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28425" w14:textId="77777777"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14:anchorId="07ECC626" wp14:editId="217A5B60">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14:paraId="23F42223" w14:textId="77777777" w:rsidR="00C16CA8" w:rsidRDefault="00C16CA8" w:rsidP="00C16CA8">
      <w:pPr>
        <w:pStyle w:val="LO-Normal"/>
        <w:spacing w:line="360" w:lineRule="auto"/>
        <w:jc w:val="center"/>
        <w:rPr>
          <w:lang w:val="es-CU"/>
        </w:rPr>
      </w:pPr>
    </w:p>
    <w:p w14:paraId="67CE5003" w14:textId="77777777" w:rsidR="00C16CA8" w:rsidRDefault="00C16CA8" w:rsidP="00C16CA8">
      <w:pPr>
        <w:pStyle w:val="LO-Normal"/>
        <w:spacing w:line="360" w:lineRule="auto"/>
        <w:jc w:val="center"/>
        <w:rPr>
          <w:lang w:val="es-CU"/>
        </w:rPr>
      </w:pPr>
    </w:p>
    <w:p w14:paraId="70E05EE0" w14:textId="77777777" w:rsidR="00C16CA8" w:rsidRDefault="00C16CA8" w:rsidP="00C16CA8">
      <w:pPr>
        <w:pStyle w:val="LO-Normal"/>
        <w:spacing w:line="360" w:lineRule="auto"/>
        <w:jc w:val="center"/>
        <w:rPr>
          <w:lang w:val="es-CU"/>
        </w:rPr>
      </w:pPr>
    </w:p>
    <w:p w14:paraId="6AA4A4C5" w14:textId="77777777" w:rsidR="00C16CA8" w:rsidRDefault="00C16CA8" w:rsidP="00C16CA8">
      <w:pPr>
        <w:pStyle w:val="LO-Normal"/>
        <w:spacing w:line="360" w:lineRule="auto"/>
        <w:jc w:val="center"/>
        <w:rPr>
          <w:lang w:val="es-CU"/>
        </w:rPr>
      </w:pPr>
    </w:p>
    <w:p w14:paraId="4951FAE6" w14:textId="77777777" w:rsidR="00C16CA8" w:rsidRDefault="00C16CA8" w:rsidP="00C16CA8">
      <w:pPr>
        <w:pStyle w:val="LO-Normal"/>
        <w:spacing w:line="360" w:lineRule="auto"/>
        <w:jc w:val="center"/>
        <w:rPr>
          <w:lang w:val="es-CU"/>
        </w:rPr>
      </w:pPr>
      <w:r>
        <w:rPr>
          <w:rFonts w:ascii="Arial" w:hAnsi="Arial" w:cs="Arial"/>
          <w:b/>
        </w:rPr>
        <w:t xml:space="preserve">Facultad 1 </w:t>
      </w:r>
    </w:p>
    <w:p w14:paraId="69132185" w14:textId="77777777" w:rsidR="00C16CA8" w:rsidRDefault="00C16CA8" w:rsidP="00C16CA8">
      <w:pPr>
        <w:pStyle w:val="Textoindependiente"/>
        <w:spacing w:line="360" w:lineRule="auto"/>
        <w:rPr>
          <w:rFonts w:ascii="Arial" w:hAnsi="Arial" w:cs="Arial"/>
        </w:rPr>
      </w:pPr>
    </w:p>
    <w:p w14:paraId="1DF9CE99" w14:textId="77777777" w:rsidR="00C16CA8" w:rsidRPr="00835F4F" w:rsidRDefault="00C16CA8" w:rsidP="00C16CA8">
      <w:pPr>
        <w:pStyle w:val="Puesto"/>
        <w:spacing w:line="360" w:lineRule="auto"/>
        <w:rPr>
          <w:sz w:val="48"/>
          <w:szCs w:val="48"/>
          <w:lang w:val="es-CU"/>
        </w:rPr>
      </w:pPr>
      <w:commentRangeStart w:id="0"/>
      <w:r w:rsidRPr="00835F4F">
        <w:rPr>
          <w:rFonts w:ascii="Arial" w:hAnsi="Arial"/>
          <w:b/>
          <w:sz w:val="48"/>
          <w:szCs w:val="48"/>
        </w:rPr>
        <w:t xml:space="preserve">Desarrollo e implementación </w:t>
      </w:r>
      <w:commentRangeEnd w:id="0"/>
      <w:r w:rsidR="00FE23A9">
        <w:rPr>
          <w:rStyle w:val="Refdecomentario"/>
          <w:rFonts w:cs="Times New Roman"/>
          <w:bCs w:val="0"/>
          <w:kern w:val="0"/>
          <w:lang w:eastAsia="es-ES"/>
        </w:rPr>
        <w:commentReference w:id="0"/>
      </w:r>
      <w:r w:rsidRPr="00835F4F">
        <w:rPr>
          <w:rFonts w:ascii="Arial" w:hAnsi="Arial"/>
          <w:b/>
          <w:sz w:val="48"/>
          <w:szCs w:val="48"/>
        </w:rPr>
        <w:t xml:space="preserve">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Pr="00835F4F">
        <w:rPr>
          <w:rFonts w:ascii="Arial" w:hAnsi="Arial"/>
          <w:b/>
          <w:sz w:val="48"/>
          <w:szCs w:val="48"/>
        </w:rPr>
        <w:t xml:space="preserve"> para el proyecto z17.</w:t>
      </w:r>
    </w:p>
    <w:p w14:paraId="137790E9" w14:textId="77777777" w:rsidR="00C16CA8" w:rsidRDefault="00C16CA8" w:rsidP="00C16CA8">
      <w:pPr>
        <w:pStyle w:val="Puesto"/>
        <w:spacing w:line="360" w:lineRule="auto"/>
        <w:rPr>
          <w:rFonts w:ascii="Arial" w:hAnsi="Arial"/>
          <w:szCs w:val="24"/>
        </w:rPr>
      </w:pPr>
    </w:p>
    <w:p w14:paraId="6CFEFF80" w14:textId="77777777"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14:paraId="0D9CCEEF" w14:textId="77777777" w:rsidR="00C16CA8" w:rsidRDefault="00C16CA8" w:rsidP="00C16CA8">
      <w:pPr>
        <w:pStyle w:val="Puesto"/>
        <w:spacing w:line="360" w:lineRule="auto"/>
        <w:rPr>
          <w:rFonts w:ascii="Arial" w:hAnsi="Arial"/>
          <w:b/>
          <w:szCs w:val="24"/>
        </w:rPr>
      </w:pPr>
    </w:p>
    <w:p w14:paraId="53BB5CFF" w14:textId="77777777"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14:paraId="55EB88FD" w14:textId="77777777"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14:paraId="47F33065" w14:textId="77777777" w:rsidR="00C16CA8" w:rsidRPr="00835F4F" w:rsidRDefault="00C16CA8" w:rsidP="00C16CA8">
      <w:pPr>
        <w:pStyle w:val="Textoindependiente"/>
        <w:rPr>
          <w:rFonts w:ascii="Arial" w:hAnsi="Arial" w:cs="Arial"/>
        </w:rPr>
      </w:pPr>
    </w:p>
    <w:p w14:paraId="57946E67" w14:textId="77777777" w:rsidR="00C16CA8" w:rsidRDefault="00C16CA8" w:rsidP="00C16CA8">
      <w:pPr>
        <w:pStyle w:val="Puesto"/>
        <w:spacing w:line="360" w:lineRule="auto"/>
        <w:rPr>
          <w:rFonts w:ascii="Arial" w:hAnsi="Arial"/>
          <w:b/>
          <w:szCs w:val="24"/>
        </w:rPr>
      </w:pPr>
      <w:r>
        <w:rPr>
          <w:rFonts w:ascii="Arial" w:hAnsi="Arial"/>
          <w:b/>
          <w:szCs w:val="24"/>
        </w:rPr>
        <w:t>Tutor(es):</w:t>
      </w:r>
    </w:p>
    <w:p w14:paraId="745C4BD8" w14:textId="77777777" w:rsidR="00C16CA8" w:rsidRDefault="00C16CA8" w:rsidP="00C16CA8">
      <w:pPr>
        <w:pStyle w:val="Puesto"/>
        <w:spacing w:line="360" w:lineRule="auto"/>
        <w:rPr>
          <w:rFonts w:ascii="Arial" w:hAnsi="Arial"/>
          <w:szCs w:val="24"/>
        </w:rPr>
      </w:pPr>
      <w:proofErr w:type="spellStart"/>
      <w:r>
        <w:rPr>
          <w:rFonts w:ascii="Arial" w:hAnsi="Arial"/>
          <w:szCs w:val="24"/>
        </w:rPr>
        <w:t>Yadier</w:t>
      </w:r>
      <w:proofErr w:type="spellEnd"/>
      <w:r>
        <w:rPr>
          <w:rFonts w:ascii="Arial" w:hAnsi="Arial"/>
          <w:szCs w:val="24"/>
        </w:rPr>
        <w:t xml:space="preserve"> Perdomo Cuevas</w:t>
      </w:r>
    </w:p>
    <w:p w14:paraId="13D682ED" w14:textId="77777777" w:rsidR="00C16CA8" w:rsidRPr="00835F4F" w:rsidRDefault="00C16CA8" w:rsidP="00C16CA8">
      <w:pPr>
        <w:pStyle w:val="Textoindependiente"/>
        <w:rPr>
          <w:rFonts w:ascii="Arial" w:hAnsi="Arial" w:cs="Arial"/>
        </w:rPr>
      </w:pPr>
      <w:r>
        <w:tab/>
      </w:r>
      <w:r>
        <w:tab/>
      </w:r>
      <w:r>
        <w:tab/>
      </w:r>
      <w:r>
        <w:tab/>
        <w:t xml:space="preserve">   </w:t>
      </w:r>
      <w:proofErr w:type="spellStart"/>
      <w:r w:rsidRPr="00835F4F">
        <w:rPr>
          <w:rFonts w:ascii="Arial" w:hAnsi="Arial" w:cs="Arial"/>
        </w:rPr>
        <w:t>Aneyty</w:t>
      </w:r>
      <w:proofErr w:type="spellEnd"/>
      <w:r>
        <w:rPr>
          <w:rFonts w:ascii="Arial" w:hAnsi="Arial" w:cs="Arial"/>
        </w:rPr>
        <w:t xml:space="preserve"> Martin García</w:t>
      </w:r>
    </w:p>
    <w:p w14:paraId="27696F7A" w14:textId="77777777" w:rsidR="00C16CA8" w:rsidRDefault="00C16CA8" w:rsidP="00C16CA8">
      <w:pPr>
        <w:pStyle w:val="Puesto"/>
        <w:spacing w:line="360" w:lineRule="auto"/>
        <w:rPr>
          <w:rFonts w:ascii="Arial" w:hAnsi="Arial"/>
          <w:szCs w:val="24"/>
        </w:rPr>
      </w:pPr>
      <w:r>
        <w:rPr>
          <w:rFonts w:ascii="Arial" w:hAnsi="Arial"/>
          <w:szCs w:val="24"/>
        </w:rPr>
        <w:t xml:space="preserve"> </w:t>
      </w:r>
    </w:p>
    <w:p w14:paraId="12E669B3" w14:textId="77777777"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14:paraId="2C71AB5B" w14:textId="77777777"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14:paraId="1FC785CC" w14:textId="77777777"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14:paraId="44649E61" w14:textId="77777777" w:rsidR="00C16CA8" w:rsidRDefault="00C16CA8" w:rsidP="00C16CA8">
      <w:pPr>
        <w:pStyle w:val="Puesto"/>
        <w:spacing w:line="360" w:lineRule="auto"/>
        <w:rPr>
          <w:rFonts w:ascii="Arial" w:hAnsi="Arial"/>
          <w:szCs w:val="24"/>
          <w:lang w:val="es-CU"/>
        </w:rPr>
      </w:pPr>
    </w:p>
    <w:p w14:paraId="631CBCB6" w14:textId="77777777" w:rsidR="00C16CA8" w:rsidRDefault="00C16CA8" w:rsidP="00C16CA8">
      <w:pPr>
        <w:pStyle w:val="Puesto"/>
        <w:spacing w:line="360" w:lineRule="auto"/>
        <w:rPr>
          <w:rFonts w:ascii="Arial" w:hAnsi="Arial"/>
          <w:szCs w:val="24"/>
        </w:rPr>
      </w:pPr>
    </w:p>
    <w:p w14:paraId="60808B46" w14:textId="77777777"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14:paraId="3E6BF19E" w14:textId="77777777"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14:paraId="4E211789" w14:textId="77777777" w:rsidR="00C16CA8" w:rsidRDefault="00C16CA8" w:rsidP="00C16CA8">
      <w:pPr>
        <w:pStyle w:val="Puesto"/>
        <w:spacing w:before="227" w:after="227"/>
        <w:rPr>
          <w:rFonts w:ascii="Arial" w:hAnsi="Arial"/>
          <w:b/>
        </w:rPr>
      </w:pPr>
      <w:r>
        <w:rPr>
          <w:rFonts w:ascii="Arial" w:hAnsi="Arial"/>
          <w:b/>
        </w:rPr>
        <w:lastRenderedPageBreak/>
        <w:t>DECLARACIÓN DE AUTORÍA</w:t>
      </w:r>
    </w:p>
    <w:p w14:paraId="6690B424" w14:textId="77777777"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Pr="00B17E05">
        <w:rPr>
          <w:rFonts w:ascii="Arial" w:hAnsi="Arial" w:cs="Arial"/>
          <w:b/>
          <w:bCs/>
          <w:i/>
        </w:rPr>
        <w:t>Deep</w:t>
      </w:r>
      <w:proofErr w:type="spellEnd"/>
      <w:r w:rsidRPr="00B17E05">
        <w:rPr>
          <w:rFonts w:ascii="Arial" w:hAnsi="Arial" w:cs="Arial"/>
          <w:b/>
          <w:bCs/>
          <w:i/>
        </w:rPr>
        <w:t xml:space="preserve"> </w:t>
      </w:r>
      <w:proofErr w:type="spellStart"/>
      <w:r w:rsidRPr="00B17E05">
        <w:rPr>
          <w:rFonts w:ascii="Arial" w:hAnsi="Arial" w:cs="Arial"/>
          <w:b/>
          <w:bCs/>
          <w:i/>
        </w:rPr>
        <w:t>Learning</w:t>
      </w:r>
      <w:proofErr w:type="spellEnd"/>
      <w:r w:rsidRPr="00B17E05">
        <w:rPr>
          <w:rFonts w:ascii="Arial" w:hAnsi="Arial" w:cs="Arial"/>
          <w:b/>
          <w:bCs/>
          <w:i/>
        </w:rPr>
        <w:t xml:space="preserve">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14:paraId="585BACF5" w14:textId="77777777" w:rsidR="00C16CA8" w:rsidRDefault="00C16CA8" w:rsidP="00C16CA8">
      <w:pPr>
        <w:pStyle w:val="LO-Normal"/>
        <w:spacing w:before="60" w:line="360" w:lineRule="auto"/>
        <w:jc w:val="both"/>
        <w:rPr>
          <w:rFonts w:ascii="Arial" w:hAnsi="Arial" w:cs="Arial"/>
        </w:rPr>
      </w:pPr>
    </w:p>
    <w:p w14:paraId="500711B6" w14:textId="77777777"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14:paraId="74C198FF" w14:textId="77777777" w:rsidTr="0050088D">
        <w:tc>
          <w:tcPr>
            <w:tcW w:w="4986" w:type="dxa"/>
          </w:tcPr>
          <w:p w14:paraId="3A3F63BC" w14:textId="77777777"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14:paraId="2CE1FD5D"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14:paraId="03FE7122" w14:textId="77777777" w:rsidTr="0050088D">
        <w:tc>
          <w:tcPr>
            <w:tcW w:w="4986" w:type="dxa"/>
          </w:tcPr>
          <w:p w14:paraId="42176207"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161875E5"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14:paraId="436F9361"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2A75CB21"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14:paraId="38181C31" w14:textId="77777777" w:rsidTr="0050088D">
        <w:tc>
          <w:tcPr>
            <w:tcW w:w="4986" w:type="dxa"/>
          </w:tcPr>
          <w:p w14:paraId="5346C50C"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14:paraId="5D0230D4" w14:textId="77777777"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14:paraId="017F0F1A" w14:textId="77777777" w:rsidTr="0050088D">
        <w:tc>
          <w:tcPr>
            <w:tcW w:w="4986" w:type="dxa"/>
          </w:tcPr>
          <w:p w14:paraId="0FFE6237"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2D0A865D"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14:paraId="07D161F9"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14:paraId="06A84C2D" w14:textId="77777777"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14:paraId="02730721" w14:textId="77777777" w:rsidR="00C16CA8" w:rsidRDefault="00C16CA8" w:rsidP="0071767D">
      <w:pPr>
        <w:jc w:val="center"/>
        <w:rPr>
          <w:lang w:val="es-CU"/>
        </w:rPr>
      </w:pPr>
    </w:p>
    <w:p w14:paraId="11E536B0" w14:textId="77777777" w:rsidR="00C16CA8" w:rsidRDefault="00C16CA8" w:rsidP="0071767D">
      <w:pPr>
        <w:jc w:val="center"/>
        <w:rPr>
          <w:lang w:val="es-CU"/>
        </w:rPr>
      </w:pPr>
    </w:p>
    <w:p w14:paraId="216FB7AB" w14:textId="77777777" w:rsidR="00C16CA8" w:rsidRDefault="00C16CA8" w:rsidP="0071767D">
      <w:pPr>
        <w:jc w:val="center"/>
        <w:rPr>
          <w:lang w:val="es-CU"/>
        </w:rPr>
      </w:pPr>
    </w:p>
    <w:p w14:paraId="55E5EF60" w14:textId="77777777" w:rsidR="00C16CA8" w:rsidRDefault="00C16CA8" w:rsidP="0071767D">
      <w:pPr>
        <w:jc w:val="center"/>
        <w:rPr>
          <w:lang w:val="es-CU"/>
        </w:rPr>
      </w:pPr>
    </w:p>
    <w:p w14:paraId="711D2CAC" w14:textId="77777777" w:rsidR="00C16CA8" w:rsidRDefault="00C16CA8" w:rsidP="00C16CA8">
      <w:pPr>
        <w:rPr>
          <w:lang w:val="es-CU"/>
        </w:rPr>
      </w:pPr>
    </w:p>
    <w:p w14:paraId="0747AF22" w14:textId="77777777" w:rsidR="00C16CA8" w:rsidRDefault="00C16CA8" w:rsidP="00C16CA8">
      <w:pPr>
        <w:rPr>
          <w:lang w:val="es-CU"/>
        </w:rPr>
      </w:pPr>
    </w:p>
    <w:p w14:paraId="64166D83" w14:textId="77777777" w:rsidR="00C16CA8" w:rsidRDefault="00C16CA8" w:rsidP="00C16CA8">
      <w:pPr>
        <w:rPr>
          <w:lang w:val="es-CU"/>
        </w:rPr>
      </w:pPr>
    </w:p>
    <w:p w14:paraId="4B742357" w14:textId="77777777" w:rsidR="00C16CA8" w:rsidRDefault="00C16CA8" w:rsidP="00C16CA8">
      <w:pPr>
        <w:rPr>
          <w:lang w:val="es-CU"/>
        </w:rPr>
      </w:pPr>
    </w:p>
    <w:p w14:paraId="417C97E6" w14:textId="77777777" w:rsidR="00C16CA8" w:rsidRDefault="00C16CA8" w:rsidP="00C16CA8">
      <w:pPr>
        <w:rPr>
          <w:lang w:val="es-CU"/>
        </w:rPr>
      </w:pPr>
    </w:p>
    <w:p w14:paraId="63DC1D7B" w14:textId="77777777" w:rsidR="00C16CA8" w:rsidRDefault="00C16CA8" w:rsidP="00C16CA8">
      <w:pPr>
        <w:rPr>
          <w:lang w:val="es-CU"/>
        </w:rPr>
      </w:pPr>
    </w:p>
    <w:p w14:paraId="0E63EA1A" w14:textId="77777777" w:rsidR="00C16CA8" w:rsidRDefault="00C16CA8" w:rsidP="00C16CA8">
      <w:pPr>
        <w:rPr>
          <w:lang w:val="es-CU"/>
        </w:rPr>
      </w:pPr>
    </w:p>
    <w:p w14:paraId="2A18A8EF" w14:textId="77777777" w:rsidR="00C16CA8" w:rsidRDefault="00C16CA8" w:rsidP="00C16CA8">
      <w:pPr>
        <w:rPr>
          <w:lang w:val="es-CU"/>
        </w:rPr>
      </w:pPr>
    </w:p>
    <w:p w14:paraId="0F15A93A" w14:textId="77777777" w:rsidR="00C16CA8" w:rsidRDefault="00C16CA8" w:rsidP="00C16CA8">
      <w:pPr>
        <w:rPr>
          <w:lang w:val="es-CU"/>
        </w:rPr>
      </w:pPr>
    </w:p>
    <w:p w14:paraId="4D09C5B9" w14:textId="77777777" w:rsidR="00C16CA8" w:rsidRDefault="00C16CA8" w:rsidP="00C16CA8">
      <w:pPr>
        <w:rPr>
          <w:lang w:val="es-CU"/>
        </w:rPr>
      </w:pPr>
    </w:p>
    <w:p w14:paraId="0AF33821" w14:textId="77777777" w:rsidR="00C16CA8" w:rsidRDefault="00C16CA8" w:rsidP="00C16CA8">
      <w:pPr>
        <w:rPr>
          <w:lang w:val="es-CU"/>
        </w:rPr>
      </w:pPr>
    </w:p>
    <w:p w14:paraId="2FBD0F60" w14:textId="77777777" w:rsidR="00C16CA8" w:rsidRDefault="00C16CA8" w:rsidP="00C16CA8">
      <w:pPr>
        <w:rPr>
          <w:lang w:val="es-CU"/>
        </w:rPr>
      </w:pPr>
    </w:p>
    <w:p w14:paraId="030390FF" w14:textId="77777777" w:rsidR="00C16CA8" w:rsidRDefault="00C16CA8" w:rsidP="00C16CA8">
      <w:pPr>
        <w:rPr>
          <w:lang w:val="es-CU"/>
        </w:rPr>
      </w:pPr>
    </w:p>
    <w:p w14:paraId="3ADE462D" w14:textId="77777777" w:rsidR="00C16CA8" w:rsidRDefault="00C16CA8" w:rsidP="00C16CA8">
      <w:pPr>
        <w:rPr>
          <w:lang w:val="es-CU"/>
        </w:rPr>
      </w:pPr>
    </w:p>
    <w:p w14:paraId="7C370762" w14:textId="77777777" w:rsidR="00C16CA8" w:rsidRDefault="00C16CA8" w:rsidP="00C16CA8">
      <w:pPr>
        <w:rPr>
          <w:lang w:val="es-CU"/>
        </w:rPr>
      </w:pPr>
    </w:p>
    <w:p w14:paraId="6623460B" w14:textId="77777777" w:rsidR="00C16CA8" w:rsidRDefault="00C16CA8" w:rsidP="00C16CA8">
      <w:pPr>
        <w:rPr>
          <w:lang w:val="es-CU"/>
        </w:rPr>
      </w:pPr>
    </w:p>
    <w:p w14:paraId="7242EF2E" w14:textId="77777777" w:rsidR="00C16CA8" w:rsidRDefault="00C16CA8" w:rsidP="00C16CA8">
      <w:pPr>
        <w:rPr>
          <w:lang w:val="es-CU"/>
        </w:rPr>
      </w:pPr>
    </w:p>
    <w:p w14:paraId="0CDEBA17" w14:textId="77777777" w:rsidR="00C16CA8" w:rsidRDefault="00C16CA8" w:rsidP="00C16CA8">
      <w:pPr>
        <w:rPr>
          <w:lang w:val="es-CU"/>
        </w:rPr>
      </w:pPr>
    </w:p>
    <w:p w14:paraId="5795B9EE" w14:textId="77777777" w:rsidR="00C16CA8" w:rsidRDefault="00C16CA8" w:rsidP="00C16CA8">
      <w:pPr>
        <w:rPr>
          <w:lang w:val="es-CU"/>
        </w:rPr>
      </w:pPr>
    </w:p>
    <w:p w14:paraId="260AB46E" w14:textId="77777777" w:rsidR="00C16CA8" w:rsidRDefault="00C16CA8" w:rsidP="00C16CA8">
      <w:pPr>
        <w:pStyle w:val="Puesto"/>
        <w:spacing w:before="227" w:after="227"/>
        <w:jc w:val="left"/>
        <w:rPr>
          <w:rFonts w:ascii="Arial" w:hAnsi="Arial"/>
          <w:b/>
        </w:rPr>
      </w:pPr>
      <w:r>
        <w:rPr>
          <w:rFonts w:ascii="Arial" w:hAnsi="Arial"/>
          <w:b/>
        </w:rPr>
        <w:lastRenderedPageBreak/>
        <w:t>Agradecimientos</w:t>
      </w:r>
    </w:p>
    <w:p w14:paraId="03B8B90E" w14:textId="77777777" w:rsidR="00C16CA8" w:rsidRDefault="00C16CA8" w:rsidP="00C16CA8">
      <w:pPr>
        <w:rPr>
          <w:lang w:val="es-CU"/>
        </w:rPr>
      </w:pPr>
    </w:p>
    <w:p w14:paraId="60A00070" w14:textId="77777777" w:rsidR="00C16CA8" w:rsidRDefault="00C16CA8" w:rsidP="00C16CA8">
      <w:pPr>
        <w:rPr>
          <w:lang w:val="es-CU"/>
        </w:rPr>
      </w:pPr>
    </w:p>
    <w:p w14:paraId="753DA4EC" w14:textId="77777777" w:rsidR="00C16CA8" w:rsidRDefault="00C16CA8" w:rsidP="00C16CA8">
      <w:pPr>
        <w:rPr>
          <w:lang w:val="es-CU"/>
        </w:rPr>
      </w:pPr>
    </w:p>
    <w:p w14:paraId="58ECE293" w14:textId="77777777" w:rsidR="00C16CA8" w:rsidRDefault="00C16CA8" w:rsidP="00C16CA8">
      <w:pPr>
        <w:rPr>
          <w:lang w:val="es-CU"/>
        </w:rPr>
      </w:pPr>
    </w:p>
    <w:p w14:paraId="12BD1086" w14:textId="77777777" w:rsidR="00C16CA8" w:rsidRDefault="00C16CA8" w:rsidP="00C16CA8">
      <w:pPr>
        <w:rPr>
          <w:lang w:val="es-CU"/>
        </w:rPr>
      </w:pPr>
    </w:p>
    <w:p w14:paraId="7A2FA677" w14:textId="77777777" w:rsidR="00C16CA8" w:rsidRDefault="00C16CA8" w:rsidP="00C16CA8">
      <w:pPr>
        <w:rPr>
          <w:lang w:val="es-CU"/>
        </w:rPr>
      </w:pPr>
    </w:p>
    <w:p w14:paraId="11120F81" w14:textId="77777777" w:rsidR="00C16CA8" w:rsidRDefault="00C16CA8" w:rsidP="00C16CA8">
      <w:pPr>
        <w:rPr>
          <w:lang w:val="es-CU"/>
        </w:rPr>
      </w:pPr>
    </w:p>
    <w:p w14:paraId="7CE98D78" w14:textId="77777777" w:rsidR="00C16CA8" w:rsidRDefault="00C16CA8" w:rsidP="00C16CA8">
      <w:pPr>
        <w:rPr>
          <w:lang w:val="es-CU"/>
        </w:rPr>
      </w:pPr>
    </w:p>
    <w:p w14:paraId="26E52AFB" w14:textId="77777777" w:rsidR="00C16CA8" w:rsidRDefault="00C16CA8" w:rsidP="00C16CA8">
      <w:pPr>
        <w:rPr>
          <w:lang w:val="es-CU"/>
        </w:rPr>
      </w:pPr>
    </w:p>
    <w:p w14:paraId="40AEB8B9" w14:textId="77777777" w:rsidR="00C16CA8" w:rsidRDefault="00C16CA8" w:rsidP="00C16CA8">
      <w:pPr>
        <w:rPr>
          <w:lang w:val="es-CU"/>
        </w:rPr>
      </w:pPr>
    </w:p>
    <w:p w14:paraId="09F16D5F" w14:textId="77777777" w:rsidR="00C16CA8" w:rsidRDefault="00C16CA8" w:rsidP="00C16CA8">
      <w:pPr>
        <w:rPr>
          <w:lang w:val="es-CU"/>
        </w:rPr>
      </w:pPr>
    </w:p>
    <w:p w14:paraId="0DFD9907" w14:textId="77777777" w:rsidR="00C16CA8" w:rsidRDefault="00C16CA8" w:rsidP="00C16CA8">
      <w:pPr>
        <w:rPr>
          <w:lang w:val="es-CU"/>
        </w:rPr>
      </w:pPr>
    </w:p>
    <w:p w14:paraId="54E447E8" w14:textId="77777777" w:rsidR="00C16CA8" w:rsidRDefault="00C16CA8" w:rsidP="00C16CA8">
      <w:pPr>
        <w:rPr>
          <w:lang w:val="es-CU"/>
        </w:rPr>
      </w:pPr>
    </w:p>
    <w:p w14:paraId="54A7691F" w14:textId="77777777" w:rsidR="00C16CA8" w:rsidRDefault="00C16CA8" w:rsidP="00C16CA8">
      <w:pPr>
        <w:rPr>
          <w:lang w:val="es-CU"/>
        </w:rPr>
      </w:pPr>
    </w:p>
    <w:p w14:paraId="35789BEF" w14:textId="77777777" w:rsidR="00C16CA8" w:rsidRDefault="00C16CA8" w:rsidP="00C16CA8">
      <w:pPr>
        <w:rPr>
          <w:lang w:val="es-CU"/>
        </w:rPr>
      </w:pPr>
    </w:p>
    <w:p w14:paraId="6F02F936" w14:textId="77777777" w:rsidR="00C16CA8" w:rsidRDefault="00C16CA8" w:rsidP="00C16CA8">
      <w:pPr>
        <w:rPr>
          <w:lang w:val="es-CU"/>
        </w:rPr>
      </w:pPr>
    </w:p>
    <w:p w14:paraId="601F8134" w14:textId="77777777" w:rsidR="00C16CA8" w:rsidRDefault="00C16CA8" w:rsidP="00C16CA8">
      <w:pPr>
        <w:rPr>
          <w:lang w:val="es-CU"/>
        </w:rPr>
      </w:pPr>
    </w:p>
    <w:p w14:paraId="33AC9A02" w14:textId="77777777" w:rsidR="00C16CA8" w:rsidRDefault="00C16CA8" w:rsidP="00C16CA8">
      <w:pPr>
        <w:rPr>
          <w:lang w:val="es-CU"/>
        </w:rPr>
      </w:pPr>
    </w:p>
    <w:p w14:paraId="7F9D0AB3" w14:textId="77777777" w:rsidR="00C16CA8" w:rsidRDefault="00C16CA8" w:rsidP="00C16CA8">
      <w:pPr>
        <w:rPr>
          <w:lang w:val="es-CU"/>
        </w:rPr>
      </w:pPr>
    </w:p>
    <w:p w14:paraId="46B07C46" w14:textId="77777777" w:rsidR="00C16CA8" w:rsidRDefault="00C16CA8" w:rsidP="00C16CA8">
      <w:pPr>
        <w:rPr>
          <w:lang w:val="es-CU"/>
        </w:rPr>
      </w:pPr>
    </w:p>
    <w:p w14:paraId="7B9C5E05" w14:textId="77777777" w:rsidR="00C16CA8" w:rsidRDefault="00C16CA8" w:rsidP="00C16CA8">
      <w:pPr>
        <w:rPr>
          <w:lang w:val="es-CU"/>
        </w:rPr>
      </w:pPr>
    </w:p>
    <w:p w14:paraId="38CFE8CB" w14:textId="77777777" w:rsidR="00C16CA8" w:rsidRDefault="00C16CA8" w:rsidP="00C16CA8">
      <w:pPr>
        <w:rPr>
          <w:lang w:val="es-CU"/>
        </w:rPr>
      </w:pPr>
    </w:p>
    <w:p w14:paraId="1B227AB5" w14:textId="77777777" w:rsidR="00C16CA8" w:rsidRDefault="00C16CA8" w:rsidP="00C16CA8">
      <w:pPr>
        <w:rPr>
          <w:lang w:val="es-CU"/>
        </w:rPr>
      </w:pPr>
    </w:p>
    <w:p w14:paraId="14CA25C2" w14:textId="77777777" w:rsidR="00C16CA8" w:rsidRDefault="00C16CA8" w:rsidP="00C16CA8">
      <w:pPr>
        <w:rPr>
          <w:lang w:val="es-CU"/>
        </w:rPr>
      </w:pPr>
    </w:p>
    <w:p w14:paraId="2A173934" w14:textId="77777777" w:rsidR="00C16CA8" w:rsidRDefault="00C16CA8" w:rsidP="00C16CA8">
      <w:pPr>
        <w:rPr>
          <w:lang w:val="es-CU"/>
        </w:rPr>
      </w:pPr>
    </w:p>
    <w:p w14:paraId="57FA3C6E" w14:textId="77777777" w:rsidR="00C16CA8" w:rsidRDefault="00C16CA8" w:rsidP="00C16CA8">
      <w:pPr>
        <w:rPr>
          <w:lang w:val="es-CU"/>
        </w:rPr>
      </w:pPr>
    </w:p>
    <w:p w14:paraId="35ED3F2C" w14:textId="77777777" w:rsidR="00C16CA8" w:rsidRDefault="00C16CA8" w:rsidP="00C16CA8">
      <w:pPr>
        <w:rPr>
          <w:lang w:val="es-CU"/>
        </w:rPr>
      </w:pPr>
    </w:p>
    <w:p w14:paraId="699D5472" w14:textId="77777777" w:rsidR="00C16CA8" w:rsidRDefault="00C16CA8" w:rsidP="00C16CA8">
      <w:pPr>
        <w:rPr>
          <w:lang w:val="es-CU"/>
        </w:rPr>
      </w:pPr>
    </w:p>
    <w:p w14:paraId="53BD94F8" w14:textId="77777777" w:rsidR="00C16CA8" w:rsidRDefault="00C16CA8" w:rsidP="00C16CA8">
      <w:pPr>
        <w:rPr>
          <w:lang w:val="es-CU"/>
        </w:rPr>
      </w:pPr>
    </w:p>
    <w:p w14:paraId="2B08DC17" w14:textId="77777777" w:rsidR="00C16CA8" w:rsidRDefault="00C16CA8" w:rsidP="00C16CA8">
      <w:pPr>
        <w:rPr>
          <w:lang w:val="es-CU"/>
        </w:rPr>
      </w:pPr>
    </w:p>
    <w:p w14:paraId="0DF02AB6" w14:textId="77777777" w:rsidR="00C16CA8" w:rsidRDefault="00C16CA8" w:rsidP="00C16CA8">
      <w:pPr>
        <w:rPr>
          <w:lang w:val="es-CU"/>
        </w:rPr>
      </w:pPr>
    </w:p>
    <w:p w14:paraId="51A33F1D" w14:textId="77777777" w:rsidR="00C16CA8" w:rsidRDefault="00C16CA8" w:rsidP="00C16CA8">
      <w:pPr>
        <w:rPr>
          <w:lang w:val="es-CU"/>
        </w:rPr>
      </w:pPr>
    </w:p>
    <w:p w14:paraId="7EB921CF" w14:textId="77777777" w:rsidR="00C16CA8" w:rsidRDefault="00C16CA8" w:rsidP="00C16CA8">
      <w:pPr>
        <w:rPr>
          <w:lang w:val="es-CU"/>
        </w:rPr>
      </w:pPr>
    </w:p>
    <w:p w14:paraId="1F530015" w14:textId="77777777" w:rsidR="00C16CA8" w:rsidRDefault="00C16CA8" w:rsidP="00C16CA8">
      <w:pPr>
        <w:rPr>
          <w:lang w:val="es-CU"/>
        </w:rPr>
      </w:pPr>
    </w:p>
    <w:p w14:paraId="4E36DF19" w14:textId="77777777" w:rsidR="00C16CA8" w:rsidRDefault="00C16CA8" w:rsidP="00C16CA8">
      <w:pPr>
        <w:rPr>
          <w:lang w:val="es-CU"/>
        </w:rPr>
      </w:pPr>
    </w:p>
    <w:p w14:paraId="2A19A823" w14:textId="77777777" w:rsidR="00C16CA8" w:rsidRDefault="00C16CA8" w:rsidP="00C16CA8">
      <w:pPr>
        <w:rPr>
          <w:lang w:val="es-CU"/>
        </w:rPr>
      </w:pPr>
    </w:p>
    <w:p w14:paraId="35540954" w14:textId="77777777" w:rsidR="00C16CA8" w:rsidRDefault="00C16CA8" w:rsidP="00C16CA8">
      <w:pPr>
        <w:rPr>
          <w:lang w:val="es-CU"/>
        </w:rPr>
      </w:pPr>
    </w:p>
    <w:p w14:paraId="73F6A159" w14:textId="77777777" w:rsidR="00C16CA8" w:rsidRDefault="00C16CA8" w:rsidP="00C16CA8">
      <w:pPr>
        <w:rPr>
          <w:lang w:val="es-CU"/>
        </w:rPr>
      </w:pPr>
    </w:p>
    <w:p w14:paraId="5798B842" w14:textId="77777777" w:rsidR="00C16CA8" w:rsidRDefault="00C16CA8" w:rsidP="00C16CA8">
      <w:pPr>
        <w:rPr>
          <w:lang w:val="es-CU"/>
        </w:rPr>
      </w:pPr>
    </w:p>
    <w:p w14:paraId="18E1AF98" w14:textId="77777777" w:rsidR="00C16CA8" w:rsidRDefault="00C16CA8" w:rsidP="00C16CA8">
      <w:pPr>
        <w:rPr>
          <w:lang w:val="es-CU"/>
        </w:rPr>
      </w:pPr>
    </w:p>
    <w:p w14:paraId="251A181D" w14:textId="77777777" w:rsidR="00C16CA8" w:rsidRDefault="00C16CA8" w:rsidP="00C16CA8">
      <w:pPr>
        <w:rPr>
          <w:lang w:val="es-CU"/>
        </w:rPr>
      </w:pPr>
    </w:p>
    <w:p w14:paraId="751BC55B" w14:textId="77777777" w:rsidR="00C16CA8" w:rsidRDefault="00C16CA8" w:rsidP="00C16CA8">
      <w:pPr>
        <w:rPr>
          <w:lang w:val="es-CU"/>
        </w:rPr>
      </w:pPr>
    </w:p>
    <w:p w14:paraId="456F366F" w14:textId="77777777" w:rsidR="00C16CA8" w:rsidRDefault="00C16CA8" w:rsidP="00C16CA8">
      <w:pPr>
        <w:rPr>
          <w:lang w:val="es-CU"/>
        </w:rPr>
      </w:pPr>
    </w:p>
    <w:p w14:paraId="56881C43" w14:textId="77777777" w:rsidR="00C16CA8" w:rsidRDefault="00C16CA8" w:rsidP="00C16CA8">
      <w:pPr>
        <w:rPr>
          <w:lang w:val="es-CU"/>
        </w:rPr>
      </w:pPr>
    </w:p>
    <w:p w14:paraId="3EB10B4F" w14:textId="77777777" w:rsidR="00C16CA8" w:rsidRDefault="00C16CA8" w:rsidP="00C16CA8">
      <w:pPr>
        <w:rPr>
          <w:lang w:val="es-CU"/>
        </w:rPr>
      </w:pPr>
    </w:p>
    <w:p w14:paraId="290BAECA" w14:textId="77777777" w:rsidR="00C16CA8" w:rsidRDefault="00C16CA8" w:rsidP="00C16CA8">
      <w:pPr>
        <w:rPr>
          <w:lang w:val="es-CU"/>
        </w:rPr>
      </w:pPr>
    </w:p>
    <w:p w14:paraId="403D5419" w14:textId="77777777" w:rsidR="00C16CA8" w:rsidRDefault="00C16CA8" w:rsidP="00C16CA8">
      <w:pPr>
        <w:rPr>
          <w:lang w:val="es-CU"/>
        </w:rPr>
      </w:pPr>
    </w:p>
    <w:p w14:paraId="0BD01F53" w14:textId="77777777"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14:paraId="4A4E5744" w14:textId="77777777" w:rsidR="00C16CA8" w:rsidRDefault="00C16CA8" w:rsidP="00C16CA8">
      <w:pPr>
        <w:rPr>
          <w:lang w:val="es-CU"/>
        </w:rPr>
      </w:pPr>
    </w:p>
    <w:p w14:paraId="3A76BAAC" w14:textId="77777777" w:rsidR="00C16CA8" w:rsidRDefault="00C16CA8" w:rsidP="00C16CA8">
      <w:pPr>
        <w:rPr>
          <w:lang w:val="es-CU"/>
        </w:rPr>
      </w:pPr>
    </w:p>
    <w:p w14:paraId="77E432B2" w14:textId="77777777" w:rsidR="00C16CA8" w:rsidRDefault="00C16CA8" w:rsidP="00C16CA8">
      <w:pPr>
        <w:rPr>
          <w:lang w:val="es-CU"/>
        </w:rPr>
      </w:pPr>
    </w:p>
    <w:p w14:paraId="0879CB2E" w14:textId="77777777" w:rsidR="00C16CA8" w:rsidRDefault="00C16CA8" w:rsidP="00C16CA8">
      <w:pPr>
        <w:rPr>
          <w:lang w:val="es-CU"/>
        </w:rPr>
      </w:pPr>
    </w:p>
    <w:p w14:paraId="43746892" w14:textId="77777777" w:rsidR="00C16CA8" w:rsidRDefault="00C16CA8" w:rsidP="00C16CA8">
      <w:pPr>
        <w:rPr>
          <w:lang w:val="es-CU"/>
        </w:rPr>
      </w:pPr>
    </w:p>
    <w:p w14:paraId="63DC801B" w14:textId="77777777" w:rsidR="00C16CA8" w:rsidRDefault="00C16CA8" w:rsidP="00C16CA8">
      <w:pPr>
        <w:rPr>
          <w:lang w:val="es-CU"/>
        </w:rPr>
      </w:pPr>
    </w:p>
    <w:p w14:paraId="1D2B6833" w14:textId="77777777" w:rsidR="00C16CA8" w:rsidRDefault="00C16CA8" w:rsidP="00C16CA8">
      <w:pPr>
        <w:rPr>
          <w:lang w:val="es-CU"/>
        </w:rPr>
      </w:pPr>
    </w:p>
    <w:p w14:paraId="25491E95" w14:textId="77777777" w:rsidR="00C16CA8" w:rsidRDefault="00C16CA8" w:rsidP="00C16CA8">
      <w:pPr>
        <w:rPr>
          <w:lang w:val="es-CU"/>
        </w:rPr>
      </w:pPr>
    </w:p>
    <w:p w14:paraId="0126FA7F" w14:textId="77777777" w:rsidR="00C16CA8" w:rsidRDefault="00C16CA8" w:rsidP="00C16CA8">
      <w:pPr>
        <w:rPr>
          <w:lang w:val="es-CU"/>
        </w:rPr>
      </w:pPr>
    </w:p>
    <w:p w14:paraId="4F648EBC" w14:textId="77777777" w:rsidR="00C16CA8" w:rsidRDefault="00C16CA8" w:rsidP="00C16CA8">
      <w:pPr>
        <w:rPr>
          <w:lang w:val="es-CU"/>
        </w:rPr>
      </w:pPr>
    </w:p>
    <w:p w14:paraId="5FC4AFC4" w14:textId="77777777" w:rsidR="00C16CA8" w:rsidRDefault="00C16CA8" w:rsidP="00C16CA8">
      <w:pPr>
        <w:rPr>
          <w:lang w:val="es-CU"/>
        </w:rPr>
      </w:pPr>
    </w:p>
    <w:p w14:paraId="1797E5F8" w14:textId="77777777" w:rsidR="00C16CA8" w:rsidRDefault="00C16CA8" w:rsidP="00C16CA8">
      <w:pPr>
        <w:rPr>
          <w:lang w:val="es-CU"/>
        </w:rPr>
      </w:pPr>
    </w:p>
    <w:p w14:paraId="395E26EC" w14:textId="77777777" w:rsidR="00C16CA8" w:rsidRDefault="00C16CA8" w:rsidP="00C16CA8">
      <w:pPr>
        <w:rPr>
          <w:lang w:val="es-CU"/>
        </w:rPr>
      </w:pPr>
    </w:p>
    <w:p w14:paraId="6C07FEAD" w14:textId="77777777" w:rsidR="00C16CA8" w:rsidRDefault="00C16CA8" w:rsidP="00C16CA8">
      <w:pPr>
        <w:rPr>
          <w:lang w:val="es-CU"/>
        </w:rPr>
      </w:pPr>
    </w:p>
    <w:p w14:paraId="09C235FA" w14:textId="77777777" w:rsidR="00C16CA8" w:rsidRDefault="00C16CA8" w:rsidP="00C16CA8">
      <w:pPr>
        <w:rPr>
          <w:lang w:val="es-CU"/>
        </w:rPr>
      </w:pPr>
    </w:p>
    <w:p w14:paraId="7A9D667F" w14:textId="77777777" w:rsidR="00C16CA8" w:rsidRDefault="00C16CA8" w:rsidP="00C16CA8">
      <w:pPr>
        <w:rPr>
          <w:lang w:val="es-CU"/>
        </w:rPr>
      </w:pPr>
    </w:p>
    <w:p w14:paraId="03721C90" w14:textId="77777777" w:rsidR="00C16CA8" w:rsidRDefault="00C16CA8" w:rsidP="00C16CA8">
      <w:pPr>
        <w:rPr>
          <w:lang w:val="es-CU"/>
        </w:rPr>
      </w:pPr>
    </w:p>
    <w:p w14:paraId="4BBE6EB1" w14:textId="77777777" w:rsidR="00C16CA8" w:rsidRDefault="00C16CA8" w:rsidP="00C16CA8">
      <w:pPr>
        <w:rPr>
          <w:lang w:val="es-CU"/>
        </w:rPr>
      </w:pPr>
    </w:p>
    <w:p w14:paraId="63A966D9" w14:textId="77777777" w:rsidR="00C16CA8" w:rsidRDefault="00C16CA8" w:rsidP="00C16CA8">
      <w:pPr>
        <w:rPr>
          <w:lang w:val="es-CU"/>
        </w:rPr>
      </w:pPr>
    </w:p>
    <w:p w14:paraId="74DB77E8" w14:textId="77777777" w:rsidR="00C16CA8" w:rsidRDefault="00C16CA8" w:rsidP="00C16CA8">
      <w:pPr>
        <w:rPr>
          <w:lang w:val="es-CU"/>
        </w:rPr>
      </w:pPr>
    </w:p>
    <w:p w14:paraId="229400C2" w14:textId="77777777" w:rsidR="00C16CA8" w:rsidRDefault="00C16CA8" w:rsidP="00C16CA8">
      <w:pPr>
        <w:rPr>
          <w:lang w:val="es-CU"/>
        </w:rPr>
      </w:pPr>
    </w:p>
    <w:p w14:paraId="22EDE786" w14:textId="77777777" w:rsidR="00C16CA8" w:rsidRDefault="00C16CA8" w:rsidP="00C16CA8">
      <w:pPr>
        <w:rPr>
          <w:lang w:val="es-CU"/>
        </w:rPr>
      </w:pPr>
    </w:p>
    <w:p w14:paraId="1BD7B961" w14:textId="77777777" w:rsidR="00C16CA8" w:rsidRDefault="00C16CA8" w:rsidP="00C16CA8">
      <w:pPr>
        <w:rPr>
          <w:lang w:val="es-CU"/>
        </w:rPr>
      </w:pPr>
    </w:p>
    <w:p w14:paraId="3DEF6C78" w14:textId="77777777" w:rsidR="00C16CA8" w:rsidRDefault="00C16CA8" w:rsidP="00C16CA8">
      <w:pPr>
        <w:rPr>
          <w:lang w:val="es-CU"/>
        </w:rPr>
      </w:pPr>
    </w:p>
    <w:p w14:paraId="25211435" w14:textId="77777777" w:rsidR="00C16CA8" w:rsidRDefault="00C16CA8" w:rsidP="00C16CA8">
      <w:pPr>
        <w:rPr>
          <w:lang w:val="es-CU"/>
        </w:rPr>
      </w:pPr>
    </w:p>
    <w:p w14:paraId="0110FC37" w14:textId="77777777" w:rsidR="00C16CA8" w:rsidRDefault="00C16CA8" w:rsidP="00C16CA8">
      <w:pPr>
        <w:rPr>
          <w:lang w:val="es-CU"/>
        </w:rPr>
      </w:pPr>
    </w:p>
    <w:p w14:paraId="03A87DFC" w14:textId="77777777" w:rsidR="00C16CA8" w:rsidRDefault="00C16CA8" w:rsidP="00C16CA8">
      <w:pPr>
        <w:rPr>
          <w:lang w:val="es-CU"/>
        </w:rPr>
      </w:pPr>
    </w:p>
    <w:p w14:paraId="71F5E245" w14:textId="77777777" w:rsidR="00C16CA8" w:rsidRDefault="00C16CA8" w:rsidP="00C16CA8">
      <w:pPr>
        <w:rPr>
          <w:lang w:val="es-CU"/>
        </w:rPr>
      </w:pPr>
    </w:p>
    <w:p w14:paraId="00F65F79" w14:textId="77777777" w:rsidR="00C16CA8" w:rsidRDefault="00C16CA8" w:rsidP="00C16CA8">
      <w:pPr>
        <w:rPr>
          <w:lang w:val="es-CU"/>
        </w:rPr>
      </w:pPr>
    </w:p>
    <w:p w14:paraId="06B9567D" w14:textId="77777777" w:rsidR="00C16CA8" w:rsidRDefault="00C16CA8" w:rsidP="00C16CA8">
      <w:pPr>
        <w:rPr>
          <w:lang w:val="es-CU"/>
        </w:rPr>
      </w:pPr>
    </w:p>
    <w:p w14:paraId="0F37AF5D" w14:textId="77777777" w:rsidR="00C16CA8" w:rsidRDefault="00C16CA8" w:rsidP="00C16CA8">
      <w:pPr>
        <w:rPr>
          <w:lang w:val="es-CU"/>
        </w:rPr>
      </w:pPr>
    </w:p>
    <w:p w14:paraId="664F395E" w14:textId="77777777" w:rsidR="00C16CA8" w:rsidRDefault="00C16CA8" w:rsidP="00C16CA8">
      <w:pPr>
        <w:rPr>
          <w:lang w:val="es-CU"/>
        </w:rPr>
      </w:pPr>
    </w:p>
    <w:p w14:paraId="0858C4A6" w14:textId="77777777" w:rsidR="00C16CA8" w:rsidRDefault="00C16CA8" w:rsidP="00C16CA8">
      <w:pPr>
        <w:rPr>
          <w:lang w:val="es-CU"/>
        </w:rPr>
      </w:pPr>
    </w:p>
    <w:p w14:paraId="507CC8E7" w14:textId="77777777" w:rsidR="00C16CA8" w:rsidRDefault="00C16CA8" w:rsidP="00C16CA8">
      <w:pPr>
        <w:rPr>
          <w:lang w:val="es-CU"/>
        </w:rPr>
      </w:pPr>
    </w:p>
    <w:p w14:paraId="5E343363" w14:textId="77777777" w:rsidR="00C16CA8" w:rsidRDefault="00C16CA8" w:rsidP="00C16CA8">
      <w:pPr>
        <w:rPr>
          <w:lang w:val="es-CU"/>
        </w:rPr>
      </w:pPr>
    </w:p>
    <w:p w14:paraId="13A44545" w14:textId="77777777" w:rsidR="00C16CA8" w:rsidRDefault="00C16CA8" w:rsidP="00C16CA8">
      <w:pPr>
        <w:rPr>
          <w:lang w:val="es-CU"/>
        </w:rPr>
      </w:pPr>
    </w:p>
    <w:p w14:paraId="2002158D" w14:textId="77777777" w:rsidR="00C16CA8" w:rsidRDefault="00C16CA8" w:rsidP="00C16CA8">
      <w:pPr>
        <w:rPr>
          <w:lang w:val="es-CU"/>
        </w:rPr>
      </w:pPr>
    </w:p>
    <w:p w14:paraId="0B017F84" w14:textId="77777777" w:rsidR="00C16CA8" w:rsidRDefault="00C16CA8" w:rsidP="00C16CA8">
      <w:pPr>
        <w:rPr>
          <w:lang w:val="es-CU"/>
        </w:rPr>
      </w:pPr>
    </w:p>
    <w:p w14:paraId="5385B4C2" w14:textId="77777777" w:rsidR="00C16CA8" w:rsidRDefault="00C16CA8" w:rsidP="00C16CA8">
      <w:pPr>
        <w:rPr>
          <w:lang w:val="es-CU"/>
        </w:rPr>
      </w:pPr>
    </w:p>
    <w:p w14:paraId="4B744D18" w14:textId="77777777" w:rsidR="00C16CA8" w:rsidRDefault="00C16CA8" w:rsidP="00C16CA8">
      <w:pPr>
        <w:rPr>
          <w:lang w:val="es-CU"/>
        </w:rPr>
      </w:pPr>
    </w:p>
    <w:p w14:paraId="47BE6AA9" w14:textId="77777777" w:rsidR="00C16CA8" w:rsidRDefault="00C16CA8" w:rsidP="00C16CA8">
      <w:pPr>
        <w:rPr>
          <w:lang w:val="es-CU"/>
        </w:rPr>
      </w:pPr>
    </w:p>
    <w:p w14:paraId="6F0EA02C" w14:textId="77777777" w:rsidR="00C16CA8" w:rsidRDefault="00C16CA8" w:rsidP="00C16CA8">
      <w:pPr>
        <w:pStyle w:val="Puesto"/>
        <w:spacing w:before="227" w:after="227" w:line="360" w:lineRule="auto"/>
        <w:jc w:val="left"/>
        <w:rPr>
          <w:rFonts w:cs="Times New Roman"/>
          <w:bCs w:val="0"/>
          <w:kern w:val="0"/>
          <w:szCs w:val="24"/>
          <w:lang w:val="es-CU" w:eastAsia="es-ES"/>
        </w:rPr>
      </w:pPr>
    </w:p>
    <w:p w14:paraId="1F239C77" w14:textId="77777777" w:rsidR="00C16CA8" w:rsidRDefault="00C16CA8" w:rsidP="00C16CA8">
      <w:pPr>
        <w:pStyle w:val="Puesto"/>
        <w:spacing w:before="227" w:after="227" w:line="360" w:lineRule="auto"/>
        <w:jc w:val="left"/>
        <w:rPr>
          <w:rFonts w:ascii="Arial" w:hAnsi="Arial"/>
          <w:b/>
          <w:szCs w:val="24"/>
        </w:rPr>
      </w:pPr>
    </w:p>
    <w:p w14:paraId="34364B09" w14:textId="77777777" w:rsidR="00C16CA8" w:rsidRPr="00AC3753" w:rsidRDefault="00C16CA8" w:rsidP="00C16CA8">
      <w:pPr>
        <w:pStyle w:val="Textoindependiente"/>
      </w:pPr>
    </w:p>
    <w:p w14:paraId="21E96EE4" w14:textId="77777777" w:rsidR="00C16CA8" w:rsidRDefault="00C16CA8" w:rsidP="00C16CA8">
      <w:pPr>
        <w:pStyle w:val="Puesto"/>
        <w:spacing w:before="227" w:after="227" w:line="360" w:lineRule="auto"/>
        <w:jc w:val="left"/>
        <w:rPr>
          <w:b/>
        </w:rPr>
      </w:pPr>
      <w:commentRangeStart w:id="1"/>
      <w:r>
        <w:rPr>
          <w:rFonts w:ascii="Arial" w:hAnsi="Arial"/>
          <w:b/>
          <w:szCs w:val="24"/>
        </w:rPr>
        <w:lastRenderedPageBreak/>
        <w:t>Resumen</w:t>
      </w:r>
      <w:commentRangeEnd w:id="1"/>
      <w:r w:rsidR="00FE23A9">
        <w:rPr>
          <w:rStyle w:val="Refdecomentario"/>
          <w:rFonts w:cs="Times New Roman"/>
          <w:bCs w:val="0"/>
          <w:kern w:val="0"/>
          <w:lang w:eastAsia="es-ES"/>
        </w:rPr>
        <w:commentReference w:id="1"/>
      </w:r>
    </w:p>
    <w:p w14:paraId="134FD368" w14:textId="77777777" w:rsidR="00C16CA8" w:rsidRPr="000E4A0A" w:rsidRDefault="00C16CA8" w:rsidP="00C16CA8">
      <w:pPr>
        <w:spacing w:line="360" w:lineRule="auto"/>
        <w:jc w:val="both"/>
        <w:rPr>
          <w:rFonts w:ascii="Arial" w:hAnsi="Arial" w:cs="Arial"/>
        </w:rPr>
      </w:pPr>
      <w:r w:rsidRPr="000E4A0A">
        <w:rPr>
          <w:rFonts w:ascii="Arial" w:hAnsi="Arial" w:cs="Arial"/>
        </w:rPr>
        <w:t>La presente investigación propone un sistema de recomendación</w:t>
      </w:r>
      <w:r>
        <w:rPr>
          <w:rFonts w:ascii="Arial" w:hAnsi="Arial" w:cs="Arial"/>
        </w:rPr>
        <w:t xml:space="preserve"> de contenido que permita mejorar la personalización y visibilidad de la información en las plataformas del proyecto z17. Durante la investigación se analizaron los sistemas </w:t>
      </w:r>
      <w:commentRangeStart w:id="2"/>
      <w:r>
        <w:rPr>
          <w:rFonts w:ascii="Arial" w:hAnsi="Arial" w:cs="Arial"/>
        </w:rPr>
        <w:t xml:space="preserve">de recomendaciones </w:t>
      </w:r>
      <w:commentRangeEnd w:id="2"/>
      <w:r w:rsidR="00FE23A9">
        <w:rPr>
          <w:rStyle w:val="Refdecomentario"/>
        </w:rPr>
        <w:commentReference w:id="2"/>
      </w:r>
      <w:r>
        <w:rPr>
          <w:rFonts w:ascii="Arial" w:hAnsi="Arial" w:cs="Arial"/>
        </w:rPr>
        <w:t xml:space="preserve">existentes </w:t>
      </w:r>
      <w:commentRangeStart w:id="3"/>
      <w:r>
        <w:rPr>
          <w:rFonts w:ascii="Arial" w:hAnsi="Arial" w:cs="Arial"/>
        </w:rPr>
        <w:t xml:space="preserve">así </w:t>
      </w:r>
      <w:commentRangeEnd w:id="3"/>
      <w:r w:rsidR="00FE23A9">
        <w:rPr>
          <w:rStyle w:val="Refdecomentario"/>
        </w:rPr>
        <w:commentReference w:id="3"/>
      </w:r>
      <w:r>
        <w:rPr>
          <w:rFonts w:ascii="Arial" w:hAnsi="Arial" w:cs="Arial"/>
        </w:rPr>
        <w:t xml:space="preserve">como las herramientas y técnicas para llevar a cabo el sistema. </w:t>
      </w:r>
      <w:r w:rsidRPr="000E2F79">
        <w:rPr>
          <w:rFonts w:ascii="Arial" w:hAnsi="Arial" w:cs="Arial"/>
        </w:rPr>
        <w:t>El estudio del estado del arte permitió identificar el algoritmo de recomendación, las funcionalidades y las tecnologías necesarias para implementar la solución propuesta.</w:t>
      </w:r>
      <w:r w:rsidRPr="00FF289F">
        <w:rPr>
          <w:rFonts w:ascii="Arial" w:hAnsi="Arial" w:cs="Arial"/>
        </w:rPr>
        <w:t xml:space="preserve"> La solución es un sistema de re</w:t>
      </w:r>
      <w:r>
        <w:rPr>
          <w:rFonts w:ascii="Arial" w:hAnsi="Arial" w:cs="Arial"/>
        </w:rPr>
        <w:t>comendación basado en redes neuronales profundas</w:t>
      </w:r>
      <w:r w:rsidRPr="00FF289F">
        <w:rPr>
          <w:rFonts w:ascii="Arial" w:hAnsi="Arial" w:cs="Arial"/>
        </w:rPr>
        <w:t>,</w:t>
      </w:r>
      <w:r>
        <w:rPr>
          <w:rFonts w:ascii="Arial" w:hAnsi="Arial" w:cs="Arial"/>
        </w:rPr>
        <w:t xml:space="preserve"> que utiliza modelos de machine </w:t>
      </w:r>
      <w:proofErr w:type="spellStart"/>
      <w:r>
        <w:rPr>
          <w:rFonts w:ascii="Arial" w:hAnsi="Arial" w:cs="Arial"/>
        </w:rPr>
        <w:t>learning</w:t>
      </w:r>
      <w:proofErr w:type="spellEnd"/>
      <w:r>
        <w:rPr>
          <w:rFonts w:ascii="Arial" w:hAnsi="Arial" w:cs="Arial"/>
        </w:rPr>
        <w:t xml:space="preserve"> para generar recomendaciones interesantes para el usuario.</w:t>
      </w:r>
    </w:p>
    <w:p w14:paraId="786E078E" w14:textId="77777777" w:rsidR="00C16CA8" w:rsidRDefault="00C16CA8" w:rsidP="00C16CA8">
      <w:pPr>
        <w:pStyle w:val="AbstractText"/>
        <w:spacing w:line="360" w:lineRule="auto"/>
        <w:jc w:val="both"/>
        <w:rPr>
          <w:rFonts w:ascii="Arial" w:hAnsi="Arial" w:cs="Arial"/>
          <w:bCs/>
        </w:rPr>
      </w:pPr>
    </w:p>
    <w:p w14:paraId="3024DD6E" w14:textId="77777777"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14:paraId="114F8EC5" w14:textId="77777777" w:rsidR="00C16CA8" w:rsidRDefault="00C16CA8" w:rsidP="00C16CA8">
      <w:pPr>
        <w:spacing w:line="360" w:lineRule="auto"/>
        <w:rPr>
          <w:rFonts w:ascii="Arial" w:hAnsi="Arial" w:cs="Arial"/>
        </w:rPr>
      </w:pPr>
      <w:commentRangeStart w:id="4"/>
      <w:r>
        <w:rPr>
          <w:rFonts w:ascii="Arial" w:hAnsi="Arial" w:cs="Arial"/>
        </w:rPr>
        <w:t>Aprendizaje Profundo</w:t>
      </w:r>
      <w:commentRangeEnd w:id="4"/>
      <w:r w:rsidR="00FE23A9">
        <w:rPr>
          <w:rStyle w:val="Refdecomentario"/>
        </w:rPr>
        <w:commentReference w:id="4"/>
      </w:r>
      <w:r>
        <w:rPr>
          <w:rFonts w:ascii="Arial" w:hAnsi="Arial" w:cs="Arial"/>
        </w:rPr>
        <w:t xml:space="preserve">, Inteligencia Artificial, Redes Neuronales, </w:t>
      </w:r>
      <w:r w:rsidRPr="00A558D4">
        <w:rPr>
          <w:rFonts w:ascii="Arial" w:hAnsi="Arial" w:cs="Arial"/>
        </w:rPr>
        <w:t>proyecto Z17</w:t>
      </w:r>
      <w:r>
        <w:rPr>
          <w:rFonts w:ascii="Arial" w:hAnsi="Arial" w:cs="Arial"/>
        </w:rPr>
        <w:t xml:space="preserve">, Sistema de recomendación, </w:t>
      </w:r>
    </w:p>
    <w:p w14:paraId="3424CBD2" w14:textId="77777777" w:rsidR="00C16CA8" w:rsidRPr="009547AF" w:rsidRDefault="00C16CA8" w:rsidP="00C16CA8">
      <w:pPr>
        <w:pStyle w:val="Textoindependiente"/>
        <w:spacing w:before="227" w:after="227" w:line="360" w:lineRule="auto"/>
        <w:ind w:firstLine="0"/>
        <w:rPr>
          <w:rFonts w:ascii="Arial" w:hAnsi="Arial" w:cs="Arial"/>
          <w:b/>
          <w:bCs/>
          <w:i/>
          <w:iCs/>
        </w:rPr>
      </w:pPr>
    </w:p>
    <w:p w14:paraId="02AC103C" w14:textId="77777777" w:rsidR="00C16CA8" w:rsidRDefault="00C16CA8" w:rsidP="00C16CA8">
      <w:pPr>
        <w:pStyle w:val="Textoindependiente"/>
        <w:spacing w:before="227" w:after="227" w:line="360" w:lineRule="auto"/>
        <w:ind w:firstLine="0"/>
        <w:rPr>
          <w:rFonts w:ascii="Arial" w:hAnsi="Arial" w:cs="Arial"/>
          <w:b/>
          <w:bCs/>
          <w:i/>
          <w:iCs/>
        </w:rPr>
      </w:pPr>
    </w:p>
    <w:p w14:paraId="1DF77237" w14:textId="77777777" w:rsidR="00C16CA8" w:rsidRDefault="00C16CA8" w:rsidP="00C16CA8">
      <w:pPr>
        <w:pStyle w:val="Textoindependiente"/>
        <w:spacing w:before="227" w:after="227" w:line="360" w:lineRule="auto"/>
        <w:ind w:firstLine="0"/>
        <w:rPr>
          <w:rFonts w:ascii="Arial" w:hAnsi="Arial" w:cs="Arial"/>
          <w:b/>
          <w:bCs/>
          <w:i/>
          <w:iCs/>
        </w:rPr>
      </w:pPr>
    </w:p>
    <w:p w14:paraId="38E56619"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538AADD0"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0A3AF183"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124FE61D"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1E3BB0DE"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72FCEF51"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6C75D8E1"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000E23A8"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397A9782" w14:textId="77777777" w:rsidR="00C16CA8" w:rsidRPr="005C051D" w:rsidRDefault="00C16CA8" w:rsidP="00C16CA8">
      <w:pPr>
        <w:pStyle w:val="Textoindependiente"/>
        <w:spacing w:before="227" w:after="227" w:line="360" w:lineRule="auto"/>
        <w:ind w:firstLine="0"/>
        <w:rPr>
          <w:rFonts w:ascii="Arial" w:hAnsi="Arial" w:cs="Arial"/>
          <w:b/>
          <w:bCs/>
          <w:i/>
          <w:iCs/>
          <w:lang w:val="es-US"/>
        </w:rPr>
      </w:pPr>
    </w:p>
    <w:p w14:paraId="2F1327E7" w14:textId="77777777"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14:paraId="0CEE8996" w14:textId="77777777" w:rsidR="00C16CA8" w:rsidRDefault="00C16CA8" w:rsidP="00C16CA8">
      <w:pPr>
        <w:rPr>
          <w:lang w:val="en-US"/>
        </w:rPr>
      </w:pPr>
    </w:p>
    <w:p w14:paraId="3620E99A" w14:textId="77777777" w:rsidR="00C16CA8" w:rsidRDefault="00C16CA8" w:rsidP="00C16CA8">
      <w:pPr>
        <w:rPr>
          <w:lang w:val="en-US"/>
        </w:rPr>
      </w:pPr>
    </w:p>
    <w:p w14:paraId="27AE95EF" w14:textId="77777777" w:rsidR="00C16CA8" w:rsidRDefault="00C16CA8" w:rsidP="00C16CA8">
      <w:pPr>
        <w:rPr>
          <w:lang w:val="en-US"/>
        </w:rPr>
      </w:pPr>
    </w:p>
    <w:p w14:paraId="6FBAB542" w14:textId="77777777" w:rsidR="00C16CA8" w:rsidRDefault="00C16CA8" w:rsidP="00C16CA8">
      <w:pPr>
        <w:rPr>
          <w:lang w:val="en-US"/>
        </w:rPr>
      </w:pPr>
    </w:p>
    <w:p w14:paraId="68C89119" w14:textId="77777777" w:rsidR="00C16CA8" w:rsidRDefault="00C16CA8" w:rsidP="00C16CA8">
      <w:pPr>
        <w:rPr>
          <w:lang w:val="en-US"/>
        </w:rPr>
      </w:pPr>
    </w:p>
    <w:p w14:paraId="71734A1D" w14:textId="77777777" w:rsidR="00C16CA8" w:rsidRDefault="00C16CA8" w:rsidP="00C16CA8">
      <w:pPr>
        <w:rPr>
          <w:lang w:val="en-US"/>
        </w:rPr>
      </w:pPr>
    </w:p>
    <w:p w14:paraId="6EEF3929" w14:textId="77777777" w:rsidR="00C16CA8" w:rsidRDefault="00C16CA8" w:rsidP="00C16CA8">
      <w:pPr>
        <w:rPr>
          <w:lang w:val="en-US"/>
        </w:rPr>
      </w:pPr>
    </w:p>
    <w:p w14:paraId="6A70D932" w14:textId="77777777" w:rsidR="00C16CA8" w:rsidRDefault="00C16CA8" w:rsidP="00C16CA8">
      <w:pPr>
        <w:rPr>
          <w:lang w:val="en-US"/>
        </w:rPr>
      </w:pPr>
    </w:p>
    <w:p w14:paraId="06494462" w14:textId="77777777" w:rsidR="00C16CA8" w:rsidRDefault="00C16CA8" w:rsidP="00C16CA8">
      <w:pPr>
        <w:rPr>
          <w:lang w:val="en-US"/>
        </w:rPr>
      </w:pPr>
    </w:p>
    <w:p w14:paraId="43D128AF" w14:textId="77777777" w:rsidR="00C16CA8" w:rsidRDefault="00C16CA8" w:rsidP="00C16CA8">
      <w:pPr>
        <w:rPr>
          <w:lang w:val="en-US"/>
        </w:rPr>
      </w:pPr>
    </w:p>
    <w:p w14:paraId="4A12AD8C" w14:textId="77777777" w:rsidR="00C16CA8" w:rsidRDefault="00C16CA8" w:rsidP="00C16CA8">
      <w:pPr>
        <w:rPr>
          <w:lang w:val="en-US"/>
        </w:rPr>
      </w:pPr>
    </w:p>
    <w:p w14:paraId="4998A3E2" w14:textId="77777777" w:rsidR="00C16CA8" w:rsidRDefault="00C16CA8" w:rsidP="00C16CA8">
      <w:pPr>
        <w:rPr>
          <w:lang w:val="en-US"/>
        </w:rPr>
      </w:pPr>
    </w:p>
    <w:p w14:paraId="7FD3EEA3" w14:textId="77777777" w:rsidR="00C16CA8" w:rsidRDefault="00C16CA8" w:rsidP="00C16CA8">
      <w:pPr>
        <w:rPr>
          <w:lang w:val="en-US"/>
        </w:rPr>
      </w:pPr>
    </w:p>
    <w:p w14:paraId="0076E5BF" w14:textId="77777777" w:rsidR="00C16CA8" w:rsidRDefault="00C16CA8" w:rsidP="00C16CA8">
      <w:pPr>
        <w:rPr>
          <w:lang w:val="en-US"/>
        </w:rPr>
      </w:pPr>
    </w:p>
    <w:p w14:paraId="6C586DAE" w14:textId="77777777" w:rsidR="00C16CA8" w:rsidRDefault="00C16CA8" w:rsidP="00C16CA8">
      <w:pPr>
        <w:rPr>
          <w:lang w:val="en-US"/>
        </w:rPr>
      </w:pPr>
    </w:p>
    <w:p w14:paraId="1774AD3E" w14:textId="77777777" w:rsidR="00C16CA8" w:rsidRDefault="00C16CA8" w:rsidP="00C16CA8">
      <w:pPr>
        <w:rPr>
          <w:lang w:val="en-US"/>
        </w:rPr>
      </w:pPr>
    </w:p>
    <w:p w14:paraId="7226DA4B" w14:textId="77777777" w:rsidR="00C16CA8" w:rsidRDefault="00C16CA8" w:rsidP="00C16CA8">
      <w:pPr>
        <w:rPr>
          <w:lang w:val="en-US"/>
        </w:rPr>
      </w:pPr>
    </w:p>
    <w:p w14:paraId="579166FB" w14:textId="77777777" w:rsidR="00C16CA8" w:rsidRDefault="00C16CA8" w:rsidP="00C16CA8">
      <w:pPr>
        <w:rPr>
          <w:lang w:val="en-US"/>
        </w:rPr>
      </w:pPr>
    </w:p>
    <w:p w14:paraId="00288F38" w14:textId="77777777" w:rsidR="00C16CA8" w:rsidRDefault="00C16CA8" w:rsidP="00C16CA8">
      <w:pPr>
        <w:rPr>
          <w:lang w:val="en-US"/>
        </w:rPr>
      </w:pPr>
    </w:p>
    <w:p w14:paraId="2F0AF744" w14:textId="77777777" w:rsidR="00C16CA8" w:rsidRDefault="00C16CA8" w:rsidP="00C16CA8">
      <w:pPr>
        <w:rPr>
          <w:lang w:val="en-US"/>
        </w:rPr>
      </w:pPr>
    </w:p>
    <w:p w14:paraId="52BCADB7" w14:textId="77777777" w:rsidR="00C16CA8" w:rsidRDefault="00C16CA8" w:rsidP="00C16CA8">
      <w:pPr>
        <w:rPr>
          <w:lang w:val="en-US"/>
        </w:rPr>
      </w:pPr>
    </w:p>
    <w:p w14:paraId="2B612EAE" w14:textId="77777777" w:rsidR="00C16CA8" w:rsidRDefault="00C16CA8" w:rsidP="00C16CA8">
      <w:pPr>
        <w:rPr>
          <w:lang w:val="en-US"/>
        </w:rPr>
      </w:pPr>
    </w:p>
    <w:p w14:paraId="4A48A3F3" w14:textId="77777777" w:rsidR="00C16CA8" w:rsidRDefault="00C16CA8" w:rsidP="00C16CA8">
      <w:pPr>
        <w:rPr>
          <w:lang w:val="en-US"/>
        </w:rPr>
      </w:pPr>
    </w:p>
    <w:p w14:paraId="5FC679D7" w14:textId="77777777" w:rsidR="00C16CA8" w:rsidRDefault="00C16CA8" w:rsidP="00C16CA8">
      <w:pPr>
        <w:rPr>
          <w:lang w:val="en-US"/>
        </w:rPr>
      </w:pPr>
    </w:p>
    <w:p w14:paraId="5C3D21C4" w14:textId="77777777" w:rsidR="00C16CA8" w:rsidRDefault="00C16CA8" w:rsidP="00C16CA8">
      <w:pPr>
        <w:rPr>
          <w:lang w:val="en-US"/>
        </w:rPr>
      </w:pPr>
    </w:p>
    <w:p w14:paraId="3045554A" w14:textId="77777777" w:rsidR="00C16CA8" w:rsidRDefault="00C16CA8" w:rsidP="00C16CA8">
      <w:pPr>
        <w:rPr>
          <w:lang w:val="en-US"/>
        </w:rPr>
      </w:pPr>
    </w:p>
    <w:p w14:paraId="6EE5BFBD" w14:textId="77777777" w:rsidR="00C16CA8" w:rsidRDefault="00C16CA8" w:rsidP="00C16CA8">
      <w:pPr>
        <w:rPr>
          <w:lang w:val="en-US"/>
        </w:rPr>
      </w:pPr>
    </w:p>
    <w:p w14:paraId="7EF996EA" w14:textId="77777777" w:rsidR="00C16CA8" w:rsidRDefault="00C16CA8" w:rsidP="00C16CA8">
      <w:pPr>
        <w:rPr>
          <w:lang w:val="en-US"/>
        </w:rPr>
      </w:pPr>
    </w:p>
    <w:p w14:paraId="481F8685" w14:textId="77777777" w:rsidR="00C16CA8" w:rsidRDefault="00C16CA8" w:rsidP="00C16CA8">
      <w:pPr>
        <w:rPr>
          <w:lang w:val="en-US"/>
        </w:rPr>
      </w:pPr>
    </w:p>
    <w:p w14:paraId="7C786B5D" w14:textId="77777777" w:rsidR="00C16CA8" w:rsidRDefault="00C16CA8" w:rsidP="00C16CA8">
      <w:pPr>
        <w:rPr>
          <w:lang w:val="en-US"/>
        </w:rPr>
      </w:pPr>
    </w:p>
    <w:p w14:paraId="32BBC0D4" w14:textId="77777777" w:rsidR="00C16CA8" w:rsidRDefault="00C16CA8" w:rsidP="00C16CA8">
      <w:pPr>
        <w:rPr>
          <w:lang w:val="en-US"/>
        </w:rPr>
      </w:pPr>
    </w:p>
    <w:p w14:paraId="67E14A2C" w14:textId="77777777" w:rsidR="00C16CA8" w:rsidRDefault="00C16CA8" w:rsidP="00C16CA8">
      <w:pPr>
        <w:rPr>
          <w:lang w:val="en-US"/>
        </w:rPr>
      </w:pPr>
    </w:p>
    <w:p w14:paraId="48E76CED" w14:textId="77777777" w:rsidR="00C16CA8" w:rsidRDefault="00C16CA8" w:rsidP="00C16CA8">
      <w:pPr>
        <w:rPr>
          <w:lang w:val="en-US"/>
        </w:rPr>
      </w:pPr>
    </w:p>
    <w:p w14:paraId="714A8BFF" w14:textId="77777777" w:rsidR="00C16CA8" w:rsidRDefault="00C16CA8" w:rsidP="00C16CA8">
      <w:pPr>
        <w:rPr>
          <w:lang w:val="en-US"/>
        </w:rPr>
      </w:pPr>
    </w:p>
    <w:p w14:paraId="53E9B5EA" w14:textId="77777777" w:rsidR="00C16CA8" w:rsidRDefault="00C16CA8" w:rsidP="00C16CA8">
      <w:pPr>
        <w:rPr>
          <w:lang w:val="en-US"/>
        </w:rPr>
      </w:pPr>
    </w:p>
    <w:p w14:paraId="47F4AAA6" w14:textId="77777777" w:rsidR="00C16CA8" w:rsidRDefault="00C16CA8" w:rsidP="00C16CA8">
      <w:pPr>
        <w:rPr>
          <w:lang w:val="en-US"/>
        </w:rPr>
      </w:pPr>
    </w:p>
    <w:p w14:paraId="10437794" w14:textId="77777777" w:rsidR="00C16CA8" w:rsidRDefault="00C16CA8" w:rsidP="00C16CA8">
      <w:pPr>
        <w:rPr>
          <w:lang w:val="en-US"/>
        </w:rPr>
      </w:pPr>
    </w:p>
    <w:p w14:paraId="074F1102" w14:textId="77777777" w:rsidR="00C16CA8" w:rsidRDefault="00C16CA8" w:rsidP="00C16CA8">
      <w:pPr>
        <w:rPr>
          <w:lang w:val="en-US"/>
        </w:rPr>
      </w:pPr>
    </w:p>
    <w:p w14:paraId="7F4C1B97" w14:textId="77777777" w:rsidR="00C16CA8" w:rsidRDefault="00C16CA8" w:rsidP="00C16CA8">
      <w:pPr>
        <w:rPr>
          <w:lang w:val="en-US"/>
        </w:rPr>
      </w:pPr>
    </w:p>
    <w:p w14:paraId="25CB73F5" w14:textId="77777777" w:rsidR="00C16CA8" w:rsidRDefault="00C16CA8" w:rsidP="00C16CA8">
      <w:pPr>
        <w:rPr>
          <w:lang w:val="en-US"/>
        </w:rPr>
      </w:pPr>
    </w:p>
    <w:p w14:paraId="092C3A7A" w14:textId="77777777" w:rsidR="00C16CA8" w:rsidRDefault="00C16CA8" w:rsidP="00C16CA8">
      <w:pPr>
        <w:rPr>
          <w:lang w:val="en-US"/>
        </w:rPr>
      </w:pPr>
    </w:p>
    <w:p w14:paraId="00CBFDD7" w14:textId="77777777" w:rsidR="00C16CA8" w:rsidRDefault="00C16CA8" w:rsidP="00C16CA8">
      <w:pPr>
        <w:rPr>
          <w:lang w:val="en-US"/>
        </w:rPr>
      </w:pPr>
    </w:p>
    <w:p w14:paraId="2CD5D854" w14:textId="77777777" w:rsidR="00C16CA8" w:rsidRDefault="00C16CA8" w:rsidP="00C16CA8">
      <w:pPr>
        <w:rPr>
          <w:lang w:val="en-US"/>
        </w:rPr>
      </w:pPr>
    </w:p>
    <w:p w14:paraId="22D8E356" w14:textId="77777777" w:rsidR="00C16CA8" w:rsidRDefault="00C16CA8" w:rsidP="00C16CA8">
      <w:pPr>
        <w:rPr>
          <w:lang w:val="en-US"/>
        </w:rPr>
      </w:pPr>
    </w:p>
    <w:p w14:paraId="759630E5" w14:textId="77777777" w:rsidR="00C16CA8" w:rsidRDefault="00C16CA8" w:rsidP="00C16CA8">
      <w:pPr>
        <w:rPr>
          <w:lang w:val="en-US"/>
        </w:rPr>
      </w:pPr>
    </w:p>
    <w:p w14:paraId="1DDEB0CD" w14:textId="77777777" w:rsidR="00C16CA8" w:rsidRDefault="00C16CA8" w:rsidP="00C16CA8">
      <w:pPr>
        <w:rPr>
          <w:lang w:val="en-US"/>
        </w:rPr>
      </w:pPr>
    </w:p>
    <w:p w14:paraId="03315E0D" w14:textId="77777777" w:rsidR="00C16CA8" w:rsidRDefault="00C16CA8" w:rsidP="00C16CA8">
      <w:pPr>
        <w:rPr>
          <w:lang w:val="en-US"/>
        </w:rPr>
      </w:pPr>
    </w:p>
    <w:p w14:paraId="17F1C755" w14:textId="77777777" w:rsidR="00C16CA8" w:rsidRDefault="00C16CA8" w:rsidP="00C16CA8">
      <w:pPr>
        <w:pStyle w:val="Textoindependiente"/>
        <w:spacing w:before="227" w:after="227" w:line="360" w:lineRule="auto"/>
        <w:ind w:firstLine="0"/>
        <w:jc w:val="both"/>
        <w:rPr>
          <w:b/>
          <w:bCs/>
        </w:rPr>
      </w:pPr>
      <w:commentRangeStart w:id="5"/>
      <w:r>
        <w:rPr>
          <w:rFonts w:ascii="Arial" w:hAnsi="Arial" w:cs="Arial"/>
          <w:b/>
          <w:bCs/>
        </w:rPr>
        <w:lastRenderedPageBreak/>
        <w:t>Tabla de contenidos</w:t>
      </w:r>
      <w:commentRangeEnd w:id="5"/>
      <w:r w:rsidR="00FE23A9">
        <w:rPr>
          <w:rStyle w:val="Refdecomentario"/>
          <w:lang w:eastAsia="es-ES"/>
        </w:rPr>
        <w:commentReference w:id="5"/>
      </w:r>
    </w:p>
    <w:p w14:paraId="3178BA9C" w14:textId="77777777" w:rsidR="000116B9" w:rsidRDefault="00C16CA8">
      <w:pPr>
        <w:pStyle w:val="TDC1"/>
        <w:rPr>
          <w:rFonts w:asciiTheme="minorHAnsi" w:eastAsiaTheme="minorEastAsia" w:hAnsiTheme="minorHAnsi" w:cstheme="minorBidi"/>
          <w:caps w:val="0"/>
          <w:noProof/>
          <w:sz w:val="22"/>
          <w:szCs w:val="22"/>
          <w:lang w:eastAsia="es-ES"/>
        </w:rPr>
      </w:pPr>
      <w:r w:rsidRPr="00BE5242">
        <w:rPr>
          <w:rFonts w:ascii="Arial" w:hAnsi="Arial" w:cs="Arial"/>
        </w:rPr>
        <w:fldChar w:fldCharType="begin"/>
      </w:r>
      <w:r w:rsidRPr="00BE5242">
        <w:rPr>
          <w:rStyle w:val="Enlacedelndice"/>
          <w:rFonts w:ascii="Arial" w:hAnsi="Arial" w:cs="Arial"/>
        </w:rPr>
        <w:instrText xml:space="preserve"> TOC \o "1-9" \h</w:instrText>
      </w:r>
      <w:r w:rsidRPr="00BE5242">
        <w:rPr>
          <w:rStyle w:val="Enlacedelndice"/>
        </w:rPr>
        <w:fldChar w:fldCharType="separate"/>
      </w:r>
      <w:hyperlink w:anchor="_Toc177529179" w:history="1">
        <w:r w:rsidR="000116B9" w:rsidRPr="006C22F3">
          <w:rPr>
            <w:rStyle w:val="Hipervnculo"/>
            <w:noProof/>
          </w:rPr>
          <w:t>Introducción</w:t>
        </w:r>
        <w:r w:rsidR="000116B9">
          <w:rPr>
            <w:noProof/>
          </w:rPr>
          <w:tab/>
        </w:r>
        <w:r w:rsidR="000116B9">
          <w:rPr>
            <w:noProof/>
          </w:rPr>
          <w:fldChar w:fldCharType="begin"/>
        </w:r>
        <w:r w:rsidR="000116B9">
          <w:rPr>
            <w:noProof/>
          </w:rPr>
          <w:instrText xml:space="preserve"> PAGEREF _Toc177529179 \h </w:instrText>
        </w:r>
        <w:r w:rsidR="000116B9">
          <w:rPr>
            <w:noProof/>
          </w:rPr>
        </w:r>
        <w:r w:rsidR="000116B9">
          <w:rPr>
            <w:noProof/>
          </w:rPr>
          <w:fldChar w:fldCharType="separate"/>
        </w:r>
        <w:r w:rsidR="000116B9">
          <w:rPr>
            <w:noProof/>
          </w:rPr>
          <w:t>11</w:t>
        </w:r>
        <w:r w:rsidR="000116B9">
          <w:rPr>
            <w:noProof/>
          </w:rPr>
          <w:fldChar w:fldCharType="end"/>
        </w:r>
      </w:hyperlink>
    </w:p>
    <w:p w14:paraId="7F9BBC06" w14:textId="77777777" w:rsidR="000116B9" w:rsidRDefault="00800294">
      <w:pPr>
        <w:pStyle w:val="TDC1"/>
        <w:rPr>
          <w:rFonts w:asciiTheme="minorHAnsi" w:eastAsiaTheme="minorEastAsia" w:hAnsiTheme="minorHAnsi" w:cstheme="minorBidi"/>
          <w:caps w:val="0"/>
          <w:noProof/>
          <w:sz w:val="22"/>
          <w:szCs w:val="22"/>
          <w:lang w:eastAsia="es-ES"/>
        </w:rPr>
      </w:pPr>
      <w:hyperlink w:anchor="_Toc177529180" w:history="1">
        <w:r w:rsidR="000116B9" w:rsidRPr="006C22F3">
          <w:rPr>
            <w:rStyle w:val="Hipervnculo"/>
            <w:rFonts w:cs="Arial"/>
            <w:noProof/>
          </w:rPr>
          <w:t xml:space="preserve">Capítulo 1: </w:t>
        </w:r>
        <w:r w:rsidR="000116B9" w:rsidRPr="006C22F3">
          <w:rPr>
            <w:rStyle w:val="Hipervnculo"/>
            <w:noProof/>
          </w:rPr>
          <w:t>Fundamentos y referentes teórico-metodológicos sobre el objeto de estudio.</w:t>
        </w:r>
        <w:r w:rsidR="000116B9">
          <w:rPr>
            <w:noProof/>
          </w:rPr>
          <w:tab/>
        </w:r>
        <w:r w:rsidR="000116B9">
          <w:rPr>
            <w:noProof/>
          </w:rPr>
          <w:fldChar w:fldCharType="begin"/>
        </w:r>
        <w:r w:rsidR="000116B9">
          <w:rPr>
            <w:noProof/>
          </w:rPr>
          <w:instrText xml:space="preserve"> PAGEREF _Toc177529180 \h </w:instrText>
        </w:r>
        <w:r w:rsidR="000116B9">
          <w:rPr>
            <w:noProof/>
          </w:rPr>
        </w:r>
        <w:r w:rsidR="000116B9">
          <w:rPr>
            <w:noProof/>
          </w:rPr>
          <w:fldChar w:fldCharType="separate"/>
        </w:r>
        <w:r w:rsidR="000116B9">
          <w:rPr>
            <w:noProof/>
          </w:rPr>
          <w:t>17</w:t>
        </w:r>
        <w:r w:rsidR="000116B9">
          <w:rPr>
            <w:noProof/>
          </w:rPr>
          <w:fldChar w:fldCharType="end"/>
        </w:r>
      </w:hyperlink>
    </w:p>
    <w:p w14:paraId="14892BB7" w14:textId="77777777" w:rsidR="000116B9" w:rsidRDefault="00800294">
      <w:pPr>
        <w:pStyle w:val="TDC2"/>
        <w:rPr>
          <w:rFonts w:asciiTheme="minorHAnsi" w:eastAsiaTheme="minorEastAsia" w:hAnsiTheme="minorHAnsi" w:cstheme="minorBidi"/>
          <w:noProof/>
          <w:sz w:val="22"/>
          <w:szCs w:val="22"/>
        </w:rPr>
      </w:pPr>
      <w:hyperlink w:anchor="_Toc177529181" w:history="1">
        <w:r w:rsidR="000116B9" w:rsidRPr="006C22F3">
          <w:rPr>
            <w:rStyle w:val="Hipervnculo"/>
            <w:noProof/>
          </w:rPr>
          <w:t>1.1 Sistema de recomendación.</w:t>
        </w:r>
        <w:r w:rsidR="000116B9">
          <w:rPr>
            <w:noProof/>
          </w:rPr>
          <w:tab/>
        </w:r>
        <w:r w:rsidR="000116B9">
          <w:rPr>
            <w:noProof/>
          </w:rPr>
          <w:fldChar w:fldCharType="begin"/>
        </w:r>
        <w:r w:rsidR="000116B9">
          <w:rPr>
            <w:noProof/>
          </w:rPr>
          <w:instrText xml:space="preserve"> PAGEREF _Toc177529181 \h </w:instrText>
        </w:r>
        <w:r w:rsidR="000116B9">
          <w:rPr>
            <w:noProof/>
          </w:rPr>
        </w:r>
        <w:r w:rsidR="000116B9">
          <w:rPr>
            <w:noProof/>
          </w:rPr>
          <w:fldChar w:fldCharType="separate"/>
        </w:r>
        <w:r w:rsidR="000116B9">
          <w:rPr>
            <w:noProof/>
          </w:rPr>
          <w:t>17</w:t>
        </w:r>
        <w:r w:rsidR="000116B9">
          <w:rPr>
            <w:noProof/>
          </w:rPr>
          <w:fldChar w:fldCharType="end"/>
        </w:r>
      </w:hyperlink>
    </w:p>
    <w:p w14:paraId="6D5ED6EE"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182" w:history="1">
        <w:r w:rsidR="000116B9" w:rsidRPr="006C22F3">
          <w:rPr>
            <w:rStyle w:val="Hipervnculo"/>
            <w:noProof/>
          </w:rPr>
          <w:t>1.1.1 Clasificación de los Sistemas de Recomendaciones.</w:t>
        </w:r>
        <w:r w:rsidR="000116B9">
          <w:rPr>
            <w:noProof/>
          </w:rPr>
          <w:tab/>
        </w:r>
        <w:r w:rsidR="000116B9">
          <w:rPr>
            <w:noProof/>
          </w:rPr>
          <w:fldChar w:fldCharType="begin"/>
        </w:r>
        <w:r w:rsidR="000116B9">
          <w:rPr>
            <w:noProof/>
          </w:rPr>
          <w:instrText xml:space="preserve"> PAGEREF _Toc177529182 \h </w:instrText>
        </w:r>
        <w:r w:rsidR="000116B9">
          <w:rPr>
            <w:noProof/>
          </w:rPr>
        </w:r>
        <w:r w:rsidR="000116B9">
          <w:rPr>
            <w:noProof/>
          </w:rPr>
          <w:fldChar w:fldCharType="separate"/>
        </w:r>
        <w:r w:rsidR="000116B9">
          <w:rPr>
            <w:noProof/>
          </w:rPr>
          <w:t>18</w:t>
        </w:r>
        <w:r w:rsidR="000116B9">
          <w:rPr>
            <w:noProof/>
          </w:rPr>
          <w:fldChar w:fldCharType="end"/>
        </w:r>
      </w:hyperlink>
    </w:p>
    <w:p w14:paraId="6A68654A"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3" w:history="1">
        <w:r w:rsidR="000116B9" w:rsidRPr="006C22F3">
          <w:rPr>
            <w:rStyle w:val="Hipervnculo"/>
            <w:noProof/>
          </w:rPr>
          <w:t>1.1.1.1 Basados en Popularidad.</w:t>
        </w:r>
        <w:r w:rsidR="000116B9">
          <w:rPr>
            <w:noProof/>
          </w:rPr>
          <w:tab/>
        </w:r>
        <w:r w:rsidR="000116B9">
          <w:rPr>
            <w:noProof/>
          </w:rPr>
          <w:fldChar w:fldCharType="begin"/>
        </w:r>
        <w:r w:rsidR="000116B9">
          <w:rPr>
            <w:noProof/>
          </w:rPr>
          <w:instrText xml:space="preserve"> PAGEREF _Toc177529183 \h </w:instrText>
        </w:r>
        <w:r w:rsidR="000116B9">
          <w:rPr>
            <w:noProof/>
          </w:rPr>
        </w:r>
        <w:r w:rsidR="000116B9">
          <w:rPr>
            <w:noProof/>
          </w:rPr>
          <w:fldChar w:fldCharType="separate"/>
        </w:r>
        <w:r w:rsidR="000116B9">
          <w:rPr>
            <w:noProof/>
          </w:rPr>
          <w:t>19</w:t>
        </w:r>
        <w:r w:rsidR="000116B9">
          <w:rPr>
            <w:noProof/>
          </w:rPr>
          <w:fldChar w:fldCharType="end"/>
        </w:r>
      </w:hyperlink>
    </w:p>
    <w:p w14:paraId="4202B966"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4" w:history="1">
        <w:r w:rsidR="000116B9" w:rsidRPr="006C22F3">
          <w:rPr>
            <w:rStyle w:val="Hipervnculo"/>
            <w:noProof/>
          </w:rPr>
          <w:t>1.1.1.2 Basados en Contenido.</w:t>
        </w:r>
        <w:r w:rsidR="000116B9">
          <w:rPr>
            <w:noProof/>
          </w:rPr>
          <w:tab/>
        </w:r>
        <w:r w:rsidR="000116B9">
          <w:rPr>
            <w:noProof/>
          </w:rPr>
          <w:fldChar w:fldCharType="begin"/>
        </w:r>
        <w:r w:rsidR="000116B9">
          <w:rPr>
            <w:noProof/>
          </w:rPr>
          <w:instrText xml:space="preserve"> PAGEREF _Toc177529184 \h </w:instrText>
        </w:r>
        <w:r w:rsidR="000116B9">
          <w:rPr>
            <w:noProof/>
          </w:rPr>
        </w:r>
        <w:r w:rsidR="000116B9">
          <w:rPr>
            <w:noProof/>
          </w:rPr>
          <w:fldChar w:fldCharType="separate"/>
        </w:r>
        <w:r w:rsidR="000116B9">
          <w:rPr>
            <w:noProof/>
          </w:rPr>
          <w:t>20</w:t>
        </w:r>
        <w:r w:rsidR="000116B9">
          <w:rPr>
            <w:noProof/>
          </w:rPr>
          <w:fldChar w:fldCharType="end"/>
        </w:r>
      </w:hyperlink>
    </w:p>
    <w:p w14:paraId="7D8F5F02"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5" w:history="1">
        <w:r w:rsidR="000116B9" w:rsidRPr="006C22F3">
          <w:rPr>
            <w:rStyle w:val="Hipervnculo"/>
            <w:noProof/>
          </w:rPr>
          <w:t>1.1.1.3 Basados en Filtrado Colaborativo.</w:t>
        </w:r>
        <w:r w:rsidR="000116B9">
          <w:rPr>
            <w:noProof/>
          </w:rPr>
          <w:tab/>
        </w:r>
        <w:r w:rsidR="000116B9">
          <w:rPr>
            <w:noProof/>
          </w:rPr>
          <w:fldChar w:fldCharType="begin"/>
        </w:r>
        <w:r w:rsidR="000116B9">
          <w:rPr>
            <w:noProof/>
          </w:rPr>
          <w:instrText xml:space="preserve"> PAGEREF _Toc177529185 \h </w:instrText>
        </w:r>
        <w:r w:rsidR="000116B9">
          <w:rPr>
            <w:noProof/>
          </w:rPr>
        </w:r>
        <w:r w:rsidR="000116B9">
          <w:rPr>
            <w:noProof/>
          </w:rPr>
          <w:fldChar w:fldCharType="separate"/>
        </w:r>
        <w:r w:rsidR="000116B9">
          <w:rPr>
            <w:noProof/>
          </w:rPr>
          <w:t>20</w:t>
        </w:r>
        <w:r w:rsidR="000116B9">
          <w:rPr>
            <w:noProof/>
          </w:rPr>
          <w:fldChar w:fldCharType="end"/>
        </w:r>
      </w:hyperlink>
    </w:p>
    <w:p w14:paraId="003CD195"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6" w:history="1">
        <w:r w:rsidR="000116B9" w:rsidRPr="006C22F3">
          <w:rPr>
            <w:rStyle w:val="Hipervnculo"/>
            <w:noProof/>
          </w:rPr>
          <w:t>1.1.1.4 Híbridos.</w:t>
        </w:r>
        <w:r w:rsidR="000116B9">
          <w:rPr>
            <w:noProof/>
          </w:rPr>
          <w:tab/>
        </w:r>
        <w:r w:rsidR="000116B9">
          <w:rPr>
            <w:noProof/>
          </w:rPr>
          <w:fldChar w:fldCharType="begin"/>
        </w:r>
        <w:r w:rsidR="000116B9">
          <w:rPr>
            <w:noProof/>
          </w:rPr>
          <w:instrText xml:space="preserve"> PAGEREF _Toc177529186 \h </w:instrText>
        </w:r>
        <w:r w:rsidR="000116B9">
          <w:rPr>
            <w:noProof/>
          </w:rPr>
        </w:r>
        <w:r w:rsidR="000116B9">
          <w:rPr>
            <w:noProof/>
          </w:rPr>
          <w:fldChar w:fldCharType="separate"/>
        </w:r>
        <w:r w:rsidR="000116B9">
          <w:rPr>
            <w:noProof/>
          </w:rPr>
          <w:t>22</w:t>
        </w:r>
        <w:r w:rsidR="000116B9">
          <w:rPr>
            <w:noProof/>
          </w:rPr>
          <w:fldChar w:fldCharType="end"/>
        </w:r>
      </w:hyperlink>
    </w:p>
    <w:p w14:paraId="3840EC5D"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7" w:history="1">
        <w:r w:rsidR="000116B9" w:rsidRPr="006C22F3">
          <w:rPr>
            <w:rStyle w:val="Hipervnculo"/>
            <w:rFonts w:cs="Arial"/>
            <w:bCs/>
            <w:noProof/>
          </w:rPr>
          <w:t>1.1.1.5 Filtrado Demográfico</w:t>
        </w:r>
        <w:r w:rsidR="000116B9" w:rsidRPr="006C22F3">
          <w:rPr>
            <w:rStyle w:val="Hipervnculo"/>
            <w:noProof/>
          </w:rPr>
          <w:t>.</w:t>
        </w:r>
        <w:r w:rsidR="000116B9">
          <w:rPr>
            <w:noProof/>
          </w:rPr>
          <w:tab/>
        </w:r>
        <w:r w:rsidR="000116B9">
          <w:rPr>
            <w:noProof/>
          </w:rPr>
          <w:fldChar w:fldCharType="begin"/>
        </w:r>
        <w:r w:rsidR="000116B9">
          <w:rPr>
            <w:noProof/>
          </w:rPr>
          <w:instrText xml:space="preserve"> PAGEREF _Toc177529187 \h </w:instrText>
        </w:r>
        <w:r w:rsidR="000116B9">
          <w:rPr>
            <w:noProof/>
          </w:rPr>
        </w:r>
        <w:r w:rsidR="000116B9">
          <w:rPr>
            <w:noProof/>
          </w:rPr>
          <w:fldChar w:fldCharType="separate"/>
        </w:r>
        <w:r w:rsidR="000116B9">
          <w:rPr>
            <w:noProof/>
          </w:rPr>
          <w:t>23</w:t>
        </w:r>
        <w:r w:rsidR="000116B9">
          <w:rPr>
            <w:noProof/>
          </w:rPr>
          <w:fldChar w:fldCharType="end"/>
        </w:r>
      </w:hyperlink>
    </w:p>
    <w:p w14:paraId="2DB87E36"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88" w:history="1">
        <w:r w:rsidR="000116B9" w:rsidRPr="006C22F3">
          <w:rPr>
            <w:rStyle w:val="Hipervnculo"/>
            <w:noProof/>
          </w:rPr>
          <w:t>1.1.1.6 Recomendadores Conversacionales.</w:t>
        </w:r>
        <w:r w:rsidR="000116B9">
          <w:rPr>
            <w:noProof/>
          </w:rPr>
          <w:tab/>
        </w:r>
        <w:r w:rsidR="000116B9">
          <w:rPr>
            <w:noProof/>
          </w:rPr>
          <w:fldChar w:fldCharType="begin"/>
        </w:r>
        <w:r w:rsidR="000116B9">
          <w:rPr>
            <w:noProof/>
          </w:rPr>
          <w:instrText xml:space="preserve"> PAGEREF _Toc177529188 \h </w:instrText>
        </w:r>
        <w:r w:rsidR="000116B9">
          <w:rPr>
            <w:noProof/>
          </w:rPr>
        </w:r>
        <w:r w:rsidR="000116B9">
          <w:rPr>
            <w:noProof/>
          </w:rPr>
          <w:fldChar w:fldCharType="separate"/>
        </w:r>
        <w:r w:rsidR="000116B9">
          <w:rPr>
            <w:noProof/>
          </w:rPr>
          <w:t>23</w:t>
        </w:r>
        <w:r w:rsidR="000116B9">
          <w:rPr>
            <w:noProof/>
          </w:rPr>
          <w:fldChar w:fldCharType="end"/>
        </w:r>
      </w:hyperlink>
    </w:p>
    <w:p w14:paraId="19CE97FD"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189" w:history="1">
        <w:r w:rsidR="000116B9" w:rsidRPr="006C22F3">
          <w:rPr>
            <w:rStyle w:val="Hipervnculo"/>
            <w:noProof/>
          </w:rPr>
          <w:t>1.1.2 Retroalimentacion</w:t>
        </w:r>
        <w:r w:rsidR="000116B9">
          <w:rPr>
            <w:noProof/>
          </w:rPr>
          <w:tab/>
        </w:r>
        <w:r w:rsidR="000116B9">
          <w:rPr>
            <w:noProof/>
          </w:rPr>
          <w:fldChar w:fldCharType="begin"/>
        </w:r>
        <w:r w:rsidR="000116B9">
          <w:rPr>
            <w:noProof/>
          </w:rPr>
          <w:instrText xml:space="preserve"> PAGEREF _Toc177529189 \h </w:instrText>
        </w:r>
        <w:r w:rsidR="000116B9">
          <w:rPr>
            <w:noProof/>
          </w:rPr>
        </w:r>
        <w:r w:rsidR="000116B9">
          <w:rPr>
            <w:noProof/>
          </w:rPr>
          <w:fldChar w:fldCharType="separate"/>
        </w:r>
        <w:r w:rsidR="000116B9">
          <w:rPr>
            <w:noProof/>
          </w:rPr>
          <w:t>24</w:t>
        </w:r>
        <w:r w:rsidR="000116B9">
          <w:rPr>
            <w:noProof/>
          </w:rPr>
          <w:fldChar w:fldCharType="end"/>
        </w:r>
      </w:hyperlink>
    </w:p>
    <w:p w14:paraId="25A98B7F" w14:textId="77777777" w:rsidR="000116B9" w:rsidRDefault="00800294">
      <w:pPr>
        <w:pStyle w:val="TDC2"/>
        <w:rPr>
          <w:rFonts w:asciiTheme="minorHAnsi" w:eastAsiaTheme="minorEastAsia" w:hAnsiTheme="minorHAnsi" w:cstheme="minorBidi"/>
          <w:noProof/>
          <w:sz w:val="22"/>
          <w:szCs w:val="22"/>
        </w:rPr>
      </w:pPr>
      <w:hyperlink w:anchor="_Toc177529190" w:history="1">
        <w:r w:rsidR="000116B9" w:rsidRPr="006C22F3">
          <w:rPr>
            <w:rStyle w:val="Hipervnculo"/>
            <w:noProof/>
          </w:rPr>
          <w:t>1.2 Estudio de Sistemas Homólogos.</w:t>
        </w:r>
        <w:r w:rsidR="000116B9">
          <w:rPr>
            <w:noProof/>
          </w:rPr>
          <w:tab/>
        </w:r>
        <w:r w:rsidR="000116B9">
          <w:rPr>
            <w:noProof/>
          </w:rPr>
          <w:fldChar w:fldCharType="begin"/>
        </w:r>
        <w:r w:rsidR="000116B9">
          <w:rPr>
            <w:noProof/>
          </w:rPr>
          <w:instrText xml:space="preserve"> PAGEREF _Toc177529190 \h </w:instrText>
        </w:r>
        <w:r w:rsidR="000116B9">
          <w:rPr>
            <w:noProof/>
          </w:rPr>
        </w:r>
        <w:r w:rsidR="000116B9">
          <w:rPr>
            <w:noProof/>
          </w:rPr>
          <w:fldChar w:fldCharType="separate"/>
        </w:r>
        <w:r w:rsidR="000116B9">
          <w:rPr>
            <w:noProof/>
          </w:rPr>
          <w:t>26</w:t>
        </w:r>
        <w:r w:rsidR="000116B9">
          <w:rPr>
            <w:noProof/>
          </w:rPr>
          <w:fldChar w:fldCharType="end"/>
        </w:r>
      </w:hyperlink>
    </w:p>
    <w:p w14:paraId="74593EA8"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191" w:history="1">
        <w:r w:rsidR="000116B9" w:rsidRPr="006C22F3">
          <w:rPr>
            <w:rStyle w:val="Hipervnculo"/>
            <w:noProof/>
          </w:rPr>
          <w:t>1.2.1 Estudio de Sistemas Homólogos en el ámbito Internacional.</w:t>
        </w:r>
        <w:r w:rsidR="000116B9">
          <w:rPr>
            <w:noProof/>
          </w:rPr>
          <w:tab/>
        </w:r>
        <w:r w:rsidR="000116B9">
          <w:rPr>
            <w:noProof/>
          </w:rPr>
          <w:fldChar w:fldCharType="begin"/>
        </w:r>
        <w:r w:rsidR="000116B9">
          <w:rPr>
            <w:noProof/>
          </w:rPr>
          <w:instrText xml:space="preserve"> PAGEREF _Toc177529191 \h </w:instrText>
        </w:r>
        <w:r w:rsidR="000116B9">
          <w:rPr>
            <w:noProof/>
          </w:rPr>
        </w:r>
        <w:r w:rsidR="000116B9">
          <w:rPr>
            <w:noProof/>
          </w:rPr>
          <w:fldChar w:fldCharType="separate"/>
        </w:r>
        <w:r w:rsidR="000116B9">
          <w:rPr>
            <w:noProof/>
          </w:rPr>
          <w:t>26</w:t>
        </w:r>
        <w:r w:rsidR="000116B9">
          <w:rPr>
            <w:noProof/>
          </w:rPr>
          <w:fldChar w:fldCharType="end"/>
        </w:r>
      </w:hyperlink>
    </w:p>
    <w:p w14:paraId="1EC5A3BA"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2" w:history="1">
        <w:r w:rsidR="000116B9" w:rsidRPr="006C22F3">
          <w:rPr>
            <w:rStyle w:val="Hipervnculo"/>
            <w:rFonts w:cs="Arial"/>
            <w:noProof/>
          </w:rPr>
          <w:t>Sistema de Recomendación de Youtube.</w:t>
        </w:r>
        <w:r w:rsidR="000116B9">
          <w:rPr>
            <w:noProof/>
          </w:rPr>
          <w:tab/>
        </w:r>
        <w:r w:rsidR="000116B9">
          <w:rPr>
            <w:noProof/>
          </w:rPr>
          <w:fldChar w:fldCharType="begin"/>
        </w:r>
        <w:r w:rsidR="000116B9">
          <w:rPr>
            <w:noProof/>
          </w:rPr>
          <w:instrText xml:space="preserve"> PAGEREF _Toc177529192 \h </w:instrText>
        </w:r>
        <w:r w:rsidR="000116B9">
          <w:rPr>
            <w:noProof/>
          </w:rPr>
        </w:r>
        <w:r w:rsidR="000116B9">
          <w:rPr>
            <w:noProof/>
          </w:rPr>
          <w:fldChar w:fldCharType="separate"/>
        </w:r>
        <w:r w:rsidR="000116B9">
          <w:rPr>
            <w:noProof/>
          </w:rPr>
          <w:t>26</w:t>
        </w:r>
        <w:r w:rsidR="000116B9">
          <w:rPr>
            <w:noProof/>
          </w:rPr>
          <w:fldChar w:fldCharType="end"/>
        </w:r>
      </w:hyperlink>
    </w:p>
    <w:p w14:paraId="1F26D13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3" w:history="1">
        <w:r w:rsidR="000116B9" w:rsidRPr="006C22F3">
          <w:rPr>
            <w:rStyle w:val="Hipervnculo"/>
            <w:rFonts w:cs="Arial"/>
            <w:noProof/>
          </w:rPr>
          <w:t>Sistema de Recomendación de Netflix.</w:t>
        </w:r>
        <w:r w:rsidR="000116B9">
          <w:rPr>
            <w:noProof/>
          </w:rPr>
          <w:tab/>
        </w:r>
        <w:r w:rsidR="000116B9">
          <w:rPr>
            <w:noProof/>
          </w:rPr>
          <w:fldChar w:fldCharType="begin"/>
        </w:r>
        <w:r w:rsidR="000116B9">
          <w:rPr>
            <w:noProof/>
          </w:rPr>
          <w:instrText xml:space="preserve"> PAGEREF _Toc177529193 \h </w:instrText>
        </w:r>
        <w:r w:rsidR="000116B9">
          <w:rPr>
            <w:noProof/>
          </w:rPr>
        </w:r>
        <w:r w:rsidR="000116B9">
          <w:rPr>
            <w:noProof/>
          </w:rPr>
          <w:fldChar w:fldCharType="separate"/>
        </w:r>
        <w:r w:rsidR="000116B9">
          <w:rPr>
            <w:noProof/>
          </w:rPr>
          <w:t>28</w:t>
        </w:r>
        <w:r w:rsidR="000116B9">
          <w:rPr>
            <w:noProof/>
          </w:rPr>
          <w:fldChar w:fldCharType="end"/>
        </w:r>
      </w:hyperlink>
    </w:p>
    <w:p w14:paraId="2F35F39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4" w:history="1">
        <w:r w:rsidR="000116B9" w:rsidRPr="006C22F3">
          <w:rPr>
            <w:rStyle w:val="Hipervnculo"/>
            <w:rFonts w:cs="Arial"/>
            <w:noProof/>
          </w:rPr>
          <w:t>Sistema de Recomendación de Google Play Store.</w:t>
        </w:r>
        <w:r w:rsidR="000116B9">
          <w:rPr>
            <w:noProof/>
          </w:rPr>
          <w:tab/>
        </w:r>
        <w:r w:rsidR="000116B9">
          <w:rPr>
            <w:noProof/>
          </w:rPr>
          <w:fldChar w:fldCharType="begin"/>
        </w:r>
        <w:r w:rsidR="000116B9">
          <w:rPr>
            <w:noProof/>
          </w:rPr>
          <w:instrText xml:space="preserve"> PAGEREF _Toc177529194 \h </w:instrText>
        </w:r>
        <w:r w:rsidR="000116B9">
          <w:rPr>
            <w:noProof/>
          </w:rPr>
        </w:r>
        <w:r w:rsidR="000116B9">
          <w:rPr>
            <w:noProof/>
          </w:rPr>
          <w:fldChar w:fldCharType="separate"/>
        </w:r>
        <w:r w:rsidR="000116B9">
          <w:rPr>
            <w:noProof/>
          </w:rPr>
          <w:t>29</w:t>
        </w:r>
        <w:r w:rsidR="000116B9">
          <w:rPr>
            <w:noProof/>
          </w:rPr>
          <w:fldChar w:fldCharType="end"/>
        </w:r>
      </w:hyperlink>
    </w:p>
    <w:p w14:paraId="43CFC1CD"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195" w:history="1">
        <w:r w:rsidR="000116B9" w:rsidRPr="006C22F3">
          <w:rPr>
            <w:rStyle w:val="Hipervnculo"/>
            <w:noProof/>
          </w:rPr>
          <w:t>1.2.2 Estudio de Sistemas Homólogos en el ámbito Nacional.</w:t>
        </w:r>
        <w:r w:rsidR="000116B9">
          <w:rPr>
            <w:noProof/>
          </w:rPr>
          <w:tab/>
        </w:r>
        <w:r w:rsidR="000116B9">
          <w:rPr>
            <w:noProof/>
          </w:rPr>
          <w:fldChar w:fldCharType="begin"/>
        </w:r>
        <w:r w:rsidR="000116B9">
          <w:rPr>
            <w:noProof/>
          </w:rPr>
          <w:instrText xml:space="preserve"> PAGEREF _Toc177529195 \h </w:instrText>
        </w:r>
        <w:r w:rsidR="000116B9">
          <w:rPr>
            <w:noProof/>
          </w:rPr>
        </w:r>
        <w:r w:rsidR="000116B9">
          <w:rPr>
            <w:noProof/>
          </w:rPr>
          <w:fldChar w:fldCharType="separate"/>
        </w:r>
        <w:r w:rsidR="000116B9">
          <w:rPr>
            <w:noProof/>
          </w:rPr>
          <w:t>30</w:t>
        </w:r>
        <w:r w:rsidR="000116B9">
          <w:rPr>
            <w:noProof/>
          </w:rPr>
          <w:fldChar w:fldCharType="end"/>
        </w:r>
      </w:hyperlink>
    </w:p>
    <w:p w14:paraId="144AA14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6" w:history="1">
        <w:r w:rsidR="000116B9" w:rsidRPr="006C22F3">
          <w:rPr>
            <w:rStyle w:val="Hipervnculo"/>
            <w:rFonts w:cs="Arial"/>
            <w:noProof/>
          </w:rPr>
          <w:t>Sistema de recomendaciones sobre la evaluación de proyectos de desarrollo de software</w:t>
        </w:r>
        <w:r w:rsidR="000116B9">
          <w:rPr>
            <w:noProof/>
          </w:rPr>
          <w:tab/>
        </w:r>
        <w:r w:rsidR="000116B9">
          <w:rPr>
            <w:noProof/>
          </w:rPr>
          <w:fldChar w:fldCharType="begin"/>
        </w:r>
        <w:r w:rsidR="000116B9">
          <w:rPr>
            <w:noProof/>
          </w:rPr>
          <w:instrText xml:space="preserve"> PAGEREF _Toc177529196 \h </w:instrText>
        </w:r>
        <w:r w:rsidR="000116B9">
          <w:rPr>
            <w:noProof/>
          </w:rPr>
        </w:r>
        <w:r w:rsidR="000116B9">
          <w:rPr>
            <w:noProof/>
          </w:rPr>
          <w:fldChar w:fldCharType="separate"/>
        </w:r>
        <w:r w:rsidR="000116B9">
          <w:rPr>
            <w:noProof/>
          </w:rPr>
          <w:t>30</w:t>
        </w:r>
        <w:r w:rsidR="000116B9">
          <w:rPr>
            <w:noProof/>
          </w:rPr>
          <w:fldChar w:fldCharType="end"/>
        </w:r>
      </w:hyperlink>
    </w:p>
    <w:p w14:paraId="0E1AD9EC"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7" w:history="1">
        <w:r w:rsidR="000116B9" w:rsidRPr="006C22F3">
          <w:rPr>
            <w:rStyle w:val="Hipervnculo"/>
            <w:rFonts w:cs="Arial"/>
            <w:noProof/>
          </w:rPr>
          <w:t>Sistema Recomendador de noticias para el portal Octavitos</w:t>
        </w:r>
        <w:r w:rsidR="000116B9">
          <w:rPr>
            <w:noProof/>
          </w:rPr>
          <w:tab/>
        </w:r>
        <w:r w:rsidR="000116B9">
          <w:rPr>
            <w:noProof/>
          </w:rPr>
          <w:fldChar w:fldCharType="begin"/>
        </w:r>
        <w:r w:rsidR="000116B9">
          <w:rPr>
            <w:noProof/>
          </w:rPr>
          <w:instrText xml:space="preserve"> PAGEREF _Toc177529197 \h </w:instrText>
        </w:r>
        <w:r w:rsidR="000116B9">
          <w:rPr>
            <w:noProof/>
          </w:rPr>
        </w:r>
        <w:r w:rsidR="000116B9">
          <w:rPr>
            <w:noProof/>
          </w:rPr>
          <w:fldChar w:fldCharType="separate"/>
        </w:r>
        <w:r w:rsidR="000116B9">
          <w:rPr>
            <w:noProof/>
          </w:rPr>
          <w:t>31</w:t>
        </w:r>
        <w:r w:rsidR="000116B9">
          <w:rPr>
            <w:noProof/>
          </w:rPr>
          <w:fldChar w:fldCharType="end"/>
        </w:r>
      </w:hyperlink>
    </w:p>
    <w:p w14:paraId="3726E922"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198" w:history="1">
        <w:r w:rsidR="000116B9" w:rsidRPr="006C22F3">
          <w:rPr>
            <w:rStyle w:val="Hipervnculo"/>
            <w:rFonts w:cs="Arial"/>
            <w:noProof/>
          </w:rPr>
          <w:t>Sistema Recomendador para el turismo en Cuba</w:t>
        </w:r>
        <w:r w:rsidR="000116B9">
          <w:rPr>
            <w:noProof/>
          </w:rPr>
          <w:tab/>
        </w:r>
        <w:r w:rsidR="000116B9">
          <w:rPr>
            <w:noProof/>
          </w:rPr>
          <w:fldChar w:fldCharType="begin"/>
        </w:r>
        <w:r w:rsidR="000116B9">
          <w:rPr>
            <w:noProof/>
          </w:rPr>
          <w:instrText xml:space="preserve"> PAGEREF _Toc177529198 \h </w:instrText>
        </w:r>
        <w:r w:rsidR="000116B9">
          <w:rPr>
            <w:noProof/>
          </w:rPr>
        </w:r>
        <w:r w:rsidR="000116B9">
          <w:rPr>
            <w:noProof/>
          </w:rPr>
          <w:fldChar w:fldCharType="separate"/>
        </w:r>
        <w:r w:rsidR="000116B9">
          <w:rPr>
            <w:noProof/>
          </w:rPr>
          <w:t>31</w:t>
        </w:r>
        <w:r w:rsidR="000116B9">
          <w:rPr>
            <w:noProof/>
          </w:rPr>
          <w:fldChar w:fldCharType="end"/>
        </w:r>
      </w:hyperlink>
    </w:p>
    <w:p w14:paraId="6ACA923E"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199" w:history="1">
        <w:r w:rsidR="000116B9" w:rsidRPr="006C22F3">
          <w:rPr>
            <w:rStyle w:val="Hipervnculo"/>
            <w:noProof/>
          </w:rPr>
          <w:t>1.2.3 Conclusión de los Sistemas de Recomendaciones.</w:t>
        </w:r>
        <w:r w:rsidR="000116B9">
          <w:rPr>
            <w:noProof/>
          </w:rPr>
          <w:tab/>
        </w:r>
        <w:r w:rsidR="000116B9">
          <w:rPr>
            <w:noProof/>
          </w:rPr>
          <w:fldChar w:fldCharType="begin"/>
        </w:r>
        <w:r w:rsidR="000116B9">
          <w:rPr>
            <w:noProof/>
          </w:rPr>
          <w:instrText xml:space="preserve"> PAGEREF _Toc177529199 \h </w:instrText>
        </w:r>
        <w:r w:rsidR="000116B9">
          <w:rPr>
            <w:noProof/>
          </w:rPr>
        </w:r>
        <w:r w:rsidR="000116B9">
          <w:rPr>
            <w:noProof/>
          </w:rPr>
          <w:fldChar w:fldCharType="separate"/>
        </w:r>
        <w:r w:rsidR="000116B9">
          <w:rPr>
            <w:noProof/>
          </w:rPr>
          <w:t>32</w:t>
        </w:r>
        <w:r w:rsidR="000116B9">
          <w:rPr>
            <w:noProof/>
          </w:rPr>
          <w:fldChar w:fldCharType="end"/>
        </w:r>
      </w:hyperlink>
    </w:p>
    <w:p w14:paraId="78594D01" w14:textId="77777777" w:rsidR="000116B9" w:rsidRDefault="00800294">
      <w:pPr>
        <w:pStyle w:val="TDC2"/>
        <w:rPr>
          <w:rFonts w:asciiTheme="minorHAnsi" w:eastAsiaTheme="minorEastAsia" w:hAnsiTheme="minorHAnsi" w:cstheme="minorBidi"/>
          <w:noProof/>
          <w:sz w:val="22"/>
          <w:szCs w:val="22"/>
        </w:rPr>
      </w:pPr>
      <w:hyperlink w:anchor="_Toc177529200" w:history="1">
        <w:r w:rsidR="000116B9" w:rsidRPr="006C22F3">
          <w:rPr>
            <w:rStyle w:val="Hipervnculo"/>
            <w:noProof/>
          </w:rPr>
          <w:t>1.3 Propuesta de solución.</w:t>
        </w:r>
        <w:r w:rsidR="000116B9">
          <w:rPr>
            <w:noProof/>
          </w:rPr>
          <w:tab/>
        </w:r>
        <w:r w:rsidR="000116B9">
          <w:rPr>
            <w:noProof/>
          </w:rPr>
          <w:fldChar w:fldCharType="begin"/>
        </w:r>
        <w:r w:rsidR="000116B9">
          <w:rPr>
            <w:noProof/>
          </w:rPr>
          <w:instrText xml:space="preserve"> PAGEREF _Toc177529200 \h </w:instrText>
        </w:r>
        <w:r w:rsidR="000116B9">
          <w:rPr>
            <w:noProof/>
          </w:rPr>
        </w:r>
        <w:r w:rsidR="000116B9">
          <w:rPr>
            <w:noProof/>
          </w:rPr>
          <w:fldChar w:fldCharType="separate"/>
        </w:r>
        <w:r w:rsidR="000116B9">
          <w:rPr>
            <w:noProof/>
          </w:rPr>
          <w:t>33</w:t>
        </w:r>
        <w:r w:rsidR="000116B9">
          <w:rPr>
            <w:noProof/>
          </w:rPr>
          <w:fldChar w:fldCharType="end"/>
        </w:r>
      </w:hyperlink>
    </w:p>
    <w:p w14:paraId="14EC2291"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01" w:history="1">
        <w:r w:rsidR="000116B9" w:rsidRPr="006C22F3">
          <w:rPr>
            <w:rStyle w:val="Hipervnculo"/>
            <w:noProof/>
          </w:rPr>
          <w:t>1.3.1 Metodología de desarrollo de software.</w:t>
        </w:r>
        <w:r w:rsidR="000116B9">
          <w:rPr>
            <w:noProof/>
          </w:rPr>
          <w:tab/>
        </w:r>
        <w:r w:rsidR="000116B9">
          <w:rPr>
            <w:noProof/>
          </w:rPr>
          <w:fldChar w:fldCharType="begin"/>
        </w:r>
        <w:r w:rsidR="000116B9">
          <w:rPr>
            <w:noProof/>
          </w:rPr>
          <w:instrText xml:space="preserve"> PAGEREF _Toc177529201 \h </w:instrText>
        </w:r>
        <w:r w:rsidR="000116B9">
          <w:rPr>
            <w:noProof/>
          </w:rPr>
        </w:r>
        <w:r w:rsidR="000116B9">
          <w:rPr>
            <w:noProof/>
          </w:rPr>
          <w:fldChar w:fldCharType="separate"/>
        </w:r>
        <w:r w:rsidR="000116B9">
          <w:rPr>
            <w:noProof/>
          </w:rPr>
          <w:t>33</w:t>
        </w:r>
        <w:r w:rsidR="000116B9">
          <w:rPr>
            <w:noProof/>
          </w:rPr>
          <w:fldChar w:fldCharType="end"/>
        </w:r>
      </w:hyperlink>
    </w:p>
    <w:p w14:paraId="41F6CA40"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02" w:history="1">
        <w:r w:rsidR="000116B9" w:rsidRPr="006C22F3">
          <w:rPr>
            <w:rStyle w:val="Hipervnculo"/>
            <w:noProof/>
          </w:rPr>
          <w:t>Metodología de desarrollo de software AUP versión UCI.</w:t>
        </w:r>
        <w:r w:rsidR="000116B9">
          <w:rPr>
            <w:noProof/>
          </w:rPr>
          <w:tab/>
        </w:r>
        <w:r w:rsidR="000116B9">
          <w:rPr>
            <w:noProof/>
          </w:rPr>
          <w:fldChar w:fldCharType="begin"/>
        </w:r>
        <w:r w:rsidR="000116B9">
          <w:rPr>
            <w:noProof/>
          </w:rPr>
          <w:instrText xml:space="preserve"> PAGEREF _Toc177529202 \h </w:instrText>
        </w:r>
        <w:r w:rsidR="000116B9">
          <w:rPr>
            <w:noProof/>
          </w:rPr>
        </w:r>
        <w:r w:rsidR="000116B9">
          <w:rPr>
            <w:noProof/>
          </w:rPr>
          <w:fldChar w:fldCharType="separate"/>
        </w:r>
        <w:r w:rsidR="000116B9">
          <w:rPr>
            <w:noProof/>
          </w:rPr>
          <w:t>34</w:t>
        </w:r>
        <w:r w:rsidR="000116B9">
          <w:rPr>
            <w:noProof/>
          </w:rPr>
          <w:fldChar w:fldCharType="end"/>
        </w:r>
      </w:hyperlink>
    </w:p>
    <w:p w14:paraId="33B9CE38"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03" w:history="1">
        <w:r w:rsidR="000116B9" w:rsidRPr="006C22F3">
          <w:rPr>
            <w:rStyle w:val="Hipervnculo"/>
            <w:noProof/>
          </w:rPr>
          <w:t>1.3.2 Recomendadores basados en Redes Neuronales Profundas.</w:t>
        </w:r>
        <w:r w:rsidR="000116B9">
          <w:rPr>
            <w:noProof/>
          </w:rPr>
          <w:tab/>
        </w:r>
        <w:r w:rsidR="000116B9">
          <w:rPr>
            <w:noProof/>
          </w:rPr>
          <w:fldChar w:fldCharType="begin"/>
        </w:r>
        <w:r w:rsidR="000116B9">
          <w:rPr>
            <w:noProof/>
          </w:rPr>
          <w:instrText xml:space="preserve"> PAGEREF _Toc177529203 \h </w:instrText>
        </w:r>
        <w:r w:rsidR="000116B9">
          <w:rPr>
            <w:noProof/>
          </w:rPr>
        </w:r>
        <w:r w:rsidR="000116B9">
          <w:rPr>
            <w:noProof/>
          </w:rPr>
          <w:fldChar w:fldCharType="separate"/>
        </w:r>
        <w:r w:rsidR="000116B9">
          <w:rPr>
            <w:noProof/>
          </w:rPr>
          <w:t>36</w:t>
        </w:r>
        <w:r w:rsidR="000116B9">
          <w:rPr>
            <w:noProof/>
          </w:rPr>
          <w:fldChar w:fldCharType="end"/>
        </w:r>
      </w:hyperlink>
    </w:p>
    <w:p w14:paraId="7A29136E"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04" w:history="1">
        <w:r w:rsidR="000116B9" w:rsidRPr="006C22F3">
          <w:rPr>
            <w:rStyle w:val="Hipervnculo"/>
            <w:noProof/>
          </w:rPr>
          <w:t>1.3.3 ¿Por qué recomendador basado en Redes Neuronales Profundas?</w:t>
        </w:r>
        <w:r w:rsidR="000116B9">
          <w:rPr>
            <w:noProof/>
          </w:rPr>
          <w:tab/>
        </w:r>
        <w:r w:rsidR="000116B9">
          <w:rPr>
            <w:noProof/>
          </w:rPr>
          <w:fldChar w:fldCharType="begin"/>
        </w:r>
        <w:r w:rsidR="000116B9">
          <w:rPr>
            <w:noProof/>
          </w:rPr>
          <w:instrText xml:space="preserve"> PAGEREF _Toc177529204 \h </w:instrText>
        </w:r>
        <w:r w:rsidR="000116B9">
          <w:rPr>
            <w:noProof/>
          </w:rPr>
        </w:r>
        <w:r w:rsidR="000116B9">
          <w:rPr>
            <w:noProof/>
          </w:rPr>
          <w:fldChar w:fldCharType="separate"/>
        </w:r>
        <w:r w:rsidR="000116B9">
          <w:rPr>
            <w:noProof/>
          </w:rPr>
          <w:t>37</w:t>
        </w:r>
        <w:r w:rsidR="000116B9">
          <w:rPr>
            <w:noProof/>
          </w:rPr>
          <w:fldChar w:fldCharType="end"/>
        </w:r>
      </w:hyperlink>
    </w:p>
    <w:p w14:paraId="14DB620B"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05" w:history="1">
        <w:r w:rsidR="000116B9" w:rsidRPr="006C22F3">
          <w:rPr>
            <w:rStyle w:val="Hipervnculo"/>
            <w:noProof/>
          </w:rPr>
          <w:t>1.3.4 Desafíos</w:t>
        </w:r>
        <w:r w:rsidR="000116B9">
          <w:rPr>
            <w:noProof/>
          </w:rPr>
          <w:tab/>
        </w:r>
        <w:r w:rsidR="000116B9">
          <w:rPr>
            <w:noProof/>
          </w:rPr>
          <w:fldChar w:fldCharType="begin"/>
        </w:r>
        <w:r w:rsidR="000116B9">
          <w:rPr>
            <w:noProof/>
          </w:rPr>
          <w:instrText xml:space="preserve"> PAGEREF _Toc177529205 \h </w:instrText>
        </w:r>
        <w:r w:rsidR="000116B9">
          <w:rPr>
            <w:noProof/>
          </w:rPr>
        </w:r>
        <w:r w:rsidR="000116B9">
          <w:rPr>
            <w:noProof/>
          </w:rPr>
          <w:fldChar w:fldCharType="separate"/>
        </w:r>
        <w:r w:rsidR="000116B9">
          <w:rPr>
            <w:noProof/>
          </w:rPr>
          <w:t>38</w:t>
        </w:r>
        <w:r w:rsidR="000116B9">
          <w:rPr>
            <w:noProof/>
          </w:rPr>
          <w:fldChar w:fldCharType="end"/>
        </w:r>
      </w:hyperlink>
    </w:p>
    <w:p w14:paraId="3F4CF5DF" w14:textId="77777777" w:rsidR="000116B9" w:rsidRDefault="00800294">
      <w:pPr>
        <w:pStyle w:val="TDC2"/>
        <w:rPr>
          <w:rFonts w:asciiTheme="minorHAnsi" w:eastAsiaTheme="minorEastAsia" w:hAnsiTheme="minorHAnsi" w:cstheme="minorBidi"/>
          <w:noProof/>
          <w:sz w:val="22"/>
          <w:szCs w:val="22"/>
        </w:rPr>
      </w:pPr>
      <w:hyperlink w:anchor="_Toc177529206" w:history="1">
        <w:r w:rsidR="000116B9" w:rsidRPr="006C22F3">
          <w:rPr>
            <w:rStyle w:val="Hipervnculo"/>
            <w:noProof/>
          </w:rPr>
          <w:t>1.4 Tecnologías y herramientas para el desarrollo.</w:t>
        </w:r>
        <w:r w:rsidR="000116B9">
          <w:rPr>
            <w:noProof/>
          </w:rPr>
          <w:tab/>
        </w:r>
        <w:r w:rsidR="000116B9">
          <w:rPr>
            <w:noProof/>
          </w:rPr>
          <w:fldChar w:fldCharType="begin"/>
        </w:r>
        <w:r w:rsidR="000116B9">
          <w:rPr>
            <w:noProof/>
          </w:rPr>
          <w:instrText xml:space="preserve"> PAGEREF _Toc177529206 \h </w:instrText>
        </w:r>
        <w:r w:rsidR="000116B9">
          <w:rPr>
            <w:noProof/>
          </w:rPr>
        </w:r>
        <w:r w:rsidR="000116B9">
          <w:rPr>
            <w:noProof/>
          </w:rPr>
          <w:fldChar w:fldCharType="separate"/>
        </w:r>
        <w:r w:rsidR="000116B9">
          <w:rPr>
            <w:noProof/>
          </w:rPr>
          <w:t>39</w:t>
        </w:r>
        <w:r w:rsidR="000116B9">
          <w:rPr>
            <w:noProof/>
          </w:rPr>
          <w:fldChar w:fldCharType="end"/>
        </w:r>
      </w:hyperlink>
    </w:p>
    <w:p w14:paraId="0681367F"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07" w:history="1">
        <w:r w:rsidR="000116B9" w:rsidRPr="006C22F3">
          <w:rPr>
            <w:rStyle w:val="Hipervnculo"/>
            <w:noProof/>
          </w:rPr>
          <w:t>1.4.1 Lenguaje de Programación.</w:t>
        </w:r>
        <w:r w:rsidR="000116B9">
          <w:rPr>
            <w:noProof/>
          </w:rPr>
          <w:tab/>
        </w:r>
        <w:r w:rsidR="000116B9">
          <w:rPr>
            <w:noProof/>
          </w:rPr>
          <w:fldChar w:fldCharType="begin"/>
        </w:r>
        <w:r w:rsidR="000116B9">
          <w:rPr>
            <w:noProof/>
          </w:rPr>
          <w:instrText xml:space="preserve"> PAGEREF _Toc177529207 \h </w:instrText>
        </w:r>
        <w:r w:rsidR="000116B9">
          <w:rPr>
            <w:noProof/>
          </w:rPr>
        </w:r>
        <w:r w:rsidR="000116B9">
          <w:rPr>
            <w:noProof/>
          </w:rPr>
          <w:fldChar w:fldCharType="separate"/>
        </w:r>
        <w:r w:rsidR="000116B9">
          <w:rPr>
            <w:noProof/>
          </w:rPr>
          <w:t>39</w:t>
        </w:r>
        <w:r w:rsidR="000116B9">
          <w:rPr>
            <w:noProof/>
          </w:rPr>
          <w:fldChar w:fldCharType="end"/>
        </w:r>
      </w:hyperlink>
    </w:p>
    <w:p w14:paraId="26144862"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08" w:history="1">
        <w:r w:rsidR="000116B9" w:rsidRPr="006C22F3">
          <w:rPr>
            <w:rStyle w:val="Hipervnculo"/>
            <w:rFonts w:cs="Arial"/>
            <w:noProof/>
          </w:rPr>
          <w:t>Python V 3.11.9</w:t>
        </w:r>
        <w:r w:rsidR="000116B9">
          <w:rPr>
            <w:noProof/>
          </w:rPr>
          <w:tab/>
        </w:r>
        <w:r w:rsidR="000116B9">
          <w:rPr>
            <w:noProof/>
          </w:rPr>
          <w:fldChar w:fldCharType="begin"/>
        </w:r>
        <w:r w:rsidR="000116B9">
          <w:rPr>
            <w:noProof/>
          </w:rPr>
          <w:instrText xml:space="preserve"> PAGEREF _Toc177529208 \h </w:instrText>
        </w:r>
        <w:r w:rsidR="000116B9">
          <w:rPr>
            <w:noProof/>
          </w:rPr>
        </w:r>
        <w:r w:rsidR="000116B9">
          <w:rPr>
            <w:noProof/>
          </w:rPr>
          <w:fldChar w:fldCharType="separate"/>
        </w:r>
        <w:r w:rsidR="000116B9">
          <w:rPr>
            <w:noProof/>
          </w:rPr>
          <w:t>40</w:t>
        </w:r>
        <w:r w:rsidR="000116B9">
          <w:rPr>
            <w:noProof/>
          </w:rPr>
          <w:fldChar w:fldCharType="end"/>
        </w:r>
      </w:hyperlink>
    </w:p>
    <w:p w14:paraId="73298B73"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09" w:history="1">
        <w:r w:rsidR="000116B9" w:rsidRPr="006C22F3">
          <w:rPr>
            <w:rStyle w:val="Hipervnculo"/>
            <w:rFonts w:cs="Arial"/>
            <w:noProof/>
          </w:rPr>
          <w:t>¿Porque Python?</w:t>
        </w:r>
        <w:r w:rsidR="000116B9">
          <w:rPr>
            <w:noProof/>
          </w:rPr>
          <w:tab/>
        </w:r>
        <w:r w:rsidR="000116B9">
          <w:rPr>
            <w:noProof/>
          </w:rPr>
          <w:fldChar w:fldCharType="begin"/>
        </w:r>
        <w:r w:rsidR="000116B9">
          <w:rPr>
            <w:noProof/>
          </w:rPr>
          <w:instrText xml:space="preserve"> PAGEREF _Toc177529209 \h </w:instrText>
        </w:r>
        <w:r w:rsidR="000116B9">
          <w:rPr>
            <w:noProof/>
          </w:rPr>
        </w:r>
        <w:r w:rsidR="000116B9">
          <w:rPr>
            <w:noProof/>
          </w:rPr>
          <w:fldChar w:fldCharType="separate"/>
        </w:r>
        <w:r w:rsidR="000116B9">
          <w:rPr>
            <w:noProof/>
          </w:rPr>
          <w:t>40</w:t>
        </w:r>
        <w:r w:rsidR="000116B9">
          <w:rPr>
            <w:noProof/>
          </w:rPr>
          <w:fldChar w:fldCharType="end"/>
        </w:r>
      </w:hyperlink>
    </w:p>
    <w:p w14:paraId="1BD7AF4B"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10" w:history="1">
        <w:r w:rsidR="000116B9" w:rsidRPr="006C22F3">
          <w:rPr>
            <w:rStyle w:val="Hipervnculo"/>
            <w:noProof/>
          </w:rPr>
          <w:t>1.4.2 Sistema gestor de base de datos.</w:t>
        </w:r>
        <w:r w:rsidR="000116B9">
          <w:rPr>
            <w:noProof/>
          </w:rPr>
          <w:tab/>
        </w:r>
        <w:r w:rsidR="000116B9">
          <w:rPr>
            <w:noProof/>
          </w:rPr>
          <w:fldChar w:fldCharType="begin"/>
        </w:r>
        <w:r w:rsidR="000116B9">
          <w:rPr>
            <w:noProof/>
          </w:rPr>
          <w:instrText xml:space="preserve"> PAGEREF _Toc177529210 \h </w:instrText>
        </w:r>
        <w:r w:rsidR="000116B9">
          <w:rPr>
            <w:noProof/>
          </w:rPr>
        </w:r>
        <w:r w:rsidR="000116B9">
          <w:rPr>
            <w:noProof/>
          </w:rPr>
          <w:fldChar w:fldCharType="separate"/>
        </w:r>
        <w:r w:rsidR="000116B9">
          <w:rPr>
            <w:noProof/>
          </w:rPr>
          <w:t>41</w:t>
        </w:r>
        <w:r w:rsidR="000116B9">
          <w:rPr>
            <w:noProof/>
          </w:rPr>
          <w:fldChar w:fldCharType="end"/>
        </w:r>
      </w:hyperlink>
    </w:p>
    <w:p w14:paraId="3C6C951B"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1" w:history="1">
        <w:r w:rsidR="000116B9" w:rsidRPr="006C22F3">
          <w:rPr>
            <w:rStyle w:val="Hipervnculo"/>
            <w:rFonts w:cs="Arial"/>
            <w:noProof/>
          </w:rPr>
          <w:t>PostgreSQL V 15.2</w:t>
        </w:r>
        <w:r w:rsidR="000116B9">
          <w:rPr>
            <w:noProof/>
          </w:rPr>
          <w:tab/>
        </w:r>
        <w:r w:rsidR="000116B9">
          <w:rPr>
            <w:noProof/>
          </w:rPr>
          <w:fldChar w:fldCharType="begin"/>
        </w:r>
        <w:r w:rsidR="000116B9">
          <w:rPr>
            <w:noProof/>
          </w:rPr>
          <w:instrText xml:space="preserve"> PAGEREF _Toc177529211 \h </w:instrText>
        </w:r>
        <w:r w:rsidR="000116B9">
          <w:rPr>
            <w:noProof/>
          </w:rPr>
        </w:r>
        <w:r w:rsidR="000116B9">
          <w:rPr>
            <w:noProof/>
          </w:rPr>
          <w:fldChar w:fldCharType="separate"/>
        </w:r>
        <w:r w:rsidR="000116B9">
          <w:rPr>
            <w:noProof/>
          </w:rPr>
          <w:t>41</w:t>
        </w:r>
        <w:r w:rsidR="000116B9">
          <w:rPr>
            <w:noProof/>
          </w:rPr>
          <w:fldChar w:fldCharType="end"/>
        </w:r>
      </w:hyperlink>
    </w:p>
    <w:p w14:paraId="2CA103E0"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12" w:history="1">
        <w:r w:rsidR="000116B9" w:rsidRPr="006C22F3">
          <w:rPr>
            <w:rStyle w:val="Hipervnculo"/>
            <w:rFonts w:cs="Arial"/>
            <w:noProof/>
          </w:rPr>
          <w:t>1.4.3 Bibliotecas.</w:t>
        </w:r>
        <w:r w:rsidR="000116B9">
          <w:rPr>
            <w:noProof/>
          </w:rPr>
          <w:tab/>
        </w:r>
        <w:r w:rsidR="000116B9">
          <w:rPr>
            <w:noProof/>
          </w:rPr>
          <w:fldChar w:fldCharType="begin"/>
        </w:r>
        <w:r w:rsidR="000116B9">
          <w:rPr>
            <w:noProof/>
          </w:rPr>
          <w:instrText xml:space="preserve"> PAGEREF _Toc177529212 \h </w:instrText>
        </w:r>
        <w:r w:rsidR="000116B9">
          <w:rPr>
            <w:noProof/>
          </w:rPr>
        </w:r>
        <w:r w:rsidR="000116B9">
          <w:rPr>
            <w:noProof/>
          </w:rPr>
          <w:fldChar w:fldCharType="separate"/>
        </w:r>
        <w:r w:rsidR="000116B9">
          <w:rPr>
            <w:noProof/>
          </w:rPr>
          <w:t>41</w:t>
        </w:r>
        <w:r w:rsidR="000116B9">
          <w:rPr>
            <w:noProof/>
          </w:rPr>
          <w:fldChar w:fldCharType="end"/>
        </w:r>
      </w:hyperlink>
    </w:p>
    <w:p w14:paraId="381E84C3"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3" w:history="1">
        <w:r w:rsidR="000116B9" w:rsidRPr="006C22F3">
          <w:rPr>
            <w:rStyle w:val="Hipervnculo"/>
            <w:rFonts w:cs="Arial"/>
            <w:noProof/>
          </w:rPr>
          <w:t>Tensorflow V 2.15.0</w:t>
        </w:r>
        <w:r w:rsidR="000116B9">
          <w:rPr>
            <w:noProof/>
          </w:rPr>
          <w:tab/>
        </w:r>
        <w:r w:rsidR="000116B9">
          <w:rPr>
            <w:noProof/>
          </w:rPr>
          <w:fldChar w:fldCharType="begin"/>
        </w:r>
        <w:r w:rsidR="000116B9">
          <w:rPr>
            <w:noProof/>
          </w:rPr>
          <w:instrText xml:space="preserve"> PAGEREF _Toc177529213 \h </w:instrText>
        </w:r>
        <w:r w:rsidR="000116B9">
          <w:rPr>
            <w:noProof/>
          </w:rPr>
        </w:r>
        <w:r w:rsidR="000116B9">
          <w:rPr>
            <w:noProof/>
          </w:rPr>
          <w:fldChar w:fldCharType="separate"/>
        </w:r>
        <w:r w:rsidR="000116B9">
          <w:rPr>
            <w:noProof/>
          </w:rPr>
          <w:t>41</w:t>
        </w:r>
        <w:r w:rsidR="000116B9">
          <w:rPr>
            <w:noProof/>
          </w:rPr>
          <w:fldChar w:fldCharType="end"/>
        </w:r>
      </w:hyperlink>
    </w:p>
    <w:p w14:paraId="05D80542"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4" w:history="1">
        <w:r w:rsidR="000116B9" w:rsidRPr="006C22F3">
          <w:rPr>
            <w:rStyle w:val="Hipervnculo"/>
            <w:rFonts w:cs="Arial"/>
            <w:noProof/>
          </w:rPr>
          <w:t>Keras V 2.15.0</w:t>
        </w:r>
        <w:r w:rsidR="000116B9">
          <w:rPr>
            <w:noProof/>
          </w:rPr>
          <w:tab/>
        </w:r>
        <w:r w:rsidR="000116B9">
          <w:rPr>
            <w:noProof/>
          </w:rPr>
          <w:fldChar w:fldCharType="begin"/>
        </w:r>
        <w:r w:rsidR="000116B9">
          <w:rPr>
            <w:noProof/>
          </w:rPr>
          <w:instrText xml:space="preserve"> PAGEREF _Toc177529214 \h </w:instrText>
        </w:r>
        <w:r w:rsidR="000116B9">
          <w:rPr>
            <w:noProof/>
          </w:rPr>
        </w:r>
        <w:r w:rsidR="000116B9">
          <w:rPr>
            <w:noProof/>
          </w:rPr>
          <w:fldChar w:fldCharType="separate"/>
        </w:r>
        <w:r w:rsidR="000116B9">
          <w:rPr>
            <w:noProof/>
          </w:rPr>
          <w:t>42</w:t>
        </w:r>
        <w:r w:rsidR="000116B9">
          <w:rPr>
            <w:noProof/>
          </w:rPr>
          <w:fldChar w:fldCharType="end"/>
        </w:r>
      </w:hyperlink>
    </w:p>
    <w:p w14:paraId="4B4E7557"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5" w:history="1">
        <w:r w:rsidR="000116B9" w:rsidRPr="006C22F3">
          <w:rPr>
            <w:rStyle w:val="Hipervnculo"/>
            <w:rFonts w:cs="Arial"/>
            <w:noProof/>
          </w:rPr>
          <w:t>TensorFlow Recommenders V 0.7.3</w:t>
        </w:r>
        <w:r w:rsidR="000116B9">
          <w:rPr>
            <w:noProof/>
          </w:rPr>
          <w:tab/>
        </w:r>
        <w:r w:rsidR="000116B9">
          <w:rPr>
            <w:noProof/>
          </w:rPr>
          <w:fldChar w:fldCharType="begin"/>
        </w:r>
        <w:r w:rsidR="000116B9">
          <w:rPr>
            <w:noProof/>
          </w:rPr>
          <w:instrText xml:space="preserve"> PAGEREF _Toc177529215 \h </w:instrText>
        </w:r>
        <w:r w:rsidR="000116B9">
          <w:rPr>
            <w:noProof/>
          </w:rPr>
        </w:r>
        <w:r w:rsidR="000116B9">
          <w:rPr>
            <w:noProof/>
          </w:rPr>
          <w:fldChar w:fldCharType="separate"/>
        </w:r>
        <w:r w:rsidR="000116B9">
          <w:rPr>
            <w:noProof/>
          </w:rPr>
          <w:t>42</w:t>
        </w:r>
        <w:r w:rsidR="000116B9">
          <w:rPr>
            <w:noProof/>
          </w:rPr>
          <w:fldChar w:fldCharType="end"/>
        </w:r>
      </w:hyperlink>
    </w:p>
    <w:p w14:paraId="1BF86592"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6" w:history="1">
        <w:r w:rsidR="000116B9" w:rsidRPr="006C22F3">
          <w:rPr>
            <w:rStyle w:val="Hipervnculo"/>
            <w:rFonts w:cs="Arial"/>
            <w:noProof/>
            <w:shd w:val="clear" w:color="auto" w:fill="FFFFFF"/>
          </w:rPr>
          <w:t>NumPy</w:t>
        </w:r>
        <w:r w:rsidR="000116B9">
          <w:rPr>
            <w:noProof/>
          </w:rPr>
          <w:tab/>
        </w:r>
        <w:r w:rsidR="000116B9">
          <w:rPr>
            <w:noProof/>
          </w:rPr>
          <w:fldChar w:fldCharType="begin"/>
        </w:r>
        <w:r w:rsidR="000116B9">
          <w:rPr>
            <w:noProof/>
          </w:rPr>
          <w:instrText xml:space="preserve"> PAGEREF _Toc177529216 \h </w:instrText>
        </w:r>
        <w:r w:rsidR="000116B9">
          <w:rPr>
            <w:noProof/>
          </w:rPr>
        </w:r>
        <w:r w:rsidR="000116B9">
          <w:rPr>
            <w:noProof/>
          </w:rPr>
          <w:fldChar w:fldCharType="separate"/>
        </w:r>
        <w:r w:rsidR="000116B9">
          <w:rPr>
            <w:noProof/>
          </w:rPr>
          <w:t>43</w:t>
        </w:r>
        <w:r w:rsidR="000116B9">
          <w:rPr>
            <w:noProof/>
          </w:rPr>
          <w:fldChar w:fldCharType="end"/>
        </w:r>
      </w:hyperlink>
    </w:p>
    <w:p w14:paraId="235D5926"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7" w:history="1">
        <w:r w:rsidR="000116B9" w:rsidRPr="006C22F3">
          <w:rPr>
            <w:rStyle w:val="Hipervnculo"/>
            <w:rFonts w:cs="Arial"/>
            <w:noProof/>
          </w:rPr>
          <w:t>Pandas</w:t>
        </w:r>
        <w:r w:rsidR="000116B9">
          <w:rPr>
            <w:noProof/>
          </w:rPr>
          <w:tab/>
        </w:r>
        <w:r w:rsidR="000116B9">
          <w:rPr>
            <w:noProof/>
          </w:rPr>
          <w:fldChar w:fldCharType="begin"/>
        </w:r>
        <w:r w:rsidR="000116B9">
          <w:rPr>
            <w:noProof/>
          </w:rPr>
          <w:instrText xml:space="preserve"> PAGEREF _Toc177529217 \h </w:instrText>
        </w:r>
        <w:r w:rsidR="000116B9">
          <w:rPr>
            <w:noProof/>
          </w:rPr>
        </w:r>
        <w:r w:rsidR="000116B9">
          <w:rPr>
            <w:noProof/>
          </w:rPr>
          <w:fldChar w:fldCharType="separate"/>
        </w:r>
        <w:r w:rsidR="000116B9">
          <w:rPr>
            <w:noProof/>
          </w:rPr>
          <w:t>43</w:t>
        </w:r>
        <w:r w:rsidR="000116B9">
          <w:rPr>
            <w:noProof/>
          </w:rPr>
          <w:fldChar w:fldCharType="end"/>
        </w:r>
      </w:hyperlink>
    </w:p>
    <w:p w14:paraId="4F31C8BE"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18" w:history="1">
        <w:r w:rsidR="000116B9" w:rsidRPr="006C22F3">
          <w:rPr>
            <w:rStyle w:val="Hipervnculo"/>
            <w:noProof/>
          </w:rPr>
          <w:t>1.4.4 Entorno de Desarrollo.</w:t>
        </w:r>
        <w:r w:rsidR="000116B9">
          <w:rPr>
            <w:noProof/>
          </w:rPr>
          <w:tab/>
        </w:r>
        <w:r w:rsidR="000116B9">
          <w:rPr>
            <w:noProof/>
          </w:rPr>
          <w:fldChar w:fldCharType="begin"/>
        </w:r>
        <w:r w:rsidR="000116B9">
          <w:rPr>
            <w:noProof/>
          </w:rPr>
          <w:instrText xml:space="preserve"> PAGEREF _Toc177529218 \h </w:instrText>
        </w:r>
        <w:r w:rsidR="000116B9">
          <w:rPr>
            <w:noProof/>
          </w:rPr>
        </w:r>
        <w:r w:rsidR="000116B9">
          <w:rPr>
            <w:noProof/>
          </w:rPr>
          <w:fldChar w:fldCharType="separate"/>
        </w:r>
        <w:r w:rsidR="000116B9">
          <w:rPr>
            <w:noProof/>
          </w:rPr>
          <w:t>43</w:t>
        </w:r>
        <w:r w:rsidR="000116B9">
          <w:rPr>
            <w:noProof/>
          </w:rPr>
          <w:fldChar w:fldCharType="end"/>
        </w:r>
      </w:hyperlink>
    </w:p>
    <w:p w14:paraId="43EEF4D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19" w:history="1">
        <w:r w:rsidR="000116B9" w:rsidRPr="006C22F3">
          <w:rPr>
            <w:rStyle w:val="Hipervnculo"/>
            <w:rFonts w:cs="Arial"/>
            <w:noProof/>
          </w:rPr>
          <w:t>Visual Studio Code V 1.92.2</w:t>
        </w:r>
        <w:r w:rsidR="000116B9">
          <w:rPr>
            <w:noProof/>
          </w:rPr>
          <w:tab/>
        </w:r>
        <w:r w:rsidR="000116B9">
          <w:rPr>
            <w:noProof/>
          </w:rPr>
          <w:fldChar w:fldCharType="begin"/>
        </w:r>
        <w:r w:rsidR="000116B9">
          <w:rPr>
            <w:noProof/>
          </w:rPr>
          <w:instrText xml:space="preserve"> PAGEREF _Toc177529219 \h </w:instrText>
        </w:r>
        <w:r w:rsidR="000116B9">
          <w:rPr>
            <w:noProof/>
          </w:rPr>
        </w:r>
        <w:r w:rsidR="000116B9">
          <w:rPr>
            <w:noProof/>
          </w:rPr>
          <w:fldChar w:fldCharType="separate"/>
        </w:r>
        <w:r w:rsidR="000116B9">
          <w:rPr>
            <w:noProof/>
          </w:rPr>
          <w:t>43</w:t>
        </w:r>
        <w:r w:rsidR="000116B9">
          <w:rPr>
            <w:noProof/>
          </w:rPr>
          <w:fldChar w:fldCharType="end"/>
        </w:r>
      </w:hyperlink>
    </w:p>
    <w:p w14:paraId="4134CC4E" w14:textId="77777777" w:rsidR="000116B9" w:rsidRDefault="00800294">
      <w:pPr>
        <w:pStyle w:val="TDC2"/>
        <w:rPr>
          <w:rFonts w:asciiTheme="minorHAnsi" w:eastAsiaTheme="minorEastAsia" w:hAnsiTheme="minorHAnsi" w:cstheme="minorBidi"/>
          <w:noProof/>
          <w:sz w:val="22"/>
          <w:szCs w:val="22"/>
        </w:rPr>
      </w:pPr>
      <w:hyperlink w:anchor="_Toc177529220" w:history="1">
        <w:r w:rsidR="000116B9" w:rsidRPr="006C22F3">
          <w:rPr>
            <w:rStyle w:val="Hipervnculo"/>
            <w:noProof/>
          </w:rPr>
          <w:t>1.5 Conclusiones del Capítulo.</w:t>
        </w:r>
        <w:r w:rsidR="000116B9">
          <w:rPr>
            <w:noProof/>
          </w:rPr>
          <w:tab/>
        </w:r>
        <w:r w:rsidR="000116B9">
          <w:rPr>
            <w:noProof/>
          </w:rPr>
          <w:fldChar w:fldCharType="begin"/>
        </w:r>
        <w:r w:rsidR="000116B9">
          <w:rPr>
            <w:noProof/>
          </w:rPr>
          <w:instrText xml:space="preserve"> PAGEREF _Toc177529220 \h </w:instrText>
        </w:r>
        <w:r w:rsidR="000116B9">
          <w:rPr>
            <w:noProof/>
          </w:rPr>
        </w:r>
        <w:r w:rsidR="000116B9">
          <w:rPr>
            <w:noProof/>
          </w:rPr>
          <w:fldChar w:fldCharType="separate"/>
        </w:r>
        <w:r w:rsidR="000116B9">
          <w:rPr>
            <w:noProof/>
          </w:rPr>
          <w:t>44</w:t>
        </w:r>
        <w:r w:rsidR="000116B9">
          <w:rPr>
            <w:noProof/>
          </w:rPr>
          <w:fldChar w:fldCharType="end"/>
        </w:r>
      </w:hyperlink>
    </w:p>
    <w:p w14:paraId="218E9624" w14:textId="77777777" w:rsidR="000116B9" w:rsidRDefault="00800294">
      <w:pPr>
        <w:pStyle w:val="TDC1"/>
        <w:rPr>
          <w:rFonts w:asciiTheme="minorHAnsi" w:eastAsiaTheme="minorEastAsia" w:hAnsiTheme="minorHAnsi" w:cstheme="minorBidi"/>
          <w:caps w:val="0"/>
          <w:noProof/>
          <w:sz w:val="22"/>
          <w:szCs w:val="22"/>
          <w:lang w:eastAsia="es-ES"/>
        </w:rPr>
      </w:pPr>
      <w:hyperlink w:anchor="_Toc177529221" w:history="1">
        <w:r w:rsidR="000116B9" w:rsidRPr="006C22F3">
          <w:rPr>
            <w:rStyle w:val="Hipervnculo"/>
            <w:rFonts w:cs="Arial"/>
            <w:noProof/>
          </w:rPr>
          <w:t>Capítulo 2: Análisis y diseño del sistema para las recomendaciones en las plataformas del proyecto z17.</w:t>
        </w:r>
        <w:r w:rsidR="000116B9">
          <w:rPr>
            <w:noProof/>
          </w:rPr>
          <w:tab/>
        </w:r>
        <w:r w:rsidR="000116B9">
          <w:rPr>
            <w:noProof/>
          </w:rPr>
          <w:fldChar w:fldCharType="begin"/>
        </w:r>
        <w:r w:rsidR="000116B9">
          <w:rPr>
            <w:noProof/>
          </w:rPr>
          <w:instrText xml:space="preserve"> PAGEREF _Toc177529221 \h </w:instrText>
        </w:r>
        <w:r w:rsidR="000116B9">
          <w:rPr>
            <w:noProof/>
          </w:rPr>
        </w:r>
        <w:r w:rsidR="000116B9">
          <w:rPr>
            <w:noProof/>
          </w:rPr>
          <w:fldChar w:fldCharType="separate"/>
        </w:r>
        <w:r w:rsidR="000116B9">
          <w:rPr>
            <w:noProof/>
          </w:rPr>
          <w:t>45</w:t>
        </w:r>
        <w:r w:rsidR="000116B9">
          <w:rPr>
            <w:noProof/>
          </w:rPr>
          <w:fldChar w:fldCharType="end"/>
        </w:r>
      </w:hyperlink>
    </w:p>
    <w:p w14:paraId="7622B9B1" w14:textId="77777777" w:rsidR="000116B9" w:rsidRDefault="00800294">
      <w:pPr>
        <w:pStyle w:val="TDC2"/>
        <w:rPr>
          <w:rFonts w:asciiTheme="minorHAnsi" w:eastAsiaTheme="minorEastAsia" w:hAnsiTheme="minorHAnsi" w:cstheme="minorBidi"/>
          <w:noProof/>
          <w:sz w:val="22"/>
          <w:szCs w:val="22"/>
        </w:rPr>
      </w:pPr>
      <w:hyperlink w:anchor="_Toc177529222" w:history="1">
        <w:r w:rsidR="000116B9" w:rsidRPr="006C22F3">
          <w:rPr>
            <w:rStyle w:val="Hipervnculo"/>
            <w:noProof/>
          </w:rPr>
          <w:t>2.1 Descripción de la Propuesta de Solución.</w:t>
        </w:r>
        <w:r w:rsidR="000116B9">
          <w:rPr>
            <w:noProof/>
          </w:rPr>
          <w:tab/>
        </w:r>
        <w:r w:rsidR="000116B9">
          <w:rPr>
            <w:noProof/>
          </w:rPr>
          <w:fldChar w:fldCharType="begin"/>
        </w:r>
        <w:r w:rsidR="000116B9">
          <w:rPr>
            <w:noProof/>
          </w:rPr>
          <w:instrText xml:space="preserve"> PAGEREF _Toc177529222 \h </w:instrText>
        </w:r>
        <w:r w:rsidR="000116B9">
          <w:rPr>
            <w:noProof/>
          </w:rPr>
        </w:r>
        <w:r w:rsidR="000116B9">
          <w:rPr>
            <w:noProof/>
          </w:rPr>
          <w:fldChar w:fldCharType="separate"/>
        </w:r>
        <w:r w:rsidR="000116B9">
          <w:rPr>
            <w:noProof/>
          </w:rPr>
          <w:t>45</w:t>
        </w:r>
        <w:r w:rsidR="000116B9">
          <w:rPr>
            <w:noProof/>
          </w:rPr>
          <w:fldChar w:fldCharType="end"/>
        </w:r>
      </w:hyperlink>
    </w:p>
    <w:p w14:paraId="2D3ABA9B"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23" w:history="1">
        <w:r w:rsidR="000116B9" w:rsidRPr="006C22F3">
          <w:rPr>
            <w:rStyle w:val="Hipervnculo"/>
            <w:rFonts w:cs="Arial"/>
            <w:noProof/>
          </w:rPr>
          <w:t>2.1.1 Etapas.</w:t>
        </w:r>
        <w:r w:rsidR="000116B9">
          <w:rPr>
            <w:noProof/>
          </w:rPr>
          <w:tab/>
        </w:r>
        <w:r w:rsidR="000116B9">
          <w:rPr>
            <w:noProof/>
          </w:rPr>
          <w:fldChar w:fldCharType="begin"/>
        </w:r>
        <w:r w:rsidR="000116B9">
          <w:rPr>
            <w:noProof/>
          </w:rPr>
          <w:instrText xml:space="preserve"> PAGEREF _Toc177529223 \h </w:instrText>
        </w:r>
        <w:r w:rsidR="000116B9">
          <w:rPr>
            <w:noProof/>
          </w:rPr>
        </w:r>
        <w:r w:rsidR="000116B9">
          <w:rPr>
            <w:noProof/>
          </w:rPr>
          <w:fldChar w:fldCharType="separate"/>
        </w:r>
        <w:r w:rsidR="000116B9">
          <w:rPr>
            <w:noProof/>
          </w:rPr>
          <w:t>45</w:t>
        </w:r>
        <w:r w:rsidR="000116B9">
          <w:rPr>
            <w:noProof/>
          </w:rPr>
          <w:fldChar w:fldCharType="end"/>
        </w:r>
      </w:hyperlink>
    </w:p>
    <w:p w14:paraId="4115972A"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24" w:history="1">
        <w:r w:rsidR="000116B9" w:rsidRPr="006C22F3">
          <w:rPr>
            <w:rStyle w:val="Hipervnculo"/>
            <w:rFonts w:cs="Arial"/>
            <w:noProof/>
          </w:rPr>
          <w:t>2.2.1 Modelos.</w:t>
        </w:r>
        <w:r w:rsidR="000116B9">
          <w:rPr>
            <w:noProof/>
          </w:rPr>
          <w:tab/>
        </w:r>
        <w:r w:rsidR="000116B9">
          <w:rPr>
            <w:noProof/>
          </w:rPr>
          <w:fldChar w:fldCharType="begin"/>
        </w:r>
        <w:r w:rsidR="000116B9">
          <w:rPr>
            <w:noProof/>
          </w:rPr>
          <w:instrText xml:space="preserve"> PAGEREF _Toc177529224 \h </w:instrText>
        </w:r>
        <w:r w:rsidR="000116B9">
          <w:rPr>
            <w:noProof/>
          </w:rPr>
        </w:r>
        <w:r w:rsidR="000116B9">
          <w:rPr>
            <w:noProof/>
          </w:rPr>
          <w:fldChar w:fldCharType="separate"/>
        </w:r>
        <w:r w:rsidR="000116B9">
          <w:rPr>
            <w:noProof/>
          </w:rPr>
          <w:t>47</w:t>
        </w:r>
        <w:r w:rsidR="000116B9">
          <w:rPr>
            <w:noProof/>
          </w:rPr>
          <w:fldChar w:fldCharType="end"/>
        </w:r>
      </w:hyperlink>
    </w:p>
    <w:p w14:paraId="7454EB57" w14:textId="77777777" w:rsidR="000116B9" w:rsidRDefault="00800294">
      <w:pPr>
        <w:pStyle w:val="TDC2"/>
        <w:rPr>
          <w:rFonts w:asciiTheme="minorHAnsi" w:eastAsiaTheme="minorEastAsia" w:hAnsiTheme="minorHAnsi" w:cstheme="minorBidi"/>
          <w:noProof/>
          <w:sz w:val="22"/>
          <w:szCs w:val="22"/>
        </w:rPr>
      </w:pPr>
      <w:hyperlink w:anchor="_Toc177529225" w:history="1">
        <w:r w:rsidR="000116B9" w:rsidRPr="006C22F3">
          <w:rPr>
            <w:rStyle w:val="Hipervnculo"/>
            <w:noProof/>
          </w:rPr>
          <w:t>2.2 Patrones de Diseño</w:t>
        </w:r>
        <w:r w:rsidR="000116B9">
          <w:rPr>
            <w:noProof/>
          </w:rPr>
          <w:tab/>
        </w:r>
        <w:r w:rsidR="000116B9">
          <w:rPr>
            <w:noProof/>
          </w:rPr>
          <w:fldChar w:fldCharType="begin"/>
        </w:r>
        <w:r w:rsidR="000116B9">
          <w:rPr>
            <w:noProof/>
          </w:rPr>
          <w:instrText xml:space="preserve"> PAGEREF _Toc177529225 \h </w:instrText>
        </w:r>
        <w:r w:rsidR="000116B9">
          <w:rPr>
            <w:noProof/>
          </w:rPr>
        </w:r>
        <w:r w:rsidR="000116B9">
          <w:rPr>
            <w:noProof/>
          </w:rPr>
          <w:fldChar w:fldCharType="separate"/>
        </w:r>
        <w:r w:rsidR="000116B9">
          <w:rPr>
            <w:noProof/>
          </w:rPr>
          <w:t>52</w:t>
        </w:r>
        <w:r w:rsidR="000116B9">
          <w:rPr>
            <w:noProof/>
          </w:rPr>
          <w:fldChar w:fldCharType="end"/>
        </w:r>
      </w:hyperlink>
    </w:p>
    <w:p w14:paraId="78D55493"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26" w:history="1">
        <w:r w:rsidR="000116B9" w:rsidRPr="006C22F3">
          <w:rPr>
            <w:rStyle w:val="Hipervnculo"/>
            <w:rFonts w:cs="Arial"/>
            <w:noProof/>
          </w:rPr>
          <w:t>2.2.1 Patrones GRASP</w:t>
        </w:r>
        <w:r w:rsidR="000116B9">
          <w:rPr>
            <w:noProof/>
          </w:rPr>
          <w:tab/>
        </w:r>
        <w:r w:rsidR="000116B9">
          <w:rPr>
            <w:noProof/>
          </w:rPr>
          <w:fldChar w:fldCharType="begin"/>
        </w:r>
        <w:r w:rsidR="000116B9">
          <w:rPr>
            <w:noProof/>
          </w:rPr>
          <w:instrText xml:space="preserve"> PAGEREF _Toc177529226 \h </w:instrText>
        </w:r>
        <w:r w:rsidR="000116B9">
          <w:rPr>
            <w:noProof/>
          </w:rPr>
        </w:r>
        <w:r w:rsidR="000116B9">
          <w:rPr>
            <w:noProof/>
          </w:rPr>
          <w:fldChar w:fldCharType="separate"/>
        </w:r>
        <w:r w:rsidR="000116B9">
          <w:rPr>
            <w:noProof/>
          </w:rPr>
          <w:t>53</w:t>
        </w:r>
        <w:r w:rsidR="000116B9">
          <w:rPr>
            <w:noProof/>
          </w:rPr>
          <w:fldChar w:fldCharType="end"/>
        </w:r>
      </w:hyperlink>
    </w:p>
    <w:p w14:paraId="2B1A81D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27" w:history="1">
        <w:r w:rsidR="000116B9" w:rsidRPr="006C22F3">
          <w:rPr>
            <w:rStyle w:val="Hipervnculo"/>
            <w:rFonts w:cs="Arial"/>
            <w:noProof/>
          </w:rPr>
          <w:t>Experto</w:t>
        </w:r>
        <w:r w:rsidR="000116B9">
          <w:rPr>
            <w:noProof/>
          </w:rPr>
          <w:tab/>
        </w:r>
        <w:r w:rsidR="000116B9">
          <w:rPr>
            <w:noProof/>
          </w:rPr>
          <w:fldChar w:fldCharType="begin"/>
        </w:r>
        <w:r w:rsidR="000116B9">
          <w:rPr>
            <w:noProof/>
          </w:rPr>
          <w:instrText xml:space="preserve"> PAGEREF _Toc177529227 \h </w:instrText>
        </w:r>
        <w:r w:rsidR="000116B9">
          <w:rPr>
            <w:noProof/>
          </w:rPr>
        </w:r>
        <w:r w:rsidR="000116B9">
          <w:rPr>
            <w:noProof/>
          </w:rPr>
          <w:fldChar w:fldCharType="separate"/>
        </w:r>
        <w:r w:rsidR="000116B9">
          <w:rPr>
            <w:noProof/>
          </w:rPr>
          <w:t>53</w:t>
        </w:r>
        <w:r w:rsidR="000116B9">
          <w:rPr>
            <w:noProof/>
          </w:rPr>
          <w:fldChar w:fldCharType="end"/>
        </w:r>
      </w:hyperlink>
    </w:p>
    <w:p w14:paraId="32F4DBDE"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28" w:history="1">
        <w:r w:rsidR="000116B9" w:rsidRPr="006C22F3">
          <w:rPr>
            <w:rStyle w:val="Hipervnculo"/>
            <w:rFonts w:cs="Arial"/>
            <w:noProof/>
          </w:rPr>
          <w:t>Creador</w:t>
        </w:r>
        <w:r w:rsidR="000116B9">
          <w:rPr>
            <w:noProof/>
          </w:rPr>
          <w:tab/>
        </w:r>
        <w:r w:rsidR="000116B9">
          <w:rPr>
            <w:noProof/>
          </w:rPr>
          <w:fldChar w:fldCharType="begin"/>
        </w:r>
        <w:r w:rsidR="000116B9">
          <w:rPr>
            <w:noProof/>
          </w:rPr>
          <w:instrText xml:space="preserve"> PAGEREF _Toc177529228 \h </w:instrText>
        </w:r>
        <w:r w:rsidR="000116B9">
          <w:rPr>
            <w:noProof/>
          </w:rPr>
        </w:r>
        <w:r w:rsidR="000116B9">
          <w:rPr>
            <w:noProof/>
          </w:rPr>
          <w:fldChar w:fldCharType="separate"/>
        </w:r>
        <w:r w:rsidR="000116B9">
          <w:rPr>
            <w:noProof/>
          </w:rPr>
          <w:t>54</w:t>
        </w:r>
        <w:r w:rsidR="000116B9">
          <w:rPr>
            <w:noProof/>
          </w:rPr>
          <w:fldChar w:fldCharType="end"/>
        </w:r>
      </w:hyperlink>
    </w:p>
    <w:p w14:paraId="76A3B2A8"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29" w:history="1">
        <w:r w:rsidR="000116B9" w:rsidRPr="006C22F3">
          <w:rPr>
            <w:rStyle w:val="Hipervnculo"/>
            <w:rFonts w:cs="Arial"/>
            <w:noProof/>
            <w:shd w:val="clear" w:color="auto" w:fill="FFFFFF"/>
          </w:rPr>
          <w:t>Alta cohesión y bajo acoplamiento</w:t>
        </w:r>
        <w:r w:rsidR="000116B9">
          <w:rPr>
            <w:noProof/>
          </w:rPr>
          <w:tab/>
        </w:r>
        <w:r w:rsidR="000116B9">
          <w:rPr>
            <w:noProof/>
          </w:rPr>
          <w:fldChar w:fldCharType="begin"/>
        </w:r>
        <w:r w:rsidR="000116B9">
          <w:rPr>
            <w:noProof/>
          </w:rPr>
          <w:instrText xml:space="preserve"> PAGEREF _Toc177529229 \h </w:instrText>
        </w:r>
        <w:r w:rsidR="000116B9">
          <w:rPr>
            <w:noProof/>
          </w:rPr>
        </w:r>
        <w:r w:rsidR="000116B9">
          <w:rPr>
            <w:noProof/>
          </w:rPr>
          <w:fldChar w:fldCharType="separate"/>
        </w:r>
        <w:r w:rsidR="000116B9">
          <w:rPr>
            <w:noProof/>
          </w:rPr>
          <w:t>55</w:t>
        </w:r>
        <w:r w:rsidR="000116B9">
          <w:rPr>
            <w:noProof/>
          </w:rPr>
          <w:fldChar w:fldCharType="end"/>
        </w:r>
      </w:hyperlink>
    </w:p>
    <w:p w14:paraId="0109BD2A"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30" w:history="1">
        <w:r w:rsidR="000116B9" w:rsidRPr="006C22F3">
          <w:rPr>
            <w:rStyle w:val="Hipervnculo"/>
            <w:rFonts w:cs="Arial"/>
            <w:noProof/>
          </w:rPr>
          <w:t>Alta cohesión</w:t>
        </w:r>
        <w:r w:rsidR="000116B9">
          <w:rPr>
            <w:noProof/>
          </w:rPr>
          <w:tab/>
        </w:r>
        <w:r w:rsidR="000116B9">
          <w:rPr>
            <w:noProof/>
          </w:rPr>
          <w:fldChar w:fldCharType="begin"/>
        </w:r>
        <w:r w:rsidR="000116B9">
          <w:rPr>
            <w:noProof/>
          </w:rPr>
          <w:instrText xml:space="preserve"> PAGEREF _Toc177529230 \h </w:instrText>
        </w:r>
        <w:r w:rsidR="000116B9">
          <w:rPr>
            <w:noProof/>
          </w:rPr>
        </w:r>
        <w:r w:rsidR="000116B9">
          <w:rPr>
            <w:noProof/>
          </w:rPr>
          <w:fldChar w:fldCharType="separate"/>
        </w:r>
        <w:r w:rsidR="000116B9">
          <w:rPr>
            <w:noProof/>
          </w:rPr>
          <w:t>55</w:t>
        </w:r>
        <w:r w:rsidR="000116B9">
          <w:rPr>
            <w:noProof/>
          </w:rPr>
          <w:fldChar w:fldCharType="end"/>
        </w:r>
      </w:hyperlink>
    </w:p>
    <w:p w14:paraId="6DAA978C" w14:textId="77777777" w:rsidR="000116B9" w:rsidRDefault="00800294">
      <w:pPr>
        <w:pStyle w:val="TDC3"/>
        <w:tabs>
          <w:tab w:val="right" w:leader="dot" w:pos="8494"/>
        </w:tabs>
        <w:rPr>
          <w:rFonts w:asciiTheme="minorHAnsi" w:eastAsiaTheme="minorEastAsia" w:hAnsiTheme="minorHAnsi" w:cstheme="minorBidi"/>
          <w:noProof/>
          <w:sz w:val="22"/>
          <w:szCs w:val="22"/>
        </w:rPr>
      </w:pPr>
      <w:hyperlink w:anchor="_Toc177529231" w:history="1">
        <w:r w:rsidR="000116B9" w:rsidRPr="006C22F3">
          <w:rPr>
            <w:rStyle w:val="Hipervnculo"/>
            <w:noProof/>
          </w:rPr>
          <w:t>2.2.2 Patrones GOF</w:t>
        </w:r>
        <w:r w:rsidR="000116B9">
          <w:rPr>
            <w:noProof/>
          </w:rPr>
          <w:tab/>
        </w:r>
        <w:r w:rsidR="000116B9">
          <w:rPr>
            <w:noProof/>
          </w:rPr>
          <w:fldChar w:fldCharType="begin"/>
        </w:r>
        <w:r w:rsidR="000116B9">
          <w:rPr>
            <w:noProof/>
          </w:rPr>
          <w:instrText xml:space="preserve"> PAGEREF _Toc177529231 \h </w:instrText>
        </w:r>
        <w:r w:rsidR="000116B9">
          <w:rPr>
            <w:noProof/>
          </w:rPr>
        </w:r>
        <w:r w:rsidR="000116B9">
          <w:rPr>
            <w:noProof/>
          </w:rPr>
          <w:fldChar w:fldCharType="separate"/>
        </w:r>
        <w:r w:rsidR="000116B9">
          <w:rPr>
            <w:noProof/>
          </w:rPr>
          <w:t>58</w:t>
        </w:r>
        <w:r w:rsidR="000116B9">
          <w:rPr>
            <w:noProof/>
          </w:rPr>
          <w:fldChar w:fldCharType="end"/>
        </w:r>
      </w:hyperlink>
    </w:p>
    <w:p w14:paraId="4484C4E8" w14:textId="77777777" w:rsidR="000116B9" w:rsidRDefault="00800294">
      <w:pPr>
        <w:pStyle w:val="TDC4"/>
        <w:tabs>
          <w:tab w:val="right" w:leader="dot" w:pos="8494"/>
        </w:tabs>
        <w:rPr>
          <w:rFonts w:asciiTheme="minorHAnsi" w:eastAsiaTheme="minorEastAsia" w:hAnsiTheme="minorHAnsi" w:cstheme="minorBidi"/>
          <w:noProof/>
          <w:sz w:val="22"/>
          <w:szCs w:val="22"/>
        </w:rPr>
      </w:pPr>
      <w:hyperlink w:anchor="_Toc177529232" w:history="1">
        <w:r w:rsidR="000116B9" w:rsidRPr="006C22F3">
          <w:rPr>
            <w:rStyle w:val="Hipervnculo"/>
            <w:noProof/>
          </w:rPr>
          <w:t>Template Method</w:t>
        </w:r>
        <w:r w:rsidR="000116B9">
          <w:rPr>
            <w:noProof/>
          </w:rPr>
          <w:tab/>
        </w:r>
        <w:r w:rsidR="000116B9">
          <w:rPr>
            <w:noProof/>
          </w:rPr>
          <w:fldChar w:fldCharType="begin"/>
        </w:r>
        <w:r w:rsidR="000116B9">
          <w:rPr>
            <w:noProof/>
          </w:rPr>
          <w:instrText xml:space="preserve"> PAGEREF _Toc177529232 \h </w:instrText>
        </w:r>
        <w:r w:rsidR="000116B9">
          <w:rPr>
            <w:noProof/>
          </w:rPr>
        </w:r>
        <w:r w:rsidR="000116B9">
          <w:rPr>
            <w:noProof/>
          </w:rPr>
          <w:fldChar w:fldCharType="separate"/>
        </w:r>
        <w:r w:rsidR="000116B9">
          <w:rPr>
            <w:noProof/>
          </w:rPr>
          <w:t>59</w:t>
        </w:r>
        <w:r w:rsidR="000116B9">
          <w:rPr>
            <w:noProof/>
          </w:rPr>
          <w:fldChar w:fldCharType="end"/>
        </w:r>
      </w:hyperlink>
    </w:p>
    <w:p w14:paraId="3482BEA4" w14:textId="77777777" w:rsidR="000116B9" w:rsidRDefault="00800294">
      <w:pPr>
        <w:pStyle w:val="TDC1"/>
        <w:rPr>
          <w:rFonts w:asciiTheme="minorHAnsi" w:eastAsiaTheme="minorEastAsia" w:hAnsiTheme="minorHAnsi" w:cstheme="minorBidi"/>
          <w:caps w:val="0"/>
          <w:noProof/>
          <w:sz w:val="22"/>
          <w:szCs w:val="22"/>
          <w:lang w:eastAsia="es-ES"/>
        </w:rPr>
      </w:pPr>
      <w:hyperlink w:anchor="_Toc177529233" w:history="1">
        <w:r w:rsidR="000116B9" w:rsidRPr="006C22F3">
          <w:rPr>
            <w:rStyle w:val="Hipervnculo"/>
            <w:noProof/>
          </w:rPr>
          <w:t>Referencias Bilbiograficas</w:t>
        </w:r>
        <w:r w:rsidR="000116B9">
          <w:rPr>
            <w:noProof/>
          </w:rPr>
          <w:tab/>
        </w:r>
        <w:r w:rsidR="000116B9">
          <w:rPr>
            <w:noProof/>
          </w:rPr>
          <w:fldChar w:fldCharType="begin"/>
        </w:r>
        <w:r w:rsidR="000116B9">
          <w:rPr>
            <w:noProof/>
          </w:rPr>
          <w:instrText xml:space="preserve"> PAGEREF _Toc177529233 \h </w:instrText>
        </w:r>
        <w:r w:rsidR="000116B9">
          <w:rPr>
            <w:noProof/>
          </w:rPr>
        </w:r>
        <w:r w:rsidR="000116B9">
          <w:rPr>
            <w:noProof/>
          </w:rPr>
          <w:fldChar w:fldCharType="separate"/>
        </w:r>
        <w:r w:rsidR="000116B9">
          <w:rPr>
            <w:noProof/>
          </w:rPr>
          <w:t>61</w:t>
        </w:r>
        <w:r w:rsidR="000116B9">
          <w:rPr>
            <w:noProof/>
          </w:rPr>
          <w:fldChar w:fldCharType="end"/>
        </w:r>
      </w:hyperlink>
    </w:p>
    <w:p w14:paraId="16D86290" w14:textId="77777777" w:rsidR="00C16CA8" w:rsidRPr="00BE5242" w:rsidRDefault="00C16CA8" w:rsidP="00C16CA8">
      <w:pPr>
        <w:pStyle w:val="TDC1"/>
        <w:tabs>
          <w:tab w:val="clear" w:pos="10083"/>
          <w:tab w:val="right" w:leader="dot" w:pos="9972"/>
        </w:tabs>
        <w:rPr>
          <w:rFonts w:ascii="Arial" w:hAnsi="Arial" w:cs="Arial"/>
        </w:rPr>
      </w:pPr>
      <w:r w:rsidRPr="00BE5242">
        <w:rPr>
          <w:rFonts w:ascii="Arial" w:hAnsi="Arial" w:cs="Arial"/>
        </w:rPr>
        <w:fldChar w:fldCharType="end"/>
      </w:r>
    </w:p>
    <w:p w14:paraId="0649DEA5" w14:textId="77777777" w:rsidR="00C16CA8" w:rsidRPr="00BE5242" w:rsidRDefault="00C16CA8" w:rsidP="00C16CA8">
      <w:pPr>
        <w:pStyle w:val="Textoindependiente"/>
        <w:spacing w:line="360" w:lineRule="auto"/>
        <w:ind w:firstLine="0"/>
        <w:jc w:val="both"/>
        <w:rPr>
          <w:rFonts w:ascii="Arial" w:hAnsi="Arial" w:cs="Arial"/>
        </w:rPr>
      </w:pPr>
    </w:p>
    <w:p w14:paraId="5AEF197C" w14:textId="77777777" w:rsidR="00C16CA8" w:rsidRDefault="00C16CA8" w:rsidP="00C16CA8">
      <w:pPr>
        <w:pStyle w:val="Textoindependiente"/>
        <w:spacing w:line="360" w:lineRule="auto"/>
        <w:ind w:firstLine="0"/>
        <w:jc w:val="both"/>
      </w:pPr>
    </w:p>
    <w:p w14:paraId="21B19712" w14:textId="77777777" w:rsidR="00C16CA8" w:rsidRDefault="00C16CA8" w:rsidP="00C16CA8">
      <w:pPr>
        <w:pStyle w:val="Textoindependiente"/>
        <w:spacing w:line="360" w:lineRule="auto"/>
        <w:ind w:firstLine="0"/>
        <w:jc w:val="both"/>
      </w:pPr>
    </w:p>
    <w:p w14:paraId="34FD4C08" w14:textId="77777777" w:rsidR="00C16CA8" w:rsidRDefault="00C16CA8" w:rsidP="00C16CA8">
      <w:pPr>
        <w:pStyle w:val="Textoindependiente"/>
        <w:spacing w:line="360" w:lineRule="auto"/>
        <w:ind w:firstLine="0"/>
        <w:jc w:val="both"/>
      </w:pPr>
    </w:p>
    <w:p w14:paraId="745A951C" w14:textId="77777777" w:rsidR="00C16CA8" w:rsidRDefault="00C16CA8" w:rsidP="00C16CA8">
      <w:pPr>
        <w:pStyle w:val="Textoindependiente"/>
        <w:spacing w:line="360" w:lineRule="auto"/>
        <w:ind w:firstLine="0"/>
        <w:jc w:val="both"/>
      </w:pPr>
    </w:p>
    <w:p w14:paraId="52175AF1" w14:textId="77777777" w:rsidR="00C16CA8" w:rsidRDefault="00C16CA8" w:rsidP="00C16CA8">
      <w:pPr>
        <w:pStyle w:val="Textoindependiente"/>
        <w:spacing w:line="360" w:lineRule="auto"/>
        <w:ind w:firstLine="0"/>
        <w:jc w:val="both"/>
      </w:pPr>
    </w:p>
    <w:p w14:paraId="6508AE7C" w14:textId="77777777" w:rsidR="00C16CA8" w:rsidRDefault="00C16CA8" w:rsidP="00C16CA8">
      <w:pPr>
        <w:pStyle w:val="Textoindependiente"/>
        <w:spacing w:line="360" w:lineRule="auto"/>
        <w:ind w:firstLine="0"/>
        <w:jc w:val="both"/>
      </w:pPr>
    </w:p>
    <w:p w14:paraId="191AAA35" w14:textId="77777777" w:rsidR="00C16CA8" w:rsidRDefault="00C16CA8" w:rsidP="00C16CA8">
      <w:pPr>
        <w:pStyle w:val="Textoindependiente"/>
        <w:spacing w:line="360" w:lineRule="auto"/>
        <w:ind w:firstLine="0"/>
        <w:jc w:val="both"/>
      </w:pPr>
    </w:p>
    <w:p w14:paraId="2F0080F5" w14:textId="77777777" w:rsidR="00C16CA8" w:rsidRDefault="00C16CA8" w:rsidP="00C16CA8">
      <w:pPr>
        <w:pStyle w:val="Textoindependiente"/>
        <w:spacing w:line="360" w:lineRule="auto"/>
        <w:ind w:firstLine="0"/>
        <w:jc w:val="both"/>
      </w:pPr>
    </w:p>
    <w:p w14:paraId="415FF857" w14:textId="77777777" w:rsidR="00C16CA8" w:rsidRDefault="00C16CA8" w:rsidP="00C16CA8">
      <w:pPr>
        <w:pStyle w:val="Textoindependiente"/>
        <w:spacing w:line="360" w:lineRule="auto"/>
        <w:ind w:firstLine="0"/>
        <w:jc w:val="both"/>
      </w:pPr>
    </w:p>
    <w:p w14:paraId="19C70A6F" w14:textId="77777777" w:rsidR="00C16CA8" w:rsidRDefault="00C16CA8" w:rsidP="00C16CA8">
      <w:pPr>
        <w:pStyle w:val="Textoindependiente"/>
        <w:spacing w:line="360" w:lineRule="auto"/>
        <w:ind w:firstLine="0"/>
        <w:jc w:val="both"/>
      </w:pPr>
    </w:p>
    <w:p w14:paraId="03E7FC3A" w14:textId="77777777" w:rsidR="00C16CA8" w:rsidRDefault="00C16CA8" w:rsidP="00C16CA8">
      <w:pPr>
        <w:pStyle w:val="Textoindependiente"/>
        <w:spacing w:line="360" w:lineRule="auto"/>
        <w:ind w:firstLine="0"/>
        <w:jc w:val="both"/>
      </w:pPr>
    </w:p>
    <w:p w14:paraId="75C3DD83" w14:textId="77777777" w:rsidR="001673F6" w:rsidRDefault="001673F6" w:rsidP="00C16CA8">
      <w:pPr>
        <w:pStyle w:val="Textoindependiente"/>
        <w:spacing w:before="227" w:after="227" w:line="360" w:lineRule="auto"/>
        <w:ind w:firstLine="0"/>
        <w:jc w:val="both"/>
        <w:rPr>
          <w:rFonts w:ascii="Arial" w:hAnsi="Arial" w:cs="Arial"/>
          <w:b/>
          <w:bCs/>
        </w:rPr>
      </w:pPr>
    </w:p>
    <w:p w14:paraId="7615DD61" w14:textId="77777777"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Índice de tablas</w:t>
      </w:r>
    </w:p>
    <w:p w14:paraId="3FDAB691" w14:textId="77777777" w:rsidR="00DC1CD8" w:rsidRDefault="00DC1CD8">
      <w:pPr>
        <w:pStyle w:val="Tabladeilustraciones"/>
        <w:tabs>
          <w:tab w:val="right" w:leader="dot" w:pos="8494"/>
        </w:tabs>
        <w:rPr>
          <w:rFonts w:asciiTheme="minorHAnsi" w:eastAsiaTheme="minorEastAsia" w:hAnsiTheme="minorHAnsi" w:cstheme="minorBidi"/>
          <w:noProof/>
          <w:sz w:val="22"/>
          <w:szCs w:val="22"/>
        </w:rPr>
      </w:pPr>
      <w:r>
        <w:fldChar w:fldCharType="begin"/>
      </w:r>
      <w:r>
        <w:instrText xml:space="preserve"> TOC \h \z \c "Tabla" </w:instrText>
      </w:r>
      <w:r>
        <w:fldChar w:fldCharType="separate"/>
      </w:r>
      <w:hyperlink w:anchor="_Toc177529606" w:history="1">
        <w:r w:rsidRPr="000308C9">
          <w:rPr>
            <w:rStyle w:val="Hipervnculo"/>
            <w:rFonts w:ascii="Arial" w:hAnsi="Arial" w:cs="Arial"/>
            <w:noProof/>
          </w:rPr>
          <w:t>Tabla 1 Fases de la variacion de AUP para la UCI</w:t>
        </w:r>
        <w:r>
          <w:rPr>
            <w:noProof/>
            <w:webHidden/>
          </w:rPr>
          <w:tab/>
        </w:r>
        <w:r>
          <w:rPr>
            <w:noProof/>
            <w:webHidden/>
          </w:rPr>
          <w:fldChar w:fldCharType="begin"/>
        </w:r>
        <w:r>
          <w:rPr>
            <w:noProof/>
            <w:webHidden/>
          </w:rPr>
          <w:instrText xml:space="preserve"> PAGEREF _Toc177529606 \h </w:instrText>
        </w:r>
        <w:r>
          <w:rPr>
            <w:noProof/>
            <w:webHidden/>
          </w:rPr>
        </w:r>
        <w:r>
          <w:rPr>
            <w:noProof/>
            <w:webHidden/>
          </w:rPr>
          <w:fldChar w:fldCharType="separate"/>
        </w:r>
        <w:r>
          <w:rPr>
            <w:noProof/>
            <w:webHidden/>
          </w:rPr>
          <w:t>34</w:t>
        </w:r>
        <w:r>
          <w:rPr>
            <w:noProof/>
            <w:webHidden/>
          </w:rPr>
          <w:fldChar w:fldCharType="end"/>
        </w:r>
      </w:hyperlink>
    </w:p>
    <w:p w14:paraId="449ABAE8" w14:textId="77777777" w:rsidR="00C16CA8" w:rsidRDefault="00DC1CD8" w:rsidP="00C16CA8">
      <w:pPr>
        <w:pStyle w:val="Textoindependiente"/>
        <w:spacing w:line="360" w:lineRule="auto"/>
        <w:ind w:firstLine="0"/>
        <w:jc w:val="both"/>
      </w:pPr>
      <w:r>
        <w:fldChar w:fldCharType="end"/>
      </w:r>
    </w:p>
    <w:p w14:paraId="7F013523" w14:textId="77777777" w:rsidR="00C16CA8" w:rsidRDefault="00C16CA8" w:rsidP="00C16CA8">
      <w:pPr>
        <w:pStyle w:val="Textoindependiente"/>
        <w:spacing w:line="360" w:lineRule="auto"/>
        <w:ind w:firstLine="0"/>
        <w:jc w:val="both"/>
      </w:pPr>
    </w:p>
    <w:p w14:paraId="6C607E44" w14:textId="77777777" w:rsidR="00C16CA8" w:rsidRDefault="00C16CA8" w:rsidP="00C16CA8">
      <w:pPr>
        <w:pStyle w:val="Textoindependiente"/>
        <w:spacing w:line="360" w:lineRule="auto"/>
        <w:ind w:firstLine="0"/>
        <w:jc w:val="both"/>
      </w:pPr>
    </w:p>
    <w:p w14:paraId="4CD8EEF6" w14:textId="77777777" w:rsidR="00C16CA8" w:rsidRDefault="00C16CA8" w:rsidP="00C16CA8">
      <w:pPr>
        <w:pStyle w:val="Textoindependiente"/>
        <w:spacing w:line="360" w:lineRule="auto"/>
        <w:ind w:firstLine="0"/>
        <w:jc w:val="both"/>
      </w:pPr>
    </w:p>
    <w:p w14:paraId="395441BD" w14:textId="77777777" w:rsidR="00C16CA8" w:rsidRDefault="00C16CA8" w:rsidP="00C16CA8">
      <w:pPr>
        <w:pStyle w:val="Textoindependiente"/>
        <w:spacing w:line="360" w:lineRule="auto"/>
        <w:ind w:firstLine="0"/>
        <w:jc w:val="both"/>
      </w:pPr>
    </w:p>
    <w:p w14:paraId="706AB87D" w14:textId="77777777" w:rsidR="00C16CA8" w:rsidRDefault="00C16CA8" w:rsidP="00C16CA8">
      <w:pPr>
        <w:pStyle w:val="Textoindependiente"/>
        <w:spacing w:line="360" w:lineRule="auto"/>
        <w:ind w:firstLine="0"/>
        <w:jc w:val="both"/>
      </w:pPr>
    </w:p>
    <w:p w14:paraId="49348287" w14:textId="77777777" w:rsidR="00C16CA8" w:rsidRDefault="00C16CA8" w:rsidP="00C16CA8">
      <w:pPr>
        <w:pStyle w:val="Textoindependiente"/>
        <w:spacing w:line="360" w:lineRule="auto"/>
        <w:ind w:firstLine="0"/>
        <w:jc w:val="both"/>
      </w:pPr>
    </w:p>
    <w:p w14:paraId="7E805D44" w14:textId="77777777" w:rsidR="00C16CA8" w:rsidRDefault="00C16CA8" w:rsidP="00C16CA8">
      <w:pPr>
        <w:pStyle w:val="Textoindependiente"/>
        <w:spacing w:line="360" w:lineRule="auto"/>
        <w:ind w:firstLine="0"/>
        <w:jc w:val="both"/>
      </w:pPr>
    </w:p>
    <w:p w14:paraId="1D86ECF2" w14:textId="77777777" w:rsidR="00C16CA8" w:rsidRDefault="00C16CA8" w:rsidP="00C16CA8">
      <w:pPr>
        <w:pStyle w:val="Textoindependiente"/>
        <w:spacing w:line="360" w:lineRule="auto"/>
        <w:ind w:firstLine="0"/>
        <w:jc w:val="both"/>
      </w:pPr>
    </w:p>
    <w:p w14:paraId="5C3CC17A" w14:textId="77777777" w:rsidR="00C16CA8" w:rsidRDefault="00C16CA8" w:rsidP="00C16CA8">
      <w:pPr>
        <w:pStyle w:val="Textoindependiente"/>
        <w:spacing w:line="360" w:lineRule="auto"/>
        <w:ind w:firstLine="0"/>
        <w:jc w:val="both"/>
      </w:pPr>
    </w:p>
    <w:p w14:paraId="21D73CB0" w14:textId="77777777" w:rsidR="00C16CA8" w:rsidRDefault="00C16CA8" w:rsidP="00C16CA8">
      <w:pPr>
        <w:pStyle w:val="Textoindependiente"/>
        <w:spacing w:line="360" w:lineRule="auto"/>
        <w:ind w:firstLine="0"/>
        <w:jc w:val="both"/>
      </w:pPr>
    </w:p>
    <w:p w14:paraId="593FFDD5" w14:textId="77777777" w:rsidR="00C16CA8" w:rsidRDefault="00C16CA8" w:rsidP="00C16CA8">
      <w:pPr>
        <w:pStyle w:val="Textoindependiente"/>
        <w:spacing w:line="360" w:lineRule="auto"/>
        <w:ind w:firstLine="0"/>
        <w:jc w:val="both"/>
      </w:pPr>
    </w:p>
    <w:p w14:paraId="06F9C2AD" w14:textId="77777777" w:rsidR="00C16CA8" w:rsidRDefault="00C16CA8" w:rsidP="00C16CA8">
      <w:pPr>
        <w:pStyle w:val="Textoindependiente"/>
        <w:spacing w:line="360" w:lineRule="auto"/>
        <w:ind w:firstLine="0"/>
        <w:jc w:val="both"/>
      </w:pPr>
    </w:p>
    <w:p w14:paraId="36AE28B6" w14:textId="77777777" w:rsidR="00C16CA8" w:rsidRDefault="00C16CA8" w:rsidP="00C16CA8">
      <w:pPr>
        <w:pStyle w:val="Textoindependiente"/>
        <w:spacing w:line="360" w:lineRule="auto"/>
        <w:ind w:firstLine="0"/>
        <w:jc w:val="both"/>
      </w:pPr>
    </w:p>
    <w:p w14:paraId="525C9AFE" w14:textId="77777777" w:rsidR="00C16CA8" w:rsidRDefault="00C16CA8" w:rsidP="00C16CA8">
      <w:pPr>
        <w:pStyle w:val="Textoindependiente"/>
        <w:spacing w:line="360" w:lineRule="auto"/>
        <w:ind w:firstLine="0"/>
        <w:jc w:val="both"/>
      </w:pPr>
    </w:p>
    <w:p w14:paraId="45B2EA0D" w14:textId="77777777" w:rsidR="00C16CA8" w:rsidRDefault="00C16CA8" w:rsidP="00C16CA8">
      <w:pPr>
        <w:pStyle w:val="Textoindependiente"/>
        <w:spacing w:line="360" w:lineRule="auto"/>
        <w:ind w:firstLine="0"/>
        <w:jc w:val="both"/>
      </w:pPr>
    </w:p>
    <w:p w14:paraId="7BC9BE26" w14:textId="77777777" w:rsidR="00C16CA8" w:rsidRDefault="00C16CA8" w:rsidP="00C16CA8">
      <w:pPr>
        <w:pStyle w:val="Textoindependiente"/>
        <w:spacing w:line="360" w:lineRule="auto"/>
        <w:ind w:firstLine="0"/>
        <w:jc w:val="both"/>
      </w:pPr>
    </w:p>
    <w:p w14:paraId="0590B850" w14:textId="77777777" w:rsidR="001673F6" w:rsidRDefault="001673F6" w:rsidP="00C16CA8">
      <w:pPr>
        <w:pStyle w:val="Textoindependiente"/>
        <w:spacing w:before="227" w:after="227"/>
        <w:ind w:firstLine="0"/>
      </w:pPr>
    </w:p>
    <w:p w14:paraId="1BFB75F5" w14:textId="77777777" w:rsidR="0054603E" w:rsidRDefault="0054603E" w:rsidP="00C16CA8">
      <w:pPr>
        <w:pStyle w:val="Textoindependiente"/>
        <w:spacing w:before="227" w:after="227"/>
        <w:ind w:firstLine="0"/>
        <w:rPr>
          <w:rFonts w:ascii="Arial" w:hAnsi="Arial"/>
          <w:b/>
          <w:bCs/>
        </w:rPr>
      </w:pPr>
    </w:p>
    <w:p w14:paraId="18E907E1" w14:textId="77777777" w:rsidR="0054603E" w:rsidRDefault="0054603E" w:rsidP="00C16CA8">
      <w:pPr>
        <w:pStyle w:val="Textoindependiente"/>
        <w:spacing w:before="227" w:after="227"/>
        <w:ind w:firstLine="0"/>
        <w:rPr>
          <w:rFonts w:ascii="Arial" w:hAnsi="Arial"/>
          <w:b/>
          <w:bCs/>
        </w:rPr>
      </w:pPr>
    </w:p>
    <w:p w14:paraId="3EE00E57" w14:textId="77777777" w:rsidR="0054603E" w:rsidRDefault="0054603E" w:rsidP="00C16CA8">
      <w:pPr>
        <w:pStyle w:val="Textoindependiente"/>
        <w:spacing w:before="227" w:after="227"/>
        <w:ind w:firstLine="0"/>
        <w:rPr>
          <w:rFonts w:ascii="Arial" w:hAnsi="Arial"/>
          <w:b/>
          <w:bCs/>
        </w:rPr>
      </w:pPr>
    </w:p>
    <w:p w14:paraId="34930403" w14:textId="77777777" w:rsidR="0054603E" w:rsidRDefault="0054603E" w:rsidP="00C16CA8">
      <w:pPr>
        <w:pStyle w:val="Textoindependiente"/>
        <w:spacing w:before="227" w:after="227"/>
        <w:ind w:firstLine="0"/>
        <w:rPr>
          <w:rFonts w:ascii="Arial" w:hAnsi="Arial"/>
          <w:b/>
          <w:bCs/>
        </w:rPr>
      </w:pPr>
    </w:p>
    <w:p w14:paraId="070DA9DB" w14:textId="77777777" w:rsidR="0054603E" w:rsidRDefault="0054603E" w:rsidP="00C16CA8">
      <w:pPr>
        <w:pStyle w:val="Textoindependiente"/>
        <w:spacing w:before="227" w:after="227"/>
        <w:ind w:firstLine="0"/>
        <w:rPr>
          <w:rFonts w:ascii="Arial" w:hAnsi="Arial"/>
          <w:b/>
          <w:bCs/>
        </w:rPr>
      </w:pPr>
    </w:p>
    <w:p w14:paraId="3239E3F7" w14:textId="77777777" w:rsidR="0054603E" w:rsidRDefault="0054603E" w:rsidP="00C16CA8">
      <w:pPr>
        <w:pStyle w:val="Textoindependiente"/>
        <w:spacing w:before="227" w:after="227"/>
        <w:ind w:firstLine="0"/>
        <w:rPr>
          <w:rFonts w:ascii="Arial" w:hAnsi="Arial"/>
          <w:b/>
          <w:bCs/>
        </w:rPr>
      </w:pPr>
    </w:p>
    <w:p w14:paraId="71EB576A" w14:textId="77777777" w:rsidR="0054603E" w:rsidRDefault="0054603E" w:rsidP="00C16CA8">
      <w:pPr>
        <w:pStyle w:val="Textoindependiente"/>
        <w:spacing w:before="227" w:after="227"/>
        <w:ind w:firstLine="0"/>
        <w:rPr>
          <w:rFonts w:ascii="Arial" w:hAnsi="Arial"/>
          <w:b/>
          <w:bCs/>
        </w:rPr>
      </w:pPr>
    </w:p>
    <w:p w14:paraId="6C8571CB" w14:textId="77777777" w:rsidR="00C16CA8" w:rsidRDefault="00C16CA8" w:rsidP="00C16CA8">
      <w:pPr>
        <w:pStyle w:val="Textoindependiente"/>
        <w:spacing w:before="227" w:after="227"/>
        <w:ind w:firstLine="0"/>
        <w:rPr>
          <w:rFonts w:ascii="Arial" w:hAnsi="Arial"/>
          <w:b/>
          <w:bCs/>
        </w:rPr>
      </w:pPr>
      <w:r>
        <w:rPr>
          <w:rFonts w:ascii="Arial" w:hAnsi="Arial"/>
          <w:b/>
          <w:bCs/>
        </w:rPr>
        <w:lastRenderedPageBreak/>
        <w:t>Índice de figuras</w:t>
      </w:r>
    </w:p>
    <w:p w14:paraId="566B755A" w14:textId="77777777" w:rsidR="001673F6" w:rsidRDefault="00C16CA8">
      <w:pPr>
        <w:pStyle w:val="Tabladeilustraciones"/>
        <w:tabs>
          <w:tab w:val="right" w:leader="hyphen" w:pos="8494"/>
        </w:tabs>
        <w:rPr>
          <w:rFonts w:asciiTheme="minorHAnsi" w:eastAsiaTheme="minorEastAsia" w:hAnsiTheme="minorHAnsi" w:cstheme="minorBidi"/>
          <w:noProof/>
          <w:sz w:val="22"/>
          <w:szCs w:val="22"/>
        </w:rPr>
      </w:pPr>
      <w:r>
        <w:rPr>
          <w:rFonts w:ascii="Arial" w:hAnsi="Arial"/>
          <w:b/>
          <w:bCs/>
        </w:rPr>
        <w:fldChar w:fldCharType="begin"/>
      </w:r>
      <w:r>
        <w:rPr>
          <w:rFonts w:ascii="Arial" w:hAnsi="Arial"/>
          <w:b/>
          <w:bCs/>
        </w:rPr>
        <w:instrText xml:space="preserve"> TOC \h \z \c "Figura" </w:instrText>
      </w:r>
      <w:r>
        <w:rPr>
          <w:rFonts w:ascii="Arial" w:hAnsi="Arial"/>
          <w:b/>
          <w:bCs/>
        </w:rPr>
        <w:fldChar w:fldCharType="separate"/>
      </w:r>
      <w:hyperlink w:anchor="_Toc177529234" w:history="1">
        <w:r w:rsidR="001673F6" w:rsidRPr="00624330">
          <w:rPr>
            <w:rStyle w:val="Hipervnculo"/>
            <w:noProof/>
          </w:rPr>
          <w:t>Figura 1 Clasificación de recomendadores (Gutierrez, 2023).</w:t>
        </w:r>
        <w:r w:rsidR="001673F6">
          <w:rPr>
            <w:noProof/>
            <w:webHidden/>
          </w:rPr>
          <w:tab/>
        </w:r>
        <w:r w:rsidR="001673F6">
          <w:rPr>
            <w:noProof/>
            <w:webHidden/>
          </w:rPr>
          <w:fldChar w:fldCharType="begin"/>
        </w:r>
        <w:r w:rsidR="001673F6">
          <w:rPr>
            <w:noProof/>
            <w:webHidden/>
          </w:rPr>
          <w:instrText xml:space="preserve"> PAGEREF _Toc177529234 \h </w:instrText>
        </w:r>
        <w:r w:rsidR="001673F6">
          <w:rPr>
            <w:noProof/>
            <w:webHidden/>
          </w:rPr>
        </w:r>
        <w:r w:rsidR="001673F6">
          <w:rPr>
            <w:noProof/>
            <w:webHidden/>
          </w:rPr>
          <w:fldChar w:fldCharType="separate"/>
        </w:r>
        <w:r w:rsidR="001673F6">
          <w:rPr>
            <w:noProof/>
            <w:webHidden/>
          </w:rPr>
          <w:t>20</w:t>
        </w:r>
        <w:r w:rsidR="001673F6">
          <w:rPr>
            <w:noProof/>
            <w:webHidden/>
          </w:rPr>
          <w:fldChar w:fldCharType="end"/>
        </w:r>
      </w:hyperlink>
    </w:p>
    <w:p w14:paraId="7381DA3B"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35" w:history="1">
        <w:r w:rsidR="001673F6" w:rsidRPr="00624330">
          <w:rPr>
            <w:rStyle w:val="Hipervnculo"/>
            <w:noProof/>
          </w:rPr>
          <w:t>Figura 2 Filtrado Basado en Contenido.</w:t>
        </w:r>
        <w:r w:rsidR="001673F6">
          <w:rPr>
            <w:noProof/>
            <w:webHidden/>
          </w:rPr>
          <w:tab/>
        </w:r>
        <w:r w:rsidR="001673F6">
          <w:rPr>
            <w:noProof/>
            <w:webHidden/>
          </w:rPr>
          <w:fldChar w:fldCharType="begin"/>
        </w:r>
        <w:r w:rsidR="001673F6">
          <w:rPr>
            <w:noProof/>
            <w:webHidden/>
          </w:rPr>
          <w:instrText xml:space="preserve"> PAGEREF _Toc177529235 \h </w:instrText>
        </w:r>
        <w:r w:rsidR="001673F6">
          <w:rPr>
            <w:noProof/>
            <w:webHidden/>
          </w:rPr>
        </w:r>
        <w:r w:rsidR="001673F6">
          <w:rPr>
            <w:noProof/>
            <w:webHidden/>
          </w:rPr>
          <w:fldChar w:fldCharType="separate"/>
        </w:r>
        <w:r w:rsidR="001673F6">
          <w:rPr>
            <w:noProof/>
            <w:webHidden/>
          </w:rPr>
          <w:t>21</w:t>
        </w:r>
        <w:r w:rsidR="001673F6">
          <w:rPr>
            <w:noProof/>
            <w:webHidden/>
          </w:rPr>
          <w:fldChar w:fldCharType="end"/>
        </w:r>
      </w:hyperlink>
    </w:p>
    <w:p w14:paraId="579DEFC9"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36" w:history="1">
        <w:r w:rsidR="001673F6" w:rsidRPr="00624330">
          <w:rPr>
            <w:rStyle w:val="Hipervnculo"/>
            <w:noProof/>
          </w:rPr>
          <w:t>Figura 3 Filtrado Colaborativo basado en usuarios (Acosta, 2020).</w:t>
        </w:r>
        <w:r w:rsidR="001673F6">
          <w:rPr>
            <w:noProof/>
            <w:webHidden/>
          </w:rPr>
          <w:tab/>
        </w:r>
        <w:r w:rsidR="001673F6">
          <w:rPr>
            <w:noProof/>
            <w:webHidden/>
          </w:rPr>
          <w:fldChar w:fldCharType="begin"/>
        </w:r>
        <w:r w:rsidR="001673F6">
          <w:rPr>
            <w:noProof/>
            <w:webHidden/>
          </w:rPr>
          <w:instrText xml:space="preserve"> PAGEREF _Toc177529236 \h </w:instrText>
        </w:r>
        <w:r w:rsidR="001673F6">
          <w:rPr>
            <w:noProof/>
            <w:webHidden/>
          </w:rPr>
        </w:r>
        <w:r w:rsidR="001673F6">
          <w:rPr>
            <w:noProof/>
            <w:webHidden/>
          </w:rPr>
          <w:fldChar w:fldCharType="separate"/>
        </w:r>
        <w:r w:rsidR="001673F6">
          <w:rPr>
            <w:noProof/>
            <w:webHidden/>
          </w:rPr>
          <w:t>22</w:t>
        </w:r>
        <w:r w:rsidR="001673F6">
          <w:rPr>
            <w:noProof/>
            <w:webHidden/>
          </w:rPr>
          <w:fldChar w:fldCharType="end"/>
        </w:r>
      </w:hyperlink>
    </w:p>
    <w:p w14:paraId="6104D0A7"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37" w:history="1">
        <w:r w:rsidR="001673F6" w:rsidRPr="00624330">
          <w:rPr>
            <w:rStyle w:val="Hipervnculo"/>
            <w:noProof/>
          </w:rPr>
          <w:t>Figura 4 Filtrado Colaborativo basado en elementos (Xia, 2023).</w:t>
        </w:r>
        <w:r w:rsidR="001673F6">
          <w:rPr>
            <w:noProof/>
            <w:webHidden/>
          </w:rPr>
          <w:tab/>
        </w:r>
        <w:r w:rsidR="001673F6">
          <w:rPr>
            <w:noProof/>
            <w:webHidden/>
          </w:rPr>
          <w:fldChar w:fldCharType="begin"/>
        </w:r>
        <w:r w:rsidR="001673F6">
          <w:rPr>
            <w:noProof/>
            <w:webHidden/>
          </w:rPr>
          <w:instrText xml:space="preserve"> PAGEREF _Toc177529237 \h </w:instrText>
        </w:r>
        <w:r w:rsidR="001673F6">
          <w:rPr>
            <w:noProof/>
            <w:webHidden/>
          </w:rPr>
        </w:r>
        <w:r w:rsidR="001673F6">
          <w:rPr>
            <w:noProof/>
            <w:webHidden/>
          </w:rPr>
          <w:fldChar w:fldCharType="separate"/>
        </w:r>
        <w:r w:rsidR="001673F6">
          <w:rPr>
            <w:noProof/>
            <w:webHidden/>
          </w:rPr>
          <w:t>23</w:t>
        </w:r>
        <w:r w:rsidR="001673F6">
          <w:rPr>
            <w:noProof/>
            <w:webHidden/>
          </w:rPr>
          <w:fldChar w:fldCharType="end"/>
        </w:r>
      </w:hyperlink>
    </w:p>
    <w:p w14:paraId="10C58052"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38" w:history="1">
        <w:r w:rsidR="001673F6" w:rsidRPr="00624330">
          <w:rPr>
            <w:rStyle w:val="Hipervnculo"/>
            <w:noProof/>
          </w:rPr>
          <w:t>Figura 5 Clasificación de los Recomendadores Conversacionales (Xia, 2023).</w:t>
        </w:r>
        <w:r w:rsidR="001673F6">
          <w:rPr>
            <w:noProof/>
            <w:webHidden/>
          </w:rPr>
          <w:tab/>
        </w:r>
        <w:r w:rsidR="001673F6">
          <w:rPr>
            <w:noProof/>
            <w:webHidden/>
          </w:rPr>
          <w:fldChar w:fldCharType="begin"/>
        </w:r>
        <w:r w:rsidR="001673F6">
          <w:rPr>
            <w:noProof/>
            <w:webHidden/>
          </w:rPr>
          <w:instrText xml:space="preserve"> PAGEREF _Toc177529238 \h </w:instrText>
        </w:r>
        <w:r w:rsidR="001673F6">
          <w:rPr>
            <w:noProof/>
            <w:webHidden/>
          </w:rPr>
        </w:r>
        <w:r w:rsidR="001673F6">
          <w:rPr>
            <w:noProof/>
            <w:webHidden/>
          </w:rPr>
          <w:fldChar w:fldCharType="separate"/>
        </w:r>
        <w:r w:rsidR="001673F6">
          <w:rPr>
            <w:noProof/>
            <w:webHidden/>
          </w:rPr>
          <w:t>25</w:t>
        </w:r>
        <w:r w:rsidR="001673F6">
          <w:rPr>
            <w:noProof/>
            <w:webHidden/>
          </w:rPr>
          <w:fldChar w:fldCharType="end"/>
        </w:r>
      </w:hyperlink>
    </w:p>
    <w:p w14:paraId="03D8819D"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39" w:history="1">
        <w:r w:rsidR="001673F6" w:rsidRPr="00624330">
          <w:rPr>
            <w:rStyle w:val="Hipervnculo"/>
            <w:noProof/>
          </w:rPr>
          <w:t>Figura 6 Retroalimentación Explicita vs Implícita en sistemas de recomendaciones (Casalegno, 2022)</w:t>
        </w:r>
        <w:r w:rsidR="001673F6">
          <w:rPr>
            <w:noProof/>
            <w:webHidden/>
          </w:rPr>
          <w:tab/>
        </w:r>
        <w:r w:rsidR="001673F6">
          <w:rPr>
            <w:noProof/>
            <w:webHidden/>
          </w:rPr>
          <w:fldChar w:fldCharType="begin"/>
        </w:r>
        <w:r w:rsidR="001673F6">
          <w:rPr>
            <w:noProof/>
            <w:webHidden/>
          </w:rPr>
          <w:instrText xml:space="preserve"> PAGEREF _Toc177529239 \h </w:instrText>
        </w:r>
        <w:r w:rsidR="001673F6">
          <w:rPr>
            <w:noProof/>
            <w:webHidden/>
          </w:rPr>
        </w:r>
        <w:r w:rsidR="001673F6">
          <w:rPr>
            <w:noProof/>
            <w:webHidden/>
          </w:rPr>
          <w:fldChar w:fldCharType="separate"/>
        </w:r>
        <w:r w:rsidR="001673F6">
          <w:rPr>
            <w:noProof/>
            <w:webHidden/>
          </w:rPr>
          <w:t>27</w:t>
        </w:r>
        <w:r w:rsidR="001673F6">
          <w:rPr>
            <w:noProof/>
            <w:webHidden/>
          </w:rPr>
          <w:fldChar w:fldCharType="end"/>
        </w:r>
      </w:hyperlink>
    </w:p>
    <w:p w14:paraId="23F123E0"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0" w:history="1">
        <w:r w:rsidR="001673F6" w:rsidRPr="00624330">
          <w:rPr>
            <w:rStyle w:val="Hipervnculo"/>
            <w:rFonts w:ascii="Arial" w:hAnsi="Arial" w:cs="Arial"/>
            <w:noProof/>
          </w:rPr>
          <w:t>Figura 7 Arquitectura del Sitema de Recomendación de Youtube (Covington et al., 2016)</w:t>
        </w:r>
        <w:r w:rsidR="001673F6">
          <w:rPr>
            <w:noProof/>
            <w:webHidden/>
          </w:rPr>
          <w:tab/>
        </w:r>
        <w:r w:rsidR="001673F6">
          <w:rPr>
            <w:noProof/>
            <w:webHidden/>
          </w:rPr>
          <w:fldChar w:fldCharType="begin"/>
        </w:r>
        <w:r w:rsidR="001673F6">
          <w:rPr>
            <w:noProof/>
            <w:webHidden/>
          </w:rPr>
          <w:instrText xml:space="preserve"> PAGEREF _Toc177529240 \h </w:instrText>
        </w:r>
        <w:r w:rsidR="001673F6">
          <w:rPr>
            <w:noProof/>
            <w:webHidden/>
          </w:rPr>
        </w:r>
        <w:r w:rsidR="001673F6">
          <w:rPr>
            <w:noProof/>
            <w:webHidden/>
          </w:rPr>
          <w:fldChar w:fldCharType="separate"/>
        </w:r>
        <w:r w:rsidR="001673F6">
          <w:rPr>
            <w:noProof/>
            <w:webHidden/>
          </w:rPr>
          <w:t>29</w:t>
        </w:r>
        <w:r w:rsidR="001673F6">
          <w:rPr>
            <w:noProof/>
            <w:webHidden/>
          </w:rPr>
          <w:fldChar w:fldCharType="end"/>
        </w:r>
      </w:hyperlink>
    </w:p>
    <w:p w14:paraId="74FA18EC"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1" w:history="1">
        <w:r w:rsidR="001673F6" w:rsidRPr="00624330">
          <w:rPr>
            <w:rStyle w:val="Hipervnculo"/>
            <w:rFonts w:ascii="Arial" w:hAnsi="Arial" w:cs="Arial"/>
            <w:noProof/>
          </w:rPr>
          <w:t>Figura 8 Metodología AUP versión UCI escenario 1.</w:t>
        </w:r>
        <w:r w:rsidR="001673F6">
          <w:rPr>
            <w:noProof/>
            <w:webHidden/>
          </w:rPr>
          <w:tab/>
        </w:r>
        <w:r w:rsidR="001673F6">
          <w:rPr>
            <w:noProof/>
            <w:webHidden/>
          </w:rPr>
          <w:fldChar w:fldCharType="begin"/>
        </w:r>
        <w:r w:rsidR="001673F6">
          <w:rPr>
            <w:noProof/>
            <w:webHidden/>
          </w:rPr>
          <w:instrText xml:space="preserve"> PAGEREF _Toc177529241 \h </w:instrText>
        </w:r>
        <w:r w:rsidR="001673F6">
          <w:rPr>
            <w:noProof/>
            <w:webHidden/>
          </w:rPr>
        </w:r>
        <w:r w:rsidR="001673F6">
          <w:rPr>
            <w:noProof/>
            <w:webHidden/>
          </w:rPr>
          <w:fldChar w:fldCharType="separate"/>
        </w:r>
        <w:r w:rsidR="001673F6">
          <w:rPr>
            <w:noProof/>
            <w:webHidden/>
          </w:rPr>
          <w:t>36</w:t>
        </w:r>
        <w:r w:rsidR="001673F6">
          <w:rPr>
            <w:noProof/>
            <w:webHidden/>
          </w:rPr>
          <w:fldChar w:fldCharType="end"/>
        </w:r>
      </w:hyperlink>
    </w:p>
    <w:p w14:paraId="399AF9B0"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2" w:history="1">
        <w:r w:rsidR="001673F6" w:rsidRPr="00624330">
          <w:rPr>
            <w:rStyle w:val="Hipervnculo"/>
            <w:rFonts w:ascii="Arial" w:hAnsi="Arial" w:cs="Arial"/>
            <w:noProof/>
          </w:rPr>
          <w:t>Figura 9 Metodología AUP versión UCI escenario 2.</w:t>
        </w:r>
        <w:r w:rsidR="001673F6">
          <w:rPr>
            <w:noProof/>
            <w:webHidden/>
          </w:rPr>
          <w:tab/>
        </w:r>
        <w:r w:rsidR="001673F6">
          <w:rPr>
            <w:noProof/>
            <w:webHidden/>
          </w:rPr>
          <w:fldChar w:fldCharType="begin"/>
        </w:r>
        <w:r w:rsidR="001673F6">
          <w:rPr>
            <w:noProof/>
            <w:webHidden/>
          </w:rPr>
          <w:instrText xml:space="preserve"> PAGEREF _Toc177529242 \h </w:instrText>
        </w:r>
        <w:r w:rsidR="001673F6">
          <w:rPr>
            <w:noProof/>
            <w:webHidden/>
          </w:rPr>
        </w:r>
        <w:r w:rsidR="001673F6">
          <w:rPr>
            <w:noProof/>
            <w:webHidden/>
          </w:rPr>
          <w:fldChar w:fldCharType="separate"/>
        </w:r>
        <w:r w:rsidR="001673F6">
          <w:rPr>
            <w:noProof/>
            <w:webHidden/>
          </w:rPr>
          <w:t>36</w:t>
        </w:r>
        <w:r w:rsidR="001673F6">
          <w:rPr>
            <w:noProof/>
            <w:webHidden/>
          </w:rPr>
          <w:fldChar w:fldCharType="end"/>
        </w:r>
      </w:hyperlink>
    </w:p>
    <w:p w14:paraId="0969BAC5"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3" w:history="1">
        <w:r w:rsidR="001673F6" w:rsidRPr="00624330">
          <w:rPr>
            <w:rStyle w:val="Hipervnculo"/>
            <w:rFonts w:ascii="Arial" w:hAnsi="Arial" w:cs="Arial"/>
            <w:noProof/>
          </w:rPr>
          <w:t>Figura 10 Metodología AUP versión UCI escenario 3.</w:t>
        </w:r>
        <w:r w:rsidR="001673F6">
          <w:rPr>
            <w:noProof/>
            <w:webHidden/>
          </w:rPr>
          <w:tab/>
        </w:r>
        <w:r w:rsidR="001673F6">
          <w:rPr>
            <w:noProof/>
            <w:webHidden/>
          </w:rPr>
          <w:fldChar w:fldCharType="begin"/>
        </w:r>
        <w:r w:rsidR="001673F6">
          <w:rPr>
            <w:noProof/>
            <w:webHidden/>
          </w:rPr>
          <w:instrText xml:space="preserve"> PAGEREF _Toc177529243 \h </w:instrText>
        </w:r>
        <w:r w:rsidR="001673F6">
          <w:rPr>
            <w:noProof/>
            <w:webHidden/>
          </w:rPr>
        </w:r>
        <w:r w:rsidR="001673F6">
          <w:rPr>
            <w:noProof/>
            <w:webHidden/>
          </w:rPr>
          <w:fldChar w:fldCharType="separate"/>
        </w:r>
        <w:r w:rsidR="001673F6">
          <w:rPr>
            <w:noProof/>
            <w:webHidden/>
          </w:rPr>
          <w:t>37</w:t>
        </w:r>
        <w:r w:rsidR="001673F6">
          <w:rPr>
            <w:noProof/>
            <w:webHidden/>
          </w:rPr>
          <w:fldChar w:fldCharType="end"/>
        </w:r>
      </w:hyperlink>
    </w:p>
    <w:p w14:paraId="382EC546"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4" w:history="1">
        <w:r w:rsidR="001673F6" w:rsidRPr="00624330">
          <w:rPr>
            <w:rStyle w:val="Hipervnculo"/>
            <w:rFonts w:ascii="Arial" w:hAnsi="Arial" w:cs="Arial"/>
            <w:noProof/>
          </w:rPr>
          <w:t>Figura 11 Metodología AUP versión UCI escenario 4.</w:t>
        </w:r>
        <w:r w:rsidR="001673F6">
          <w:rPr>
            <w:noProof/>
            <w:webHidden/>
          </w:rPr>
          <w:tab/>
        </w:r>
        <w:r w:rsidR="001673F6">
          <w:rPr>
            <w:noProof/>
            <w:webHidden/>
          </w:rPr>
          <w:fldChar w:fldCharType="begin"/>
        </w:r>
        <w:r w:rsidR="001673F6">
          <w:rPr>
            <w:noProof/>
            <w:webHidden/>
          </w:rPr>
          <w:instrText xml:space="preserve"> PAGEREF _Toc177529244 \h </w:instrText>
        </w:r>
        <w:r w:rsidR="001673F6">
          <w:rPr>
            <w:noProof/>
            <w:webHidden/>
          </w:rPr>
        </w:r>
        <w:r w:rsidR="001673F6">
          <w:rPr>
            <w:noProof/>
            <w:webHidden/>
          </w:rPr>
          <w:fldChar w:fldCharType="separate"/>
        </w:r>
        <w:r w:rsidR="001673F6">
          <w:rPr>
            <w:noProof/>
            <w:webHidden/>
          </w:rPr>
          <w:t>37</w:t>
        </w:r>
        <w:r w:rsidR="001673F6">
          <w:rPr>
            <w:noProof/>
            <w:webHidden/>
          </w:rPr>
          <w:fldChar w:fldCharType="end"/>
        </w:r>
      </w:hyperlink>
    </w:p>
    <w:p w14:paraId="7552E0A0"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5" w:history="1">
        <w:r w:rsidR="001673F6" w:rsidRPr="00624330">
          <w:rPr>
            <w:rStyle w:val="Hipervnculo"/>
            <w:noProof/>
          </w:rPr>
          <w:t>Figura 12 Arquitectura de una red neuronal profunda de capa softmax para  recomendación (Modelos de red neuronal profunda | Machine Learning, s. f.).</w:t>
        </w:r>
        <w:r w:rsidR="001673F6">
          <w:rPr>
            <w:noProof/>
            <w:webHidden/>
          </w:rPr>
          <w:tab/>
        </w:r>
        <w:r w:rsidR="001673F6">
          <w:rPr>
            <w:noProof/>
            <w:webHidden/>
          </w:rPr>
          <w:fldChar w:fldCharType="begin"/>
        </w:r>
        <w:r w:rsidR="001673F6">
          <w:rPr>
            <w:noProof/>
            <w:webHidden/>
          </w:rPr>
          <w:instrText xml:space="preserve"> PAGEREF _Toc177529245 \h </w:instrText>
        </w:r>
        <w:r w:rsidR="001673F6">
          <w:rPr>
            <w:noProof/>
            <w:webHidden/>
          </w:rPr>
        </w:r>
        <w:r w:rsidR="001673F6">
          <w:rPr>
            <w:noProof/>
            <w:webHidden/>
          </w:rPr>
          <w:fldChar w:fldCharType="separate"/>
        </w:r>
        <w:r w:rsidR="001673F6">
          <w:rPr>
            <w:noProof/>
            <w:webHidden/>
          </w:rPr>
          <w:t>38</w:t>
        </w:r>
        <w:r w:rsidR="001673F6">
          <w:rPr>
            <w:noProof/>
            <w:webHidden/>
          </w:rPr>
          <w:fldChar w:fldCharType="end"/>
        </w:r>
      </w:hyperlink>
    </w:p>
    <w:p w14:paraId="07803DEF"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6" w:history="1">
        <w:r w:rsidR="001673F6" w:rsidRPr="00624330">
          <w:rPr>
            <w:rStyle w:val="Hipervnculo"/>
            <w:rFonts w:ascii="Arial" w:hAnsi="Arial" w:cs="Arial"/>
            <w:noProof/>
          </w:rPr>
          <w:t>Figura 13 Arquitectura de capas del sistema</w:t>
        </w:r>
        <w:r w:rsidR="001673F6">
          <w:rPr>
            <w:noProof/>
            <w:webHidden/>
          </w:rPr>
          <w:tab/>
        </w:r>
        <w:r w:rsidR="001673F6">
          <w:rPr>
            <w:noProof/>
            <w:webHidden/>
          </w:rPr>
          <w:fldChar w:fldCharType="begin"/>
        </w:r>
        <w:r w:rsidR="001673F6">
          <w:rPr>
            <w:noProof/>
            <w:webHidden/>
          </w:rPr>
          <w:instrText xml:space="preserve"> PAGEREF _Toc177529246 \h </w:instrText>
        </w:r>
        <w:r w:rsidR="001673F6">
          <w:rPr>
            <w:noProof/>
            <w:webHidden/>
          </w:rPr>
        </w:r>
        <w:r w:rsidR="001673F6">
          <w:rPr>
            <w:noProof/>
            <w:webHidden/>
          </w:rPr>
          <w:fldChar w:fldCharType="separate"/>
        </w:r>
        <w:r w:rsidR="001673F6">
          <w:rPr>
            <w:noProof/>
            <w:webHidden/>
          </w:rPr>
          <w:t>48</w:t>
        </w:r>
        <w:r w:rsidR="001673F6">
          <w:rPr>
            <w:noProof/>
            <w:webHidden/>
          </w:rPr>
          <w:fldChar w:fldCharType="end"/>
        </w:r>
      </w:hyperlink>
    </w:p>
    <w:p w14:paraId="5DD4AB33"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7" w:history="1">
        <w:r w:rsidR="001673F6" w:rsidRPr="00624330">
          <w:rPr>
            <w:rStyle w:val="Hipervnculo"/>
            <w:rFonts w:ascii="Arial" w:hAnsi="Arial" w:cs="Arial"/>
            <w:noProof/>
          </w:rPr>
          <w:t>Figura 14 Arquitectura de red neuronal de dos torres</w:t>
        </w:r>
        <w:r w:rsidR="001673F6">
          <w:rPr>
            <w:noProof/>
            <w:webHidden/>
          </w:rPr>
          <w:tab/>
        </w:r>
        <w:r w:rsidR="001673F6">
          <w:rPr>
            <w:noProof/>
            <w:webHidden/>
          </w:rPr>
          <w:fldChar w:fldCharType="begin"/>
        </w:r>
        <w:r w:rsidR="001673F6">
          <w:rPr>
            <w:noProof/>
            <w:webHidden/>
          </w:rPr>
          <w:instrText xml:space="preserve"> PAGEREF _Toc177529247 \h </w:instrText>
        </w:r>
        <w:r w:rsidR="001673F6">
          <w:rPr>
            <w:noProof/>
            <w:webHidden/>
          </w:rPr>
        </w:r>
        <w:r w:rsidR="001673F6">
          <w:rPr>
            <w:noProof/>
            <w:webHidden/>
          </w:rPr>
          <w:fldChar w:fldCharType="separate"/>
        </w:r>
        <w:r w:rsidR="001673F6">
          <w:rPr>
            <w:noProof/>
            <w:webHidden/>
          </w:rPr>
          <w:t>49</w:t>
        </w:r>
        <w:r w:rsidR="001673F6">
          <w:rPr>
            <w:noProof/>
            <w:webHidden/>
          </w:rPr>
          <w:fldChar w:fldCharType="end"/>
        </w:r>
      </w:hyperlink>
    </w:p>
    <w:p w14:paraId="42B8B844"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8" w:history="1">
        <w:r w:rsidR="001673F6" w:rsidRPr="00624330">
          <w:rPr>
            <w:rStyle w:val="Hipervnculo"/>
            <w:rFonts w:ascii="Arial" w:hAnsi="Arial" w:cs="Arial"/>
            <w:noProof/>
          </w:rPr>
          <w:t>Figura 15 Las arquitecturas NDR (neural deep retrieval), como los codificadores de dos torres, son conceptualmente similares a los modelos de factorización</w:t>
        </w:r>
        <w:r w:rsidR="001673F6">
          <w:rPr>
            <w:noProof/>
            <w:webHidden/>
          </w:rPr>
          <w:tab/>
        </w:r>
        <w:r w:rsidR="001673F6">
          <w:rPr>
            <w:noProof/>
            <w:webHidden/>
          </w:rPr>
          <w:fldChar w:fldCharType="begin"/>
        </w:r>
        <w:r w:rsidR="001673F6">
          <w:rPr>
            <w:noProof/>
            <w:webHidden/>
          </w:rPr>
          <w:instrText xml:space="preserve"> PAGEREF _Toc177529248 \h </w:instrText>
        </w:r>
        <w:r w:rsidR="001673F6">
          <w:rPr>
            <w:noProof/>
            <w:webHidden/>
          </w:rPr>
        </w:r>
        <w:r w:rsidR="001673F6">
          <w:rPr>
            <w:noProof/>
            <w:webHidden/>
          </w:rPr>
          <w:fldChar w:fldCharType="separate"/>
        </w:r>
        <w:r w:rsidR="001673F6">
          <w:rPr>
            <w:noProof/>
            <w:webHidden/>
          </w:rPr>
          <w:t>49</w:t>
        </w:r>
        <w:r w:rsidR="001673F6">
          <w:rPr>
            <w:noProof/>
            <w:webHidden/>
          </w:rPr>
          <w:fldChar w:fldCharType="end"/>
        </w:r>
      </w:hyperlink>
    </w:p>
    <w:p w14:paraId="4381E264"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49" w:history="1">
        <w:r w:rsidR="001673F6" w:rsidRPr="00624330">
          <w:rPr>
            <w:rStyle w:val="Hipervnculo"/>
            <w:rFonts w:ascii="Arial" w:hAnsi="Arial" w:cs="Arial"/>
            <w:noProof/>
          </w:rPr>
          <w:t>Figura 16 Función de activación softmax</w:t>
        </w:r>
        <w:r w:rsidR="001673F6">
          <w:rPr>
            <w:noProof/>
            <w:webHidden/>
          </w:rPr>
          <w:tab/>
        </w:r>
        <w:r w:rsidR="001673F6">
          <w:rPr>
            <w:noProof/>
            <w:webHidden/>
          </w:rPr>
          <w:fldChar w:fldCharType="begin"/>
        </w:r>
        <w:r w:rsidR="001673F6">
          <w:rPr>
            <w:noProof/>
            <w:webHidden/>
          </w:rPr>
          <w:instrText xml:space="preserve"> PAGEREF _Toc177529249 \h </w:instrText>
        </w:r>
        <w:r w:rsidR="001673F6">
          <w:rPr>
            <w:noProof/>
            <w:webHidden/>
          </w:rPr>
        </w:r>
        <w:r w:rsidR="001673F6">
          <w:rPr>
            <w:noProof/>
            <w:webHidden/>
          </w:rPr>
          <w:fldChar w:fldCharType="separate"/>
        </w:r>
        <w:r w:rsidR="001673F6">
          <w:rPr>
            <w:noProof/>
            <w:webHidden/>
          </w:rPr>
          <w:t>50</w:t>
        </w:r>
        <w:r w:rsidR="001673F6">
          <w:rPr>
            <w:noProof/>
            <w:webHidden/>
          </w:rPr>
          <w:fldChar w:fldCharType="end"/>
        </w:r>
      </w:hyperlink>
    </w:p>
    <w:p w14:paraId="68D7006D"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0" w:history="1">
        <w:r w:rsidR="001673F6" w:rsidRPr="00624330">
          <w:rPr>
            <w:rStyle w:val="Hipervnculo"/>
            <w:rFonts w:ascii="Arial" w:hAnsi="Arial" w:cs="Arial"/>
            <w:noProof/>
          </w:rPr>
          <w:t>Figura 17 Arquitectura del modelo de recuperación (Covington et al., 2016)</w:t>
        </w:r>
        <w:r w:rsidR="001673F6">
          <w:rPr>
            <w:noProof/>
            <w:webHidden/>
          </w:rPr>
          <w:tab/>
        </w:r>
        <w:r w:rsidR="001673F6">
          <w:rPr>
            <w:noProof/>
            <w:webHidden/>
          </w:rPr>
          <w:fldChar w:fldCharType="begin"/>
        </w:r>
        <w:r w:rsidR="001673F6">
          <w:rPr>
            <w:noProof/>
            <w:webHidden/>
          </w:rPr>
          <w:instrText xml:space="preserve"> PAGEREF _Toc177529250 \h </w:instrText>
        </w:r>
        <w:r w:rsidR="001673F6">
          <w:rPr>
            <w:noProof/>
            <w:webHidden/>
          </w:rPr>
        </w:r>
        <w:r w:rsidR="001673F6">
          <w:rPr>
            <w:noProof/>
            <w:webHidden/>
          </w:rPr>
          <w:fldChar w:fldCharType="separate"/>
        </w:r>
        <w:r w:rsidR="001673F6">
          <w:rPr>
            <w:noProof/>
            <w:webHidden/>
          </w:rPr>
          <w:t>52</w:t>
        </w:r>
        <w:r w:rsidR="001673F6">
          <w:rPr>
            <w:noProof/>
            <w:webHidden/>
          </w:rPr>
          <w:fldChar w:fldCharType="end"/>
        </w:r>
      </w:hyperlink>
    </w:p>
    <w:p w14:paraId="1B38373B"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1" w:history="1">
        <w:r w:rsidR="001673F6" w:rsidRPr="00624330">
          <w:rPr>
            <w:rStyle w:val="Hipervnculo"/>
            <w:rFonts w:ascii="Arial" w:hAnsi="Arial" w:cs="Arial"/>
            <w:noProof/>
          </w:rPr>
          <w:t>Figura 18 Arquitectura de un modelo de clasificación (Covington et al., 2016)</w:t>
        </w:r>
        <w:r w:rsidR="001673F6">
          <w:rPr>
            <w:noProof/>
            <w:webHidden/>
          </w:rPr>
          <w:tab/>
        </w:r>
        <w:r w:rsidR="001673F6">
          <w:rPr>
            <w:noProof/>
            <w:webHidden/>
          </w:rPr>
          <w:fldChar w:fldCharType="begin"/>
        </w:r>
        <w:r w:rsidR="001673F6">
          <w:rPr>
            <w:noProof/>
            <w:webHidden/>
          </w:rPr>
          <w:instrText xml:space="preserve"> PAGEREF _Toc177529251 \h </w:instrText>
        </w:r>
        <w:r w:rsidR="001673F6">
          <w:rPr>
            <w:noProof/>
            <w:webHidden/>
          </w:rPr>
        </w:r>
        <w:r w:rsidR="001673F6">
          <w:rPr>
            <w:noProof/>
            <w:webHidden/>
          </w:rPr>
          <w:fldChar w:fldCharType="separate"/>
        </w:r>
        <w:r w:rsidR="001673F6">
          <w:rPr>
            <w:noProof/>
            <w:webHidden/>
          </w:rPr>
          <w:t>53</w:t>
        </w:r>
        <w:r w:rsidR="001673F6">
          <w:rPr>
            <w:noProof/>
            <w:webHidden/>
          </w:rPr>
          <w:fldChar w:fldCharType="end"/>
        </w:r>
      </w:hyperlink>
    </w:p>
    <w:p w14:paraId="56AB9FE9"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2" w:history="1">
        <w:r w:rsidR="001673F6" w:rsidRPr="00624330">
          <w:rPr>
            <w:rStyle w:val="Hipervnculo"/>
            <w:rFonts w:ascii="Arial" w:hAnsi="Arial" w:cs="Arial"/>
            <w:noProof/>
          </w:rPr>
          <w:t>Figura 19 Clase del modelo de recuperación donde se refleja el patrón Experto</w:t>
        </w:r>
        <w:r w:rsidR="001673F6">
          <w:rPr>
            <w:noProof/>
            <w:webHidden/>
          </w:rPr>
          <w:tab/>
        </w:r>
        <w:r w:rsidR="001673F6">
          <w:rPr>
            <w:noProof/>
            <w:webHidden/>
          </w:rPr>
          <w:fldChar w:fldCharType="begin"/>
        </w:r>
        <w:r w:rsidR="001673F6">
          <w:rPr>
            <w:noProof/>
            <w:webHidden/>
          </w:rPr>
          <w:instrText xml:space="preserve"> PAGEREF _Toc177529252 \h </w:instrText>
        </w:r>
        <w:r w:rsidR="001673F6">
          <w:rPr>
            <w:noProof/>
            <w:webHidden/>
          </w:rPr>
        </w:r>
        <w:r w:rsidR="001673F6">
          <w:rPr>
            <w:noProof/>
            <w:webHidden/>
          </w:rPr>
          <w:fldChar w:fldCharType="separate"/>
        </w:r>
        <w:r w:rsidR="001673F6">
          <w:rPr>
            <w:noProof/>
            <w:webHidden/>
          </w:rPr>
          <w:t>55</w:t>
        </w:r>
        <w:r w:rsidR="001673F6">
          <w:rPr>
            <w:noProof/>
            <w:webHidden/>
          </w:rPr>
          <w:fldChar w:fldCharType="end"/>
        </w:r>
      </w:hyperlink>
    </w:p>
    <w:p w14:paraId="11228072"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3" w:history="1">
        <w:r w:rsidR="001673F6" w:rsidRPr="00624330">
          <w:rPr>
            <w:rStyle w:val="Hipervnculo"/>
            <w:rFonts w:ascii="Arial" w:hAnsi="Arial" w:cs="Arial"/>
            <w:noProof/>
          </w:rPr>
          <w:t>Figura 20  Acción Entrenar encargada de crear instancias de objetos</w:t>
        </w:r>
        <w:r w:rsidR="001673F6">
          <w:rPr>
            <w:noProof/>
            <w:webHidden/>
          </w:rPr>
          <w:tab/>
        </w:r>
        <w:r w:rsidR="001673F6">
          <w:rPr>
            <w:noProof/>
            <w:webHidden/>
          </w:rPr>
          <w:fldChar w:fldCharType="begin"/>
        </w:r>
        <w:r w:rsidR="001673F6">
          <w:rPr>
            <w:noProof/>
            <w:webHidden/>
          </w:rPr>
          <w:instrText xml:space="preserve"> PAGEREF _Toc177529253 \h </w:instrText>
        </w:r>
        <w:r w:rsidR="001673F6">
          <w:rPr>
            <w:noProof/>
            <w:webHidden/>
          </w:rPr>
        </w:r>
        <w:r w:rsidR="001673F6">
          <w:rPr>
            <w:noProof/>
            <w:webHidden/>
          </w:rPr>
          <w:fldChar w:fldCharType="separate"/>
        </w:r>
        <w:r w:rsidR="001673F6">
          <w:rPr>
            <w:noProof/>
            <w:webHidden/>
          </w:rPr>
          <w:t>56</w:t>
        </w:r>
        <w:r w:rsidR="001673F6">
          <w:rPr>
            <w:noProof/>
            <w:webHidden/>
          </w:rPr>
          <w:fldChar w:fldCharType="end"/>
        </w:r>
      </w:hyperlink>
    </w:p>
    <w:p w14:paraId="73A63DDF"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4" w:history="1">
        <w:r w:rsidR="001673F6" w:rsidRPr="00624330">
          <w:rPr>
            <w:rStyle w:val="Hipervnculo"/>
            <w:rFonts w:ascii="Arial" w:hAnsi="Arial" w:cs="Arial"/>
            <w:noProof/>
          </w:rPr>
          <w:t>Figura 21 La clase DataPipeline muestra una alta cohesión, ya que todas sus responsabilidades están estrechamente relacionadas con el procesamiento y manipulación de datos</w:t>
        </w:r>
        <w:r w:rsidR="001673F6">
          <w:rPr>
            <w:noProof/>
            <w:webHidden/>
          </w:rPr>
          <w:tab/>
        </w:r>
        <w:r w:rsidR="001673F6">
          <w:rPr>
            <w:noProof/>
            <w:webHidden/>
          </w:rPr>
          <w:fldChar w:fldCharType="begin"/>
        </w:r>
        <w:r w:rsidR="001673F6">
          <w:rPr>
            <w:noProof/>
            <w:webHidden/>
          </w:rPr>
          <w:instrText xml:space="preserve"> PAGEREF _Toc177529254 \h </w:instrText>
        </w:r>
        <w:r w:rsidR="001673F6">
          <w:rPr>
            <w:noProof/>
            <w:webHidden/>
          </w:rPr>
        </w:r>
        <w:r w:rsidR="001673F6">
          <w:rPr>
            <w:noProof/>
            <w:webHidden/>
          </w:rPr>
          <w:fldChar w:fldCharType="separate"/>
        </w:r>
        <w:r w:rsidR="001673F6">
          <w:rPr>
            <w:noProof/>
            <w:webHidden/>
          </w:rPr>
          <w:t>58</w:t>
        </w:r>
        <w:r w:rsidR="001673F6">
          <w:rPr>
            <w:noProof/>
            <w:webHidden/>
          </w:rPr>
          <w:fldChar w:fldCharType="end"/>
        </w:r>
      </w:hyperlink>
    </w:p>
    <w:p w14:paraId="4BA09783"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5" w:history="1">
        <w:r w:rsidR="001673F6" w:rsidRPr="00624330">
          <w:rPr>
            <w:rStyle w:val="Hipervnculo"/>
            <w:rFonts w:ascii="Arial" w:hAnsi="Arial" w:cs="Arial"/>
            <w:noProof/>
          </w:rPr>
          <w:t>Figura 22 La clase ModelConfig es utilizada para pasar configuraciones a los modelos  lo que reduce el acoplamiento entre la configuración y la implementación del modelo.</w:t>
        </w:r>
        <w:r w:rsidR="001673F6">
          <w:rPr>
            <w:noProof/>
            <w:webHidden/>
          </w:rPr>
          <w:tab/>
        </w:r>
        <w:r w:rsidR="001673F6">
          <w:rPr>
            <w:noProof/>
            <w:webHidden/>
          </w:rPr>
          <w:fldChar w:fldCharType="begin"/>
        </w:r>
        <w:r w:rsidR="001673F6">
          <w:rPr>
            <w:noProof/>
            <w:webHidden/>
          </w:rPr>
          <w:instrText xml:space="preserve"> PAGEREF _Toc177529255 \h </w:instrText>
        </w:r>
        <w:r w:rsidR="001673F6">
          <w:rPr>
            <w:noProof/>
            <w:webHidden/>
          </w:rPr>
        </w:r>
        <w:r w:rsidR="001673F6">
          <w:rPr>
            <w:noProof/>
            <w:webHidden/>
          </w:rPr>
          <w:fldChar w:fldCharType="separate"/>
        </w:r>
        <w:r w:rsidR="001673F6">
          <w:rPr>
            <w:noProof/>
            <w:webHidden/>
          </w:rPr>
          <w:t>59</w:t>
        </w:r>
        <w:r w:rsidR="001673F6">
          <w:rPr>
            <w:noProof/>
            <w:webHidden/>
          </w:rPr>
          <w:fldChar w:fldCharType="end"/>
        </w:r>
      </w:hyperlink>
    </w:p>
    <w:p w14:paraId="6AE14E09"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6" w:history="1">
        <w:r w:rsidR="001673F6" w:rsidRPr="00624330">
          <w:rPr>
            <w:rStyle w:val="Hipervnculo"/>
            <w:rFonts w:ascii="Arial" w:hAnsi="Arial" w:cs="Arial"/>
            <w:noProof/>
          </w:rPr>
          <w:t>Figura 23 Creación de dos instancias globales en el sistema</w:t>
        </w:r>
        <w:r w:rsidR="001673F6">
          <w:rPr>
            <w:noProof/>
            <w:webHidden/>
          </w:rPr>
          <w:tab/>
        </w:r>
        <w:r w:rsidR="001673F6">
          <w:rPr>
            <w:noProof/>
            <w:webHidden/>
          </w:rPr>
          <w:fldChar w:fldCharType="begin"/>
        </w:r>
        <w:r w:rsidR="001673F6">
          <w:rPr>
            <w:noProof/>
            <w:webHidden/>
          </w:rPr>
          <w:instrText xml:space="preserve"> PAGEREF _Toc177529256 \h </w:instrText>
        </w:r>
        <w:r w:rsidR="001673F6">
          <w:rPr>
            <w:noProof/>
            <w:webHidden/>
          </w:rPr>
        </w:r>
        <w:r w:rsidR="001673F6">
          <w:rPr>
            <w:noProof/>
            <w:webHidden/>
          </w:rPr>
          <w:fldChar w:fldCharType="separate"/>
        </w:r>
        <w:r w:rsidR="001673F6">
          <w:rPr>
            <w:noProof/>
            <w:webHidden/>
          </w:rPr>
          <w:t>60</w:t>
        </w:r>
        <w:r w:rsidR="001673F6">
          <w:rPr>
            <w:noProof/>
            <w:webHidden/>
          </w:rPr>
          <w:fldChar w:fldCharType="end"/>
        </w:r>
      </w:hyperlink>
    </w:p>
    <w:p w14:paraId="607B9A1E" w14:textId="77777777" w:rsidR="001673F6" w:rsidRDefault="00800294">
      <w:pPr>
        <w:pStyle w:val="Tabladeilustraciones"/>
        <w:tabs>
          <w:tab w:val="right" w:leader="hyphen" w:pos="8494"/>
        </w:tabs>
        <w:rPr>
          <w:rFonts w:asciiTheme="minorHAnsi" w:eastAsiaTheme="minorEastAsia" w:hAnsiTheme="minorHAnsi" w:cstheme="minorBidi"/>
          <w:noProof/>
          <w:sz w:val="22"/>
          <w:szCs w:val="22"/>
        </w:rPr>
      </w:pPr>
      <w:hyperlink w:anchor="_Toc177529257" w:history="1">
        <w:r w:rsidR="001673F6" w:rsidRPr="00624330">
          <w:rPr>
            <w:rStyle w:val="Hipervnculo"/>
            <w:rFonts w:ascii="Arial" w:hAnsi="Arial" w:cs="Arial"/>
            <w:noProof/>
          </w:rPr>
          <w:t>Figura 24 Clase interfaz que se utiliza como platilla para la clase DataPipeline</w:t>
        </w:r>
        <w:r w:rsidR="001673F6">
          <w:rPr>
            <w:noProof/>
            <w:webHidden/>
          </w:rPr>
          <w:tab/>
        </w:r>
        <w:r w:rsidR="001673F6">
          <w:rPr>
            <w:noProof/>
            <w:webHidden/>
          </w:rPr>
          <w:fldChar w:fldCharType="begin"/>
        </w:r>
        <w:r w:rsidR="001673F6">
          <w:rPr>
            <w:noProof/>
            <w:webHidden/>
          </w:rPr>
          <w:instrText xml:space="preserve"> PAGEREF _Toc177529257 \h </w:instrText>
        </w:r>
        <w:r w:rsidR="001673F6">
          <w:rPr>
            <w:noProof/>
            <w:webHidden/>
          </w:rPr>
        </w:r>
        <w:r w:rsidR="001673F6">
          <w:rPr>
            <w:noProof/>
            <w:webHidden/>
          </w:rPr>
          <w:fldChar w:fldCharType="separate"/>
        </w:r>
        <w:r w:rsidR="001673F6">
          <w:rPr>
            <w:noProof/>
            <w:webHidden/>
          </w:rPr>
          <w:t>60</w:t>
        </w:r>
        <w:r w:rsidR="001673F6">
          <w:rPr>
            <w:noProof/>
            <w:webHidden/>
          </w:rPr>
          <w:fldChar w:fldCharType="end"/>
        </w:r>
      </w:hyperlink>
    </w:p>
    <w:p w14:paraId="00D44BA4" w14:textId="77777777" w:rsidR="00C16CA8" w:rsidRDefault="00C16CA8" w:rsidP="00C16CA8">
      <w:pPr>
        <w:pStyle w:val="Textoindependiente"/>
        <w:spacing w:before="227" w:after="227"/>
        <w:ind w:firstLine="0"/>
        <w:rPr>
          <w:rFonts w:ascii="Arial" w:hAnsi="Arial"/>
          <w:b/>
          <w:bCs/>
        </w:rPr>
      </w:pPr>
      <w:r>
        <w:rPr>
          <w:rFonts w:ascii="Arial" w:hAnsi="Arial"/>
          <w:b/>
          <w:bCs/>
        </w:rPr>
        <w:fldChar w:fldCharType="end"/>
      </w:r>
    </w:p>
    <w:p w14:paraId="6B6684C7" w14:textId="77777777" w:rsidR="00C16CA8" w:rsidRDefault="00C16CA8" w:rsidP="00C16CA8">
      <w:pPr>
        <w:pStyle w:val="Ttulo1"/>
        <w:numPr>
          <w:ilvl w:val="0"/>
          <w:numId w:val="0"/>
        </w:numPr>
        <w:rPr>
          <w:caps w:val="0"/>
        </w:rPr>
      </w:pPr>
      <w:bookmarkStart w:id="6" w:name="_Toc177529179"/>
      <w:r>
        <w:rPr>
          <w:caps w:val="0"/>
        </w:rPr>
        <w:lastRenderedPageBreak/>
        <w:t>Introducción</w:t>
      </w:r>
      <w:bookmarkEnd w:id="6"/>
    </w:p>
    <w:p w14:paraId="5700BAF5" w14:textId="77777777" w:rsidR="00C16CA8" w:rsidRDefault="00C16CA8" w:rsidP="00C16CA8">
      <w:pPr>
        <w:pStyle w:val="Textoindependiente"/>
        <w:spacing w:line="360" w:lineRule="auto"/>
        <w:ind w:firstLine="0"/>
        <w:jc w:val="both"/>
        <w:rPr>
          <w:rFonts w:ascii="Arial" w:hAnsi="Arial" w:cs="Arial"/>
        </w:rPr>
      </w:pPr>
      <w:commentRangeStart w:id="7"/>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commentRangeEnd w:id="7"/>
      <w:r w:rsidR="00324684">
        <w:rPr>
          <w:rStyle w:val="Refdecomentario"/>
          <w:lang w:eastAsia="es-ES"/>
        </w:rPr>
        <w:commentReference w:id="7"/>
      </w:r>
    </w:p>
    <w:p w14:paraId="52112756" w14:textId="77777777" w:rsidR="00C16CA8" w:rsidRDefault="00C16CA8" w:rsidP="00C16CA8">
      <w:pPr>
        <w:pStyle w:val="Textoindependiente"/>
        <w:spacing w:line="360" w:lineRule="auto"/>
        <w:ind w:firstLine="0"/>
        <w:jc w:val="both"/>
        <w:rPr>
          <w:rFonts w:ascii="Arial" w:hAnsi="Arial" w:cs="Arial"/>
        </w:rPr>
      </w:pPr>
    </w:p>
    <w:p w14:paraId="771F0261" w14:textId="77777777" w:rsidR="00C16CA8" w:rsidRPr="00E114F0" w:rsidRDefault="00C16CA8" w:rsidP="00C16CA8">
      <w:pPr>
        <w:pStyle w:val="Textoindependiente"/>
        <w:spacing w:line="360" w:lineRule="auto"/>
        <w:ind w:firstLine="0"/>
        <w:jc w:val="both"/>
        <w:rPr>
          <w:rFonts w:ascii="Arial" w:hAnsi="Arial" w:cs="Arial"/>
        </w:rPr>
      </w:pPr>
      <w:commentRangeStart w:id="8"/>
      <w:r>
        <w:rPr>
          <w:rFonts w:ascii="Arial" w:hAnsi="Arial" w:cs="Arial"/>
        </w:rPr>
        <w:t xml:space="preserve">En Cuba hoy en día </w:t>
      </w:r>
      <w:commentRangeStart w:id="9"/>
      <w:r>
        <w:rPr>
          <w:rFonts w:ascii="Arial" w:hAnsi="Arial" w:cs="Arial"/>
        </w:rPr>
        <w:t>ya</w:t>
      </w:r>
      <w:commentRangeEnd w:id="9"/>
      <w:r w:rsidR="00324684">
        <w:rPr>
          <w:rStyle w:val="Refdecomentario"/>
          <w:lang w:eastAsia="es-ES"/>
        </w:rPr>
        <w:commentReference w:id="9"/>
      </w:r>
      <w:r>
        <w:rPr>
          <w:rFonts w:ascii="Arial" w:hAnsi="Arial" w:cs="Arial"/>
        </w:rPr>
        <w:t xml:space="preserve"> existen </w:t>
      </w:r>
      <w:commentRangeStart w:id="10"/>
      <w:r>
        <w:rPr>
          <w:rFonts w:ascii="Arial" w:hAnsi="Arial" w:cs="Arial"/>
        </w:rPr>
        <w:t xml:space="preserve">grandes plataformas </w:t>
      </w:r>
      <w:commentRangeEnd w:id="10"/>
      <w:r w:rsidR="00324684">
        <w:rPr>
          <w:rStyle w:val="Refdecomentario"/>
          <w:lang w:eastAsia="es-ES"/>
        </w:rPr>
        <w:commentReference w:id="10"/>
      </w:r>
      <w:r>
        <w:rPr>
          <w:rFonts w:ascii="Arial" w:hAnsi="Arial" w:cs="Arial"/>
        </w:rPr>
        <w:t>con estos problemas de exceso de información y aquí es donde entra en juego el proyecto z17, u</w:t>
      </w:r>
      <w:r w:rsidRPr="00E114F0">
        <w:rPr>
          <w:rFonts w:ascii="Arial" w:hAnsi="Arial" w:cs="Arial"/>
        </w:rPr>
        <w:t xml:space="preserve">n equipo de jóvenes con una </w:t>
      </w:r>
      <w:commentRangeStart w:id="11"/>
      <w:r w:rsidRPr="00E114F0">
        <w:rPr>
          <w:rFonts w:ascii="Arial" w:hAnsi="Arial" w:cs="Arial"/>
        </w:rPr>
        <w:t>cultura ágil para el desarrollo de soluciones disruptivas e innovadoras, con un alcance global y enfocado</w:t>
      </w:r>
      <w:r>
        <w:rPr>
          <w:rFonts w:ascii="Arial" w:hAnsi="Arial" w:cs="Arial"/>
        </w:rPr>
        <w:t xml:space="preserve"> a</w:t>
      </w:r>
      <w:r w:rsidRPr="00E114F0">
        <w:rPr>
          <w:rFonts w:ascii="Arial" w:hAnsi="Arial" w:cs="Arial"/>
        </w:rPr>
        <w:t xml:space="preserve"> entregar productos de calidad a los cubanos</w:t>
      </w:r>
      <w:commentRangeEnd w:id="11"/>
      <w:r w:rsidR="00324684">
        <w:rPr>
          <w:rStyle w:val="Refdecomentario"/>
          <w:lang w:eastAsia="es-ES"/>
        </w:rPr>
        <w:commentReference w:id="11"/>
      </w:r>
      <w:r w:rsidRPr="00E114F0">
        <w:rPr>
          <w:rFonts w:ascii="Arial" w:hAnsi="Arial" w:cs="Arial"/>
        </w:rPr>
        <w:t xml:space="preserve">. </w:t>
      </w:r>
      <w:commentRangeEnd w:id="8"/>
      <w:r w:rsidR="00324684">
        <w:rPr>
          <w:rStyle w:val="Refdecomentario"/>
          <w:lang w:eastAsia="es-ES"/>
        </w:rPr>
        <w:commentReference w:id="8"/>
      </w:r>
      <w:r w:rsidRPr="00E114F0">
        <w:rPr>
          <w:rFonts w:ascii="Arial" w:hAnsi="Arial" w:cs="Arial"/>
        </w:rPr>
        <w:t>Entre sus principales soluciones se encue</w:t>
      </w:r>
      <w:r>
        <w:rPr>
          <w:rFonts w:ascii="Arial" w:hAnsi="Arial" w:cs="Arial"/>
        </w:rPr>
        <w:t>ntran:</w:t>
      </w:r>
    </w:p>
    <w:p w14:paraId="7BAB31E7" w14:textId="77777777" w:rsidR="00C16CA8" w:rsidRDefault="00C16CA8" w:rsidP="00C16CA8">
      <w:pPr>
        <w:pStyle w:val="Textoindependiente"/>
        <w:spacing w:line="360" w:lineRule="auto"/>
        <w:ind w:firstLine="0"/>
        <w:jc w:val="both"/>
        <w:rPr>
          <w:rFonts w:ascii="Arial" w:hAnsi="Arial" w:cs="Arial"/>
        </w:rPr>
      </w:pPr>
    </w:p>
    <w:p w14:paraId="71A6760F" w14:textId="77777777" w:rsidR="00C16CA8" w:rsidRPr="00E114F0" w:rsidRDefault="00C16CA8" w:rsidP="00C16CA8">
      <w:pPr>
        <w:pStyle w:val="Textoindependiente"/>
        <w:spacing w:line="360" w:lineRule="auto"/>
        <w:ind w:firstLine="0"/>
        <w:jc w:val="both"/>
        <w:rPr>
          <w:rFonts w:ascii="Arial" w:hAnsi="Arial" w:cs="Arial"/>
        </w:rPr>
      </w:pPr>
      <w:commentRangeStart w:id="12"/>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14:paraId="1A0C0321" w14:textId="77777777" w:rsidR="00C16CA8" w:rsidRDefault="00C16CA8" w:rsidP="00C16CA8">
      <w:pPr>
        <w:pStyle w:val="Textoindependiente"/>
        <w:spacing w:line="360" w:lineRule="auto"/>
        <w:ind w:firstLine="0"/>
        <w:jc w:val="both"/>
        <w:rPr>
          <w:rFonts w:ascii="Arial" w:hAnsi="Arial" w:cs="Arial"/>
        </w:rPr>
      </w:pPr>
    </w:p>
    <w:p w14:paraId="59E0CF32" w14:textId="77777777" w:rsidR="00C16CA8" w:rsidRPr="00E114F0" w:rsidRDefault="00C16CA8" w:rsidP="00C16CA8">
      <w:pPr>
        <w:pStyle w:val="Textoindependiente"/>
        <w:spacing w:line="360" w:lineRule="auto"/>
        <w:ind w:firstLine="0"/>
        <w:jc w:val="both"/>
        <w:rPr>
          <w:rFonts w:ascii="Arial" w:hAnsi="Arial" w:cs="Arial"/>
        </w:rPr>
      </w:pPr>
      <w:proofErr w:type="spellStart"/>
      <w:proofErr w:type="gramStart"/>
      <w:r w:rsidRPr="00E114F0">
        <w:rPr>
          <w:rFonts w:ascii="Arial" w:hAnsi="Arial" w:cs="Arial"/>
        </w:rPr>
        <w:t>toDus</w:t>
      </w:r>
      <w:proofErr w:type="spellEnd"/>
      <w:proofErr w:type="gramEnd"/>
      <w:r w:rsidRPr="00E114F0">
        <w:rPr>
          <w:rFonts w:ascii="Arial" w:hAnsi="Arial" w:cs="Arial"/>
        </w:rPr>
        <w:t>: La plataforma cubana de mensajería instantánea y colaborativa que permite el intercambio de mensajes, archivos y mucho más de forma inmediata.</w:t>
      </w:r>
    </w:p>
    <w:p w14:paraId="20799293" w14:textId="77777777" w:rsidR="00C16CA8" w:rsidRDefault="00C16CA8" w:rsidP="00C16CA8">
      <w:pPr>
        <w:pStyle w:val="Textoindependiente"/>
        <w:spacing w:line="360" w:lineRule="auto"/>
        <w:ind w:firstLine="0"/>
        <w:jc w:val="both"/>
        <w:rPr>
          <w:rFonts w:ascii="Arial" w:hAnsi="Arial" w:cs="Arial"/>
        </w:rPr>
      </w:pPr>
    </w:p>
    <w:p w14:paraId="72F8C9F8" w14:textId="77777777" w:rsidR="00C16CA8" w:rsidRDefault="00C16CA8" w:rsidP="00C16CA8">
      <w:pPr>
        <w:pStyle w:val="Textoindependiente"/>
        <w:spacing w:line="360" w:lineRule="auto"/>
        <w:ind w:firstLine="0"/>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r>
        <w:rPr>
          <w:rFonts w:ascii="Arial" w:hAnsi="Arial" w:cs="Arial"/>
        </w:rPr>
        <w:t xml:space="preserve"> </w:t>
      </w:r>
      <w:commentRangeStart w:id="13"/>
      <w:r>
        <w:rPr>
          <w:rFonts w:ascii="Arial" w:hAnsi="Arial" w:cs="Arial"/>
        </w:rPr>
        <w:fldChar w:fldCharType="begin"/>
      </w:r>
      <w:r>
        <w:rPr>
          <w:rFonts w:ascii="Arial" w:hAnsi="Arial" w:cs="Arial"/>
        </w:rPr>
        <w:instrText xml:space="preserve"> ADDIN ZOTERO_ITEM CSL_CITATION {"citationID":"J4RZZsSQ","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Pr>
          <w:rFonts w:ascii="Arial" w:hAnsi="Arial" w:cs="Arial"/>
        </w:rPr>
        <w:fldChar w:fldCharType="separate"/>
      </w:r>
      <w:r w:rsidRPr="000E7D5F">
        <w:rPr>
          <w:rFonts w:ascii="Arial" w:hAnsi="Arial" w:cs="Arial"/>
        </w:rPr>
        <w:t>(</w:t>
      </w:r>
      <w:r w:rsidRPr="000E7D5F">
        <w:rPr>
          <w:rFonts w:ascii="Arial" w:hAnsi="Arial" w:cs="Arial"/>
          <w:i/>
          <w:iCs/>
        </w:rPr>
        <w:t>Z17</w:t>
      </w:r>
      <w:r w:rsidRPr="000E7D5F">
        <w:rPr>
          <w:rFonts w:ascii="Arial" w:hAnsi="Arial" w:cs="Arial"/>
        </w:rPr>
        <w:t>, s. f.)</w:t>
      </w:r>
      <w:r>
        <w:rPr>
          <w:rFonts w:ascii="Arial" w:hAnsi="Arial" w:cs="Arial"/>
        </w:rPr>
        <w:fldChar w:fldCharType="end"/>
      </w:r>
      <w:r w:rsidRPr="00E114F0">
        <w:rPr>
          <w:rFonts w:ascii="Arial" w:hAnsi="Arial" w:cs="Arial"/>
        </w:rPr>
        <w:t>.</w:t>
      </w:r>
      <w:commentRangeEnd w:id="12"/>
      <w:r w:rsidR="00324684">
        <w:rPr>
          <w:rStyle w:val="Refdecomentario"/>
          <w:lang w:eastAsia="es-ES"/>
        </w:rPr>
        <w:commentReference w:id="12"/>
      </w:r>
      <w:commentRangeEnd w:id="13"/>
      <w:r w:rsidR="00324684">
        <w:rPr>
          <w:rStyle w:val="Refdecomentario"/>
          <w:lang w:eastAsia="es-ES"/>
        </w:rPr>
        <w:commentReference w:id="13"/>
      </w:r>
    </w:p>
    <w:p w14:paraId="4D69349E" w14:textId="77777777" w:rsidR="00C16CA8" w:rsidRDefault="00C16CA8" w:rsidP="00C16CA8">
      <w:pPr>
        <w:pStyle w:val="Textoindependiente"/>
        <w:spacing w:line="360" w:lineRule="auto"/>
        <w:ind w:firstLine="0"/>
        <w:jc w:val="both"/>
        <w:rPr>
          <w:rFonts w:ascii="Arial" w:hAnsi="Arial" w:cs="Arial"/>
        </w:rPr>
      </w:pPr>
    </w:p>
    <w:p w14:paraId="58145F3F" w14:textId="77777777" w:rsidR="00C16CA8" w:rsidRDefault="00C16CA8" w:rsidP="00C16CA8">
      <w:pPr>
        <w:pStyle w:val="Textoindependiente"/>
        <w:spacing w:line="360" w:lineRule="auto"/>
        <w:ind w:firstLine="0"/>
        <w:jc w:val="both"/>
        <w:rPr>
          <w:rFonts w:ascii="Arial" w:hAnsi="Arial" w:cs="Arial"/>
        </w:rPr>
      </w:pPr>
      <w:commentRangeStart w:id="14"/>
      <w:r w:rsidRPr="00285C7B">
        <w:rPr>
          <w:rFonts w:ascii="Arial" w:hAnsi="Arial" w:cs="Arial"/>
        </w:rPr>
        <w:t xml:space="preserve">Los sistemas de recomendación actuales en las plataformas del proyecto </w:t>
      </w:r>
      <w:commentRangeStart w:id="15"/>
      <w:r w:rsidRPr="00285C7B">
        <w:rPr>
          <w:rFonts w:ascii="Arial" w:hAnsi="Arial" w:cs="Arial"/>
        </w:rPr>
        <w:t>z17</w:t>
      </w:r>
      <w:commentRangeEnd w:id="15"/>
      <w:r w:rsidR="00324684">
        <w:rPr>
          <w:rStyle w:val="Refdecomentario"/>
          <w:lang w:eastAsia="es-ES"/>
        </w:rPr>
        <w:commentReference w:id="15"/>
      </w:r>
      <w:r w:rsidRPr="00285C7B">
        <w:rPr>
          <w:rFonts w:ascii="Arial" w:hAnsi="Arial" w:cs="Arial"/>
        </w:rPr>
        <w:t xml:space="preserve"> no logran ofrecer una experiencia de usuario completamente satisfactoria debido a su incapacidad para proporcionar sugerencias </w:t>
      </w:r>
      <w:commentRangeStart w:id="16"/>
      <w:r w:rsidRPr="00285C7B">
        <w:rPr>
          <w:rFonts w:ascii="Arial" w:hAnsi="Arial" w:cs="Arial"/>
        </w:rPr>
        <w:t>altamente personalizadas</w:t>
      </w:r>
      <w:r>
        <w:rPr>
          <w:rFonts w:ascii="Arial" w:hAnsi="Arial" w:cs="Arial"/>
        </w:rPr>
        <w:t xml:space="preserve"> </w:t>
      </w:r>
      <w:commentRangeEnd w:id="16"/>
      <w:r w:rsidR="00324684">
        <w:rPr>
          <w:rStyle w:val="Refdecomentario"/>
          <w:lang w:eastAsia="es-ES"/>
        </w:rPr>
        <w:commentReference w:id="16"/>
      </w:r>
      <w:r>
        <w:rPr>
          <w:rFonts w:ascii="Arial" w:hAnsi="Arial" w:cs="Arial"/>
        </w:rPr>
        <w:t>y precisas</w:t>
      </w:r>
      <w:r w:rsidRPr="00285C7B">
        <w:rPr>
          <w:rFonts w:ascii="Arial" w:hAnsi="Arial" w:cs="Arial"/>
        </w:rPr>
        <w:t>, adaptarse a las preferencias cambiantes de los usuarios en tiempo real y manejar eficientemente grandes volúmenes de datos</w:t>
      </w:r>
      <w:commentRangeEnd w:id="14"/>
      <w:r w:rsidR="00324684">
        <w:rPr>
          <w:rStyle w:val="Refdecomentario"/>
          <w:lang w:eastAsia="es-ES"/>
        </w:rPr>
        <w:commentReference w:id="14"/>
      </w:r>
      <w:r w:rsidRPr="00285C7B">
        <w:rPr>
          <w:rFonts w:ascii="Arial" w:hAnsi="Arial" w:cs="Arial"/>
        </w:rPr>
        <w:t xml:space="preserve">. Esto limita la capacidad de las plataformas para aumentar la satisfacción del usuario, mejorar la </w:t>
      </w:r>
      <w:r w:rsidRPr="00285C7B">
        <w:rPr>
          <w:rFonts w:ascii="Arial" w:hAnsi="Arial" w:cs="Arial"/>
        </w:rPr>
        <w:lastRenderedPageBreak/>
        <w:t>visibilidad de contenidos menos conocidos y adaptarse a las dinámicas cambiantes del mercado.</w:t>
      </w:r>
    </w:p>
    <w:p w14:paraId="2096E987" w14:textId="77777777" w:rsidR="00C16CA8" w:rsidRDefault="00C16CA8" w:rsidP="00C16CA8">
      <w:pPr>
        <w:pStyle w:val="Textoindependiente"/>
        <w:spacing w:line="360" w:lineRule="auto"/>
        <w:ind w:firstLine="0"/>
        <w:jc w:val="both"/>
        <w:rPr>
          <w:rFonts w:ascii="Arial" w:hAnsi="Arial" w:cs="Arial"/>
        </w:rPr>
      </w:pPr>
    </w:p>
    <w:p w14:paraId="58899A43" w14:textId="77777777" w:rsidR="00C16CA8" w:rsidRDefault="00C16CA8" w:rsidP="00C16CA8">
      <w:pPr>
        <w:pStyle w:val="Textoindependiente"/>
        <w:spacing w:line="360" w:lineRule="auto"/>
        <w:ind w:firstLine="0"/>
        <w:jc w:val="both"/>
        <w:rPr>
          <w:rFonts w:ascii="Arial" w:hAnsi="Arial" w:cs="Arial"/>
        </w:rPr>
      </w:pPr>
      <w:commentRangeStart w:id="17"/>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anza entre distintos contenidos</w:t>
      </w:r>
      <w:commentRangeStart w:id="18"/>
      <w:r>
        <w:rPr>
          <w:rFonts w:ascii="Arial" w:hAnsi="Arial" w:cs="Arial"/>
        </w:rPr>
        <w:t xml:space="preserve">, para </w:t>
      </w:r>
      <w:commentRangeEnd w:id="18"/>
      <w:r w:rsidR="00324684">
        <w:rPr>
          <w:rStyle w:val="Refdecomentario"/>
          <w:lang w:eastAsia="es-ES"/>
        </w:rPr>
        <w:commentReference w:id="18"/>
      </w:r>
      <w:r>
        <w:rPr>
          <w:rFonts w:ascii="Arial" w:hAnsi="Arial" w:cs="Arial"/>
        </w:rPr>
        <w:t xml:space="preserve">ello se basa en diferentes metadatos de los mismos tales como: nombre, los actores involucrados, género y su descripción. A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ular la ponderación de cada uno, este tipo de técnicas es </w:t>
      </w:r>
      <w:proofErr w:type="gramStart"/>
      <w:r>
        <w:rPr>
          <w:rFonts w:ascii="Arial" w:hAnsi="Arial" w:cs="Arial"/>
        </w:rPr>
        <w:t>conocida</w:t>
      </w:r>
      <w:proofErr w:type="gramEnd"/>
      <w:r>
        <w:rPr>
          <w:rFonts w:ascii="Arial" w:hAnsi="Arial" w:cs="Arial"/>
        </w:rPr>
        <w:t xml:space="preserve"> comúnmente como sistema de recomendación basado en contenido. </w:t>
      </w:r>
      <w:commentRangeEnd w:id="17"/>
      <w:r w:rsidR="00324684">
        <w:rPr>
          <w:rStyle w:val="Refdecomentario"/>
          <w:lang w:eastAsia="es-ES"/>
        </w:rPr>
        <w:commentReference w:id="17"/>
      </w:r>
    </w:p>
    <w:p w14:paraId="31EFDB5A" w14:textId="77777777" w:rsidR="00C16CA8" w:rsidRDefault="00C16CA8" w:rsidP="00C16CA8">
      <w:pPr>
        <w:pStyle w:val="Textoindependiente"/>
        <w:spacing w:line="360" w:lineRule="auto"/>
        <w:ind w:firstLine="0"/>
        <w:jc w:val="both"/>
        <w:rPr>
          <w:rFonts w:ascii="Arial" w:hAnsi="Arial" w:cs="Arial"/>
        </w:rPr>
      </w:pPr>
    </w:p>
    <w:p w14:paraId="59BECB75" w14:textId="77777777" w:rsidR="00C16CA8" w:rsidRDefault="00C16CA8" w:rsidP="00C16CA8">
      <w:pPr>
        <w:pStyle w:val="Textoindependiente"/>
        <w:spacing w:line="360" w:lineRule="auto"/>
        <w:ind w:firstLine="0"/>
        <w:jc w:val="both"/>
        <w:rPr>
          <w:rFonts w:ascii="Arial" w:hAnsi="Arial" w:cs="Arial"/>
        </w:rPr>
      </w:pPr>
      <w:commentRangeStart w:id="19"/>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 lo cual es bastante lento y poco sostenible en el tiempo ya que al aumentar los datos de la plataforma este proceso también aumenta considerablemente.</w:t>
      </w:r>
      <w:commentRangeEnd w:id="19"/>
      <w:r w:rsidR="00324684">
        <w:rPr>
          <w:rStyle w:val="Refdecomentario"/>
          <w:lang w:eastAsia="es-ES"/>
        </w:rPr>
        <w:commentReference w:id="19"/>
      </w:r>
    </w:p>
    <w:p w14:paraId="07903773" w14:textId="77777777" w:rsidR="00C16CA8" w:rsidRDefault="00C16CA8" w:rsidP="00C16CA8">
      <w:pPr>
        <w:pStyle w:val="Textoindependiente"/>
        <w:spacing w:line="360" w:lineRule="auto"/>
        <w:ind w:firstLine="0"/>
        <w:jc w:val="both"/>
        <w:rPr>
          <w:rFonts w:ascii="Arial" w:hAnsi="Arial" w:cs="Arial"/>
        </w:rPr>
      </w:pPr>
    </w:p>
    <w:p w14:paraId="42ABF87D" w14:textId="77777777"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 pero se quedan cortos para este tipo de plataformas con un contenido bastante considerable y en rápido crecimiento.</w:t>
      </w:r>
    </w:p>
    <w:p w14:paraId="5A68B8B6" w14:textId="77777777" w:rsidR="00C16CA8" w:rsidRDefault="00C16CA8" w:rsidP="00C16CA8">
      <w:pPr>
        <w:pStyle w:val="Textoindependiente"/>
        <w:spacing w:line="360" w:lineRule="auto"/>
        <w:ind w:firstLine="0"/>
        <w:jc w:val="both"/>
        <w:rPr>
          <w:rFonts w:ascii="Arial" w:hAnsi="Arial" w:cs="Arial"/>
        </w:rPr>
      </w:pPr>
    </w:p>
    <w:p w14:paraId="7E830E22" w14:textId="77777777"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xml:space="preserve">: ¿Cómo contribuir al mejoramiento de la personalización y visibilidad del contenido en las plataformas del proyecto z17? </w:t>
      </w:r>
    </w:p>
    <w:p w14:paraId="04C21D66" w14:textId="77777777" w:rsidR="00C16CA8" w:rsidRDefault="00C16CA8" w:rsidP="00C16CA8">
      <w:pPr>
        <w:pStyle w:val="Textoindependiente"/>
        <w:spacing w:line="360" w:lineRule="auto"/>
        <w:ind w:firstLine="0"/>
        <w:jc w:val="both"/>
        <w:rPr>
          <w:rFonts w:ascii="Arial" w:hAnsi="Arial" w:cs="Arial"/>
        </w:rPr>
      </w:pPr>
    </w:p>
    <w:p w14:paraId="25EE8D06" w14:textId="77777777"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commentRangeStart w:id="20"/>
      <w:r>
        <w:rPr>
          <w:rFonts w:ascii="Arial" w:hAnsi="Arial" w:cs="Arial"/>
        </w:rPr>
        <w:t xml:space="preserve">para mejorar </w:t>
      </w:r>
      <w:commentRangeEnd w:id="20"/>
      <w:r w:rsidR="00324684">
        <w:rPr>
          <w:rStyle w:val="Refdecomentario"/>
          <w:lang w:eastAsia="es-ES"/>
        </w:rPr>
        <w:commentReference w:id="20"/>
      </w:r>
      <w:r>
        <w:rPr>
          <w:rFonts w:ascii="Arial" w:hAnsi="Arial" w:cs="Arial"/>
        </w:rPr>
        <w:t xml:space="preserve">la  personalización y visibilidad del contenido en las plataformas del proyecto z17. </w:t>
      </w:r>
    </w:p>
    <w:p w14:paraId="4BA4F725" w14:textId="77777777" w:rsidR="00C16CA8" w:rsidRDefault="00C16CA8" w:rsidP="00C16CA8">
      <w:pPr>
        <w:pStyle w:val="Textoindependiente"/>
        <w:spacing w:line="360" w:lineRule="auto"/>
        <w:ind w:firstLine="0"/>
        <w:jc w:val="both"/>
        <w:rPr>
          <w:rFonts w:ascii="Arial" w:hAnsi="Arial" w:cs="Arial"/>
        </w:rPr>
      </w:pPr>
    </w:p>
    <w:p w14:paraId="12AA29B9" w14:textId="77777777" w:rsidR="00C16CA8" w:rsidRDefault="00C16CA8" w:rsidP="00C16CA8">
      <w:pPr>
        <w:pStyle w:val="Textoindependiente"/>
        <w:spacing w:line="360" w:lineRule="auto"/>
        <w:ind w:firstLine="0"/>
        <w:jc w:val="both"/>
        <w:rPr>
          <w:rFonts w:ascii="Arial" w:hAnsi="Arial" w:cs="Arial"/>
        </w:rPr>
      </w:pPr>
      <w:commentRangeStart w:id="21"/>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Pr>
          <w:rFonts w:ascii="Arial" w:hAnsi="Arial" w:cs="Arial"/>
        </w:rPr>
        <w:t>Sistemas de recomendaciones para mejorar la visibilidad de la información en las plataformas del proyecto z17</w:t>
      </w:r>
      <w:r w:rsidRPr="007A5ED9">
        <w:rPr>
          <w:rFonts w:ascii="Arial" w:hAnsi="Arial" w:cs="Arial"/>
        </w:rPr>
        <w:t>.</w:t>
      </w:r>
      <w:commentRangeEnd w:id="21"/>
      <w:r w:rsidR="00324684">
        <w:rPr>
          <w:rStyle w:val="Refdecomentario"/>
          <w:lang w:eastAsia="es-ES"/>
        </w:rPr>
        <w:commentReference w:id="21"/>
      </w:r>
    </w:p>
    <w:p w14:paraId="250F6B89" w14:textId="77777777" w:rsidR="00C16CA8" w:rsidRDefault="00C16CA8" w:rsidP="00C16CA8">
      <w:pPr>
        <w:pStyle w:val="Textoindependiente"/>
        <w:spacing w:line="360" w:lineRule="auto"/>
        <w:ind w:firstLine="0"/>
        <w:jc w:val="both"/>
        <w:rPr>
          <w:rFonts w:ascii="Arial" w:hAnsi="Arial" w:cs="Arial"/>
        </w:rPr>
      </w:pPr>
    </w:p>
    <w:p w14:paraId="5B9D2BA1" w14:textId="77777777" w:rsidR="00C16CA8" w:rsidRDefault="00C16CA8" w:rsidP="00C16CA8">
      <w:pPr>
        <w:pStyle w:val="Textoindependiente"/>
        <w:spacing w:line="360" w:lineRule="auto"/>
        <w:ind w:firstLine="0"/>
        <w:jc w:val="both"/>
        <w:rPr>
          <w:rFonts w:ascii="Arial" w:hAnsi="Arial" w:cs="Arial"/>
        </w:rPr>
      </w:pPr>
      <w:commentRangeStart w:id="22"/>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commentRangeEnd w:id="22"/>
      <w:r w:rsidR="00324684">
        <w:rPr>
          <w:rStyle w:val="Refdecomentario"/>
          <w:lang w:eastAsia="es-ES"/>
        </w:rPr>
        <w:commentReference w:id="22"/>
      </w:r>
    </w:p>
    <w:p w14:paraId="379F968E" w14:textId="77777777" w:rsidR="00C16CA8" w:rsidRPr="0093445F" w:rsidRDefault="00C16CA8" w:rsidP="00C16CA8">
      <w:pPr>
        <w:pStyle w:val="Textoindependiente"/>
        <w:spacing w:line="360" w:lineRule="auto"/>
        <w:ind w:firstLine="0"/>
        <w:jc w:val="both"/>
        <w:rPr>
          <w:rFonts w:ascii="Arial" w:hAnsi="Arial" w:cs="Arial"/>
        </w:rPr>
      </w:pPr>
    </w:p>
    <w:p w14:paraId="005FA1FA" w14:textId="77777777" w:rsidR="00C16CA8" w:rsidRPr="00447BC1" w:rsidRDefault="00C16CA8" w:rsidP="00C16CA8">
      <w:pPr>
        <w:pStyle w:val="Textoindependiente"/>
        <w:numPr>
          <w:ilvl w:val="0"/>
          <w:numId w:val="38"/>
        </w:numPr>
        <w:spacing w:line="360" w:lineRule="auto"/>
        <w:jc w:val="both"/>
        <w:rPr>
          <w:rFonts w:ascii="Arial" w:hAnsi="Arial" w:cs="Arial"/>
        </w:rPr>
      </w:pPr>
      <w:commentRangeStart w:id="23"/>
      <w:r w:rsidRPr="00447BC1">
        <w:rPr>
          <w:rFonts w:ascii="Arial" w:hAnsi="Arial" w:cs="Arial"/>
        </w:rPr>
        <w:lastRenderedPageBreak/>
        <w:t>Elaborar el marco teórico de la investigación</w:t>
      </w:r>
      <w:r>
        <w:rPr>
          <w:rFonts w:ascii="Arial" w:hAnsi="Arial" w:cs="Arial"/>
        </w:rPr>
        <w:t xml:space="preserve"> que se </w:t>
      </w:r>
      <w:commentRangeStart w:id="24"/>
      <w:r>
        <w:rPr>
          <w:rFonts w:ascii="Arial" w:hAnsi="Arial" w:cs="Arial"/>
        </w:rPr>
        <w:t xml:space="preserve">llevara </w:t>
      </w:r>
      <w:commentRangeEnd w:id="24"/>
      <w:r w:rsidR="009445A8">
        <w:rPr>
          <w:rStyle w:val="Refdecomentario"/>
          <w:lang w:eastAsia="es-ES"/>
        </w:rPr>
        <w:commentReference w:id="24"/>
      </w:r>
      <w:r>
        <w:rPr>
          <w:rFonts w:ascii="Arial" w:hAnsi="Arial" w:cs="Arial"/>
        </w:rPr>
        <w:t>a cabo respecto a los sistemas de recomendaciones</w:t>
      </w:r>
      <w:r w:rsidRPr="00447BC1">
        <w:rPr>
          <w:rFonts w:ascii="Arial" w:hAnsi="Arial" w:cs="Arial"/>
        </w:rPr>
        <w:t>.</w:t>
      </w:r>
      <w:commentRangeEnd w:id="23"/>
      <w:r w:rsidR="009445A8">
        <w:rPr>
          <w:rStyle w:val="Refdecomentario"/>
          <w:lang w:eastAsia="es-ES"/>
        </w:rPr>
        <w:commentReference w:id="23"/>
      </w:r>
    </w:p>
    <w:p w14:paraId="6FD5A5DF" w14:textId="77777777" w:rsidR="00C16CA8" w:rsidRPr="00447BC1" w:rsidRDefault="00C16CA8" w:rsidP="00C16CA8">
      <w:pPr>
        <w:pStyle w:val="Textoindependiente"/>
        <w:numPr>
          <w:ilvl w:val="0"/>
          <w:numId w:val="38"/>
        </w:numPr>
        <w:spacing w:line="360" w:lineRule="auto"/>
        <w:jc w:val="both"/>
        <w:rPr>
          <w:rFonts w:ascii="Arial" w:hAnsi="Arial" w:cs="Arial"/>
        </w:rPr>
      </w:pPr>
      <w:commentRangeStart w:id="25"/>
      <w:r w:rsidRPr="00447BC1">
        <w:rPr>
          <w:rFonts w:ascii="Arial" w:hAnsi="Arial" w:cs="Arial"/>
        </w:rPr>
        <w:t>Desarrolla</w:t>
      </w:r>
      <w:commentRangeEnd w:id="25"/>
      <w:r w:rsidR="00324684">
        <w:rPr>
          <w:rStyle w:val="Refdecomentario"/>
          <w:lang w:eastAsia="es-ES"/>
        </w:rPr>
        <w:commentReference w:id="25"/>
      </w:r>
      <w:r w:rsidRPr="00447BC1">
        <w:rPr>
          <w:rFonts w:ascii="Arial" w:hAnsi="Arial" w:cs="Arial"/>
        </w:rPr>
        <w:t xml:space="preserve">r el análisis y diseño del </w:t>
      </w:r>
      <w:commentRangeStart w:id="26"/>
      <w:r w:rsidRPr="00447BC1">
        <w:rPr>
          <w:rFonts w:ascii="Arial" w:hAnsi="Arial" w:cs="Arial"/>
        </w:rPr>
        <w:t>SR</w:t>
      </w:r>
      <w:commentRangeEnd w:id="26"/>
      <w:r w:rsidR="009445A8">
        <w:rPr>
          <w:rStyle w:val="Refdecomentario"/>
          <w:lang w:eastAsia="es-ES"/>
        </w:rPr>
        <w:commentReference w:id="26"/>
      </w:r>
      <w:r w:rsidRPr="00447BC1">
        <w:rPr>
          <w:rFonts w:ascii="Arial" w:hAnsi="Arial" w:cs="Arial"/>
        </w:rPr>
        <w:t xml:space="preserve"> para las plataformas.</w:t>
      </w:r>
    </w:p>
    <w:p w14:paraId="724942BD" w14:textId="77777777"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Implementar la solución propuesta de acuerdo a la estructura de diseño definida.</w:t>
      </w:r>
    </w:p>
    <w:p w14:paraId="7F923615" w14:textId="77777777" w:rsidR="00C16CA8"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Evaluar la calidad del sistema a través de pruebas.</w:t>
      </w:r>
    </w:p>
    <w:p w14:paraId="2731B359" w14:textId="77777777" w:rsidR="00C16CA8" w:rsidRDefault="00C16CA8" w:rsidP="00C16CA8">
      <w:pPr>
        <w:pStyle w:val="Textoindependiente"/>
        <w:spacing w:line="360" w:lineRule="auto"/>
        <w:ind w:firstLine="0"/>
        <w:jc w:val="both"/>
        <w:rPr>
          <w:rFonts w:ascii="Arial" w:hAnsi="Arial" w:cs="Arial"/>
        </w:rPr>
      </w:pPr>
    </w:p>
    <w:p w14:paraId="38BA3094"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14:paraId="59E67009" w14:textId="77777777" w:rsidR="00C16CA8" w:rsidRDefault="00C16CA8" w:rsidP="00C16CA8">
      <w:pPr>
        <w:pStyle w:val="Textoindependiente"/>
        <w:spacing w:line="360" w:lineRule="auto"/>
        <w:ind w:firstLine="0"/>
        <w:jc w:val="both"/>
        <w:rPr>
          <w:rFonts w:ascii="Arial" w:hAnsi="Arial" w:cs="Arial"/>
        </w:rPr>
      </w:pPr>
    </w:p>
    <w:p w14:paraId="7864F40A" w14:textId="77777777"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14:paraId="53F31D9D" w14:textId="77777777" w:rsidR="00C16CA8" w:rsidRPr="00834BBE" w:rsidRDefault="00C16CA8" w:rsidP="00C16CA8">
      <w:pPr>
        <w:pStyle w:val="Textoindependiente"/>
        <w:spacing w:line="360" w:lineRule="auto"/>
        <w:ind w:firstLine="0"/>
        <w:jc w:val="both"/>
        <w:rPr>
          <w:rFonts w:ascii="Arial" w:hAnsi="Arial" w:cs="Arial"/>
          <w:b/>
        </w:rPr>
      </w:pPr>
    </w:p>
    <w:p w14:paraId="30C40526"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commentRangeStart w:id="27"/>
      <w:r w:rsidRPr="00474A15">
        <w:rPr>
          <w:rFonts w:ascii="Arial" w:hAnsi="Arial" w:cs="Arial"/>
        </w:rPr>
        <w:t xml:space="preserve">Utilizado al tener en cuenta la caracterización de la evolución histórica de los </w:t>
      </w:r>
      <w:commentRangeStart w:id="28"/>
      <w:r w:rsidRPr="00474A15">
        <w:rPr>
          <w:rFonts w:ascii="Arial" w:hAnsi="Arial" w:cs="Arial"/>
        </w:rPr>
        <w:t xml:space="preserve">sistemas de recomendación </w:t>
      </w:r>
      <w:commentRangeEnd w:id="28"/>
      <w:r w:rsidR="009445A8">
        <w:rPr>
          <w:rStyle w:val="Refdecomentario"/>
          <w:lang w:eastAsia="es-ES"/>
        </w:rPr>
        <w:commentReference w:id="28"/>
      </w:r>
      <w:r w:rsidRPr="00474A15">
        <w:rPr>
          <w:rFonts w:ascii="Arial" w:hAnsi="Arial" w:cs="Arial"/>
        </w:rPr>
        <w:t>como herramientas bases para concebir el sistema actual</w:t>
      </w:r>
      <w:r>
        <w:rPr>
          <w:rFonts w:ascii="Arial" w:hAnsi="Arial" w:cs="Arial"/>
        </w:rPr>
        <w:t xml:space="preserve">, un sistema </w:t>
      </w:r>
      <w:proofErr w:type="spellStart"/>
      <w:r>
        <w:rPr>
          <w:rFonts w:ascii="Arial" w:hAnsi="Arial" w:cs="Arial"/>
        </w:rPr>
        <w:t>recomendador</w:t>
      </w:r>
      <w:proofErr w:type="spellEnd"/>
      <w:r>
        <w:rPr>
          <w:rFonts w:ascii="Arial" w:hAnsi="Arial" w:cs="Arial"/>
        </w:rPr>
        <w:t xml:space="preserve"> basado en redes neuronales profundas</w:t>
      </w:r>
      <w:r w:rsidRPr="00474A15">
        <w:rPr>
          <w:rFonts w:ascii="Arial" w:hAnsi="Arial" w:cs="Arial"/>
        </w:rPr>
        <w:t xml:space="preserve">. </w:t>
      </w:r>
      <w:commentRangeEnd w:id="27"/>
      <w:r w:rsidR="009445A8">
        <w:rPr>
          <w:rStyle w:val="Refdecomentario"/>
          <w:lang w:eastAsia="es-ES"/>
        </w:rPr>
        <w:commentReference w:id="27"/>
      </w:r>
    </w:p>
    <w:p w14:paraId="6B0658F8" w14:textId="77777777" w:rsidR="00C16CA8" w:rsidRDefault="00C16CA8" w:rsidP="00C16CA8">
      <w:pPr>
        <w:pStyle w:val="Textoindependiente"/>
        <w:spacing w:line="360" w:lineRule="auto"/>
        <w:ind w:firstLine="0"/>
        <w:jc w:val="both"/>
        <w:rPr>
          <w:rFonts w:ascii="Arial" w:hAnsi="Arial" w:cs="Arial"/>
        </w:rPr>
      </w:pPr>
    </w:p>
    <w:p w14:paraId="6D901DF3" w14:textId="77777777" w:rsidR="00C16CA8" w:rsidRPr="008C7FE3"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w:t>
      </w:r>
      <w:commentRangeStart w:id="29"/>
      <w:r w:rsidRPr="008C7FE3">
        <w:rPr>
          <w:rFonts w:ascii="Arial" w:hAnsi="Arial" w:cs="Arial"/>
        </w:rPr>
        <w:t>fenómenos estudiados</w:t>
      </w:r>
      <w:commentRangeEnd w:id="29"/>
      <w:r w:rsidR="009445A8">
        <w:rPr>
          <w:rStyle w:val="Refdecomentario"/>
          <w:lang w:eastAsia="es-ES"/>
        </w:rPr>
        <w:commentReference w:id="29"/>
      </w:r>
      <w:r w:rsidRPr="008C7FE3">
        <w:rPr>
          <w:rFonts w:ascii="Arial" w:hAnsi="Arial" w:cs="Arial"/>
        </w:rPr>
        <w:t>, establecer generalizaciones y analizar cada uno de los detalles hasta establecer las relaciones existentes entre estos fenómenos.</w:t>
      </w:r>
    </w:p>
    <w:p w14:paraId="4CD9D6DB" w14:textId="77777777" w:rsidR="00C16CA8" w:rsidRDefault="00C16CA8" w:rsidP="00C16CA8">
      <w:pPr>
        <w:pStyle w:val="Textoindependiente"/>
        <w:spacing w:line="360" w:lineRule="auto"/>
        <w:ind w:firstLine="0"/>
        <w:jc w:val="both"/>
        <w:rPr>
          <w:rFonts w:ascii="Arial" w:hAnsi="Arial" w:cs="Arial"/>
        </w:rPr>
      </w:pPr>
    </w:p>
    <w:p w14:paraId="5C1478D5" w14:textId="77777777"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14:paraId="186C6517" w14:textId="77777777" w:rsidR="00C16CA8" w:rsidRPr="001032A0" w:rsidRDefault="00C16CA8" w:rsidP="00C16CA8">
      <w:pPr>
        <w:pStyle w:val="Textoindependiente"/>
        <w:spacing w:line="360" w:lineRule="auto"/>
        <w:ind w:firstLine="0"/>
        <w:jc w:val="both"/>
        <w:rPr>
          <w:rFonts w:ascii="Arial" w:hAnsi="Arial" w:cs="Arial"/>
        </w:rPr>
      </w:pPr>
    </w:p>
    <w:p w14:paraId="116ED171" w14:textId="77777777"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w:t>
      </w:r>
      <w:commentRangeStart w:id="30"/>
      <w:r w:rsidRPr="001032A0">
        <w:rPr>
          <w:rFonts w:ascii="Arial" w:hAnsi="Arial" w:cs="Arial"/>
        </w:rPr>
        <w:t>permanentemente durante el desarrollo de la investigación.</w:t>
      </w:r>
      <w:commentRangeEnd w:id="30"/>
      <w:r w:rsidR="009445A8">
        <w:rPr>
          <w:rStyle w:val="Refdecomentario"/>
          <w:lang w:eastAsia="es-ES"/>
        </w:rPr>
        <w:commentReference w:id="30"/>
      </w:r>
      <w:r w:rsidRPr="001032A0">
        <w:rPr>
          <w:rFonts w:ascii="Arial" w:hAnsi="Arial" w:cs="Arial"/>
        </w:rPr>
        <w:t xml:space="preserve"> </w:t>
      </w:r>
      <w:commentRangeStart w:id="31"/>
      <w:r w:rsidRPr="001032A0">
        <w:rPr>
          <w:rFonts w:ascii="Arial" w:hAnsi="Arial" w:cs="Arial"/>
        </w:rPr>
        <w:t>Propiciar</w:t>
      </w:r>
      <w:commentRangeEnd w:id="31"/>
      <w:r w:rsidR="009445A8">
        <w:rPr>
          <w:rStyle w:val="Refdecomentario"/>
          <w:lang w:eastAsia="es-ES"/>
        </w:rPr>
        <w:commentReference w:id="31"/>
      </w:r>
      <w:r w:rsidRPr="001032A0">
        <w:rPr>
          <w:rFonts w:ascii="Arial" w:hAnsi="Arial" w:cs="Arial"/>
        </w:rPr>
        <w:t xml:space="preserve"> el estudio de documentos relacionados con la selección de los materiales de estudio y las técnicas de </w:t>
      </w:r>
      <w:commentRangeStart w:id="32"/>
      <w:r w:rsidRPr="001032A0">
        <w:rPr>
          <w:rFonts w:ascii="Arial" w:hAnsi="Arial" w:cs="Arial"/>
        </w:rPr>
        <w:t>IA</w:t>
      </w:r>
      <w:commentRangeEnd w:id="32"/>
      <w:r w:rsidR="009445A8">
        <w:rPr>
          <w:rStyle w:val="Refdecomentario"/>
          <w:lang w:eastAsia="es-ES"/>
        </w:rPr>
        <w:commentReference w:id="32"/>
      </w:r>
      <w:r w:rsidRPr="001032A0">
        <w:rPr>
          <w:rFonts w:ascii="Arial" w:hAnsi="Arial" w:cs="Arial"/>
        </w:rPr>
        <w:t xml:space="preserve">. Permite, además, obtener información </w:t>
      </w:r>
      <w:commentRangeStart w:id="33"/>
      <w:r w:rsidRPr="001032A0">
        <w:rPr>
          <w:rFonts w:ascii="Arial" w:hAnsi="Arial" w:cs="Arial"/>
        </w:rPr>
        <w:t>sobre la evolución y el estado actual del objeto que se investiga</w:t>
      </w:r>
      <w:commentRangeEnd w:id="33"/>
      <w:r w:rsidR="009445A8">
        <w:rPr>
          <w:rStyle w:val="Refdecomentario"/>
          <w:lang w:eastAsia="es-ES"/>
        </w:rPr>
        <w:commentReference w:id="33"/>
      </w:r>
      <w:r w:rsidRPr="001032A0">
        <w:rPr>
          <w:rFonts w:ascii="Arial" w:hAnsi="Arial" w:cs="Arial"/>
        </w:rPr>
        <w:t xml:space="preserve">, </w:t>
      </w:r>
      <w:commentRangeStart w:id="34"/>
      <w:r w:rsidRPr="001032A0">
        <w:rPr>
          <w:rFonts w:ascii="Arial" w:hAnsi="Arial" w:cs="Arial"/>
        </w:rPr>
        <w:t xml:space="preserve">tanto nacional como internacional, sirve de referencia </w:t>
      </w:r>
      <w:proofErr w:type="gramStart"/>
      <w:r w:rsidRPr="001032A0">
        <w:rPr>
          <w:rFonts w:ascii="Arial" w:hAnsi="Arial" w:cs="Arial"/>
        </w:rPr>
        <w:t>para</w:t>
      </w:r>
      <w:proofErr w:type="gramEnd"/>
      <w:r w:rsidRPr="001032A0">
        <w:rPr>
          <w:rFonts w:ascii="Arial" w:hAnsi="Arial" w:cs="Arial"/>
        </w:rPr>
        <w:t xml:space="preserve"> la construcción</w:t>
      </w:r>
      <w:r>
        <w:rPr>
          <w:rFonts w:ascii="Arial" w:hAnsi="Arial" w:cs="Arial"/>
        </w:rPr>
        <w:t xml:space="preserve"> del modelo de un SR</w:t>
      </w:r>
      <w:r w:rsidRPr="001032A0">
        <w:rPr>
          <w:rFonts w:ascii="Arial" w:hAnsi="Arial" w:cs="Arial"/>
        </w:rPr>
        <w:t xml:space="preserve"> para la selección de materiales de estudio.</w:t>
      </w:r>
      <w:commentRangeEnd w:id="34"/>
      <w:r w:rsidR="009445A8">
        <w:rPr>
          <w:rStyle w:val="Refdecomentario"/>
          <w:lang w:eastAsia="es-ES"/>
        </w:rPr>
        <w:commentReference w:id="34"/>
      </w:r>
    </w:p>
    <w:p w14:paraId="6365845C" w14:textId="77777777" w:rsidR="00C16CA8" w:rsidRDefault="00C16CA8" w:rsidP="00C16CA8">
      <w:pPr>
        <w:pStyle w:val="Textoindependiente"/>
        <w:spacing w:line="360" w:lineRule="auto"/>
        <w:ind w:firstLine="0"/>
        <w:jc w:val="both"/>
        <w:rPr>
          <w:rFonts w:ascii="Arial" w:hAnsi="Arial" w:cs="Arial"/>
        </w:rPr>
      </w:pPr>
    </w:p>
    <w:p w14:paraId="4893B2FC" w14:textId="77777777"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lastRenderedPageBreak/>
        <w:t>Metidos Empíricos</w:t>
      </w:r>
    </w:p>
    <w:p w14:paraId="65464729" w14:textId="77777777" w:rsidR="00C16CA8" w:rsidRDefault="00C16CA8" w:rsidP="00C16CA8">
      <w:pPr>
        <w:pStyle w:val="Textoindependiente"/>
        <w:spacing w:line="360" w:lineRule="auto"/>
        <w:ind w:firstLine="0"/>
        <w:jc w:val="both"/>
        <w:rPr>
          <w:rFonts w:ascii="Arial" w:hAnsi="Arial" w:cs="Arial"/>
        </w:rPr>
      </w:pPr>
    </w:p>
    <w:p w14:paraId="5424D306" w14:textId="77777777" w:rsidR="00C16CA8" w:rsidRDefault="00C16CA8" w:rsidP="00C16CA8">
      <w:pPr>
        <w:pStyle w:val="Textoindependiente"/>
        <w:spacing w:line="360" w:lineRule="auto"/>
        <w:ind w:firstLine="0"/>
        <w:jc w:val="both"/>
        <w:rPr>
          <w:rFonts w:ascii="Arial" w:hAnsi="Arial" w:cs="Arial"/>
        </w:rPr>
      </w:pPr>
      <w:commentRangeStart w:id="35"/>
      <w:r w:rsidRPr="006F1310">
        <w:rPr>
          <w:rFonts w:ascii="Arial" w:hAnsi="Arial" w:cs="Arial"/>
          <w:b/>
        </w:rPr>
        <w:t>La encuesta</w:t>
      </w:r>
      <w:r w:rsidRPr="00666FF7">
        <w:rPr>
          <w:rFonts w:ascii="Arial" w:hAnsi="Arial" w:cs="Arial"/>
        </w:rPr>
        <w:t xml:space="preserve">: Aplicada a los </w:t>
      </w:r>
      <w:r>
        <w:rPr>
          <w:rFonts w:ascii="Arial" w:hAnsi="Arial" w:cs="Arial"/>
        </w:rPr>
        <w:t xml:space="preserve">profesionales del proyecto z17 para </w:t>
      </w:r>
      <w:proofErr w:type="spellStart"/>
      <w:r w:rsidRPr="001C358D">
        <w:rPr>
          <w:rFonts w:ascii="Arial" w:hAnsi="Arial" w:cs="Arial"/>
          <w:highlight w:val="yellow"/>
        </w:rPr>
        <w:t>indentificar</w:t>
      </w:r>
      <w:proofErr w:type="spellEnd"/>
      <w:r>
        <w:rPr>
          <w:rFonts w:ascii="Arial" w:hAnsi="Arial" w:cs="Arial"/>
        </w:rPr>
        <w:t xml:space="preserve"> sus preferencias en relación al sistema propuesto para sustituir el actual sistema de recomendación actualmente en uso. Permitió conocer los principales requisitos y funciones del sistema para dar el mejor producto posible.</w:t>
      </w:r>
    </w:p>
    <w:commentRangeEnd w:id="35"/>
    <w:p w14:paraId="23C072EF" w14:textId="77777777" w:rsidR="00C16CA8" w:rsidRDefault="001C358D" w:rsidP="00C16CA8">
      <w:pPr>
        <w:pStyle w:val="Textoindependiente"/>
        <w:spacing w:line="360" w:lineRule="auto"/>
        <w:ind w:firstLine="0"/>
        <w:jc w:val="both"/>
        <w:rPr>
          <w:rFonts w:ascii="Arial" w:hAnsi="Arial" w:cs="Arial"/>
        </w:rPr>
      </w:pPr>
      <w:r>
        <w:rPr>
          <w:rStyle w:val="Refdecomentario"/>
          <w:lang w:eastAsia="es-ES"/>
        </w:rPr>
        <w:commentReference w:id="35"/>
      </w:r>
    </w:p>
    <w:p w14:paraId="290607ED" w14:textId="77777777" w:rsidR="00C16CA8" w:rsidRDefault="00C16CA8" w:rsidP="00C16CA8">
      <w:pPr>
        <w:pStyle w:val="Textoindependiente"/>
        <w:spacing w:line="360" w:lineRule="auto"/>
        <w:ind w:firstLine="0"/>
        <w:jc w:val="both"/>
        <w:rPr>
          <w:rFonts w:ascii="Arial" w:hAnsi="Arial" w:cs="Arial"/>
        </w:rPr>
      </w:pPr>
      <w:r w:rsidRPr="003E7089">
        <w:rPr>
          <w:rFonts w:ascii="Arial" w:hAnsi="Arial" w:cs="Arial"/>
          <w:b/>
        </w:rPr>
        <w:t xml:space="preserve">Técnica </w:t>
      </w:r>
      <w:proofErr w:type="spellStart"/>
      <w:r w:rsidRPr="003E7089">
        <w:rPr>
          <w:rFonts w:ascii="Arial" w:hAnsi="Arial" w:cs="Arial"/>
          <w:b/>
        </w:rPr>
        <w:t>Iadov</w:t>
      </w:r>
      <w:proofErr w:type="spellEnd"/>
      <w:r w:rsidRPr="003E7089">
        <w:rPr>
          <w:rFonts w:ascii="Arial" w:hAnsi="Arial" w:cs="Arial"/>
          <w:b/>
        </w:rPr>
        <w:t>:</w:t>
      </w:r>
      <w:r w:rsidRPr="003E7089">
        <w:rPr>
          <w:rFonts w:ascii="Arial" w:hAnsi="Arial" w:cs="Arial"/>
        </w:rPr>
        <w:t xml:space="preserve"> Este método se utiliza en la investigación para validar </w:t>
      </w:r>
      <w:commentRangeStart w:id="36"/>
      <w:r w:rsidRPr="003E7089">
        <w:rPr>
          <w:rFonts w:ascii="Arial" w:hAnsi="Arial" w:cs="Arial"/>
        </w:rPr>
        <w:t>la retroalimentación de la propuesta sobre el nivel de satisfacción con la fiabi</w:t>
      </w:r>
      <w:r>
        <w:rPr>
          <w:rFonts w:ascii="Arial" w:hAnsi="Arial" w:cs="Arial"/>
        </w:rPr>
        <w:t>lidad lograda por el SR</w:t>
      </w:r>
      <w:r w:rsidRPr="003E7089">
        <w:rPr>
          <w:rFonts w:ascii="Arial" w:hAnsi="Arial" w:cs="Arial"/>
        </w:rPr>
        <w:t xml:space="preserve"> para la selección de materiales de estudio</w:t>
      </w:r>
      <w:commentRangeEnd w:id="36"/>
      <w:r w:rsidR="001C358D">
        <w:rPr>
          <w:rStyle w:val="Refdecomentario"/>
          <w:lang w:eastAsia="es-ES"/>
        </w:rPr>
        <w:commentReference w:id="36"/>
      </w:r>
      <w:r w:rsidRPr="003E7089">
        <w:rPr>
          <w:rFonts w:ascii="Arial" w:hAnsi="Arial" w:cs="Arial"/>
        </w:rPr>
        <w:t>.</w:t>
      </w:r>
    </w:p>
    <w:p w14:paraId="5A8A1153" w14:textId="77777777" w:rsidR="00EE73D1" w:rsidRDefault="00EE73D1" w:rsidP="00C16CA8">
      <w:pPr>
        <w:pStyle w:val="Textoindependiente"/>
        <w:spacing w:line="360" w:lineRule="auto"/>
        <w:ind w:firstLine="0"/>
        <w:jc w:val="both"/>
        <w:rPr>
          <w:rFonts w:ascii="Arial" w:hAnsi="Arial" w:cs="Arial"/>
        </w:rPr>
      </w:pPr>
    </w:p>
    <w:p w14:paraId="68A85A62" w14:textId="4629635C" w:rsidR="00EE73D1" w:rsidRPr="00EE73D1" w:rsidRDefault="00EE73D1" w:rsidP="00EE73D1">
      <w:pPr>
        <w:spacing w:line="360" w:lineRule="auto"/>
        <w:jc w:val="both"/>
        <w:rPr>
          <w:rFonts w:ascii="Arial" w:hAnsi="Arial" w:cs="Arial"/>
        </w:rPr>
      </w:pPr>
      <w:r w:rsidRPr="00EE73D1">
        <w:rPr>
          <w:rFonts w:ascii="Arial" w:hAnsi="Arial" w:cs="Arial"/>
          <w:b/>
        </w:rPr>
        <w:t xml:space="preserve">Técnica </w:t>
      </w:r>
      <w:proofErr w:type="spellStart"/>
      <w:r w:rsidRPr="00EE73D1">
        <w:rPr>
          <w:rFonts w:ascii="Arial" w:hAnsi="Arial" w:cs="Arial"/>
          <w:b/>
        </w:rPr>
        <w:t>Iadov</w:t>
      </w:r>
      <w:proofErr w:type="spellEnd"/>
      <w:r w:rsidRPr="00EE73D1">
        <w:rPr>
          <w:rFonts w:ascii="Arial" w:hAnsi="Arial" w:cs="Arial"/>
          <w:b/>
        </w:rPr>
        <w:t>:</w:t>
      </w:r>
      <w:r w:rsidRPr="00EE73D1">
        <w:rPr>
          <w:rFonts w:ascii="Arial" w:hAnsi="Arial" w:cs="Arial"/>
        </w:rPr>
        <w:t xml:space="preserve"> Este método se utiliza en la investigación para validar la retroalimentación de los usuarios respecto al nivel de satisfacción y la fiabilida</w:t>
      </w:r>
      <w:r>
        <w:rPr>
          <w:rFonts w:ascii="Arial" w:hAnsi="Arial" w:cs="Arial"/>
        </w:rPr>
        <w:t>d del SR</w:t>
      </w:r>
      <w:r w:rsidRPr="00EE73D1">
        <w:rPr>
          <w:rFonts w:ascii="Arial" w:hAnsi="Arial" w:cs="Arial"/>
        </w:rPr>
        <w:t xml:space="preserve"> en la selección de materiales de estudio. A través de esta técnica, se recopilan y analizan las opiniones de los usuarios para evaluar la efectividad y aceptación del SR propuesto.</w:t>
      </w:r>
      <w:bookmarkStart w:id="37" w:name="_GoBack"/>
      <w:bookmarkEnd w:id="37"/>
    </w:p>
    <w:p w14:paraId="676AE56A" w14:textId="77777777" w:rsidR="00C16CA8" w:rsidRDefault="00C16CA8" w:rsidP="00C16CA8">
      <w:pPr>
        <w:pStyle w:val="Textoindependiente"/>
        <w:spacing w:line="360" w:lineRule="auto"/>
        <w:ind w:firstLine="0"/>
        <w:jc w:val="both"/>
        <w:rPr>
          <w:rFonts w:ascii="Arial" w:hAnsi="Arial" w:cs="Arial"/>
        </w:rPr>
      </w:pPr>
    </w:p>
    <w:p w14:paraId="0AEFF6F1" w14:textId="77777777" w:rsidR="00C16CA8" w:rsidRDefault="00C16CA8" w:rsidP="00C16CA8">
      <w:pPr>
        <w:pStyle w:val="Textoindependiente"/>
        <w:spacing w:line="360" w:lineRule="auto"/>
        <w:ind w:firstLine="0"/>
        <w:jc w:val="both"/>
        <w:rPr>
          <w:rFonts w:ascii="Arial" w:hAnsi="Arial" w:cs="Arial"/>
        </w:rPr>
      </w:pPr>
      <w:commentRangeStart w:id="38"/>
      <w:r w:rsidRPr="008D29D1">
        <w:rPr>
          <w:rFonts w:ascii="Arial" w:hAnsi="Arial" w:cs="Arial"/>
          <w:b/>
        </w:rPr>
        <w:t>La observación:</w:t>
      </w:r>
      <w:r w:rsidRPr="008D29D1">
        <w:rPr>
          <w:rFonts w:ascii="Arial" w:hAnsi="Arial" w:cs="Arial"/>
        </w:rPr>
        <w:t xml:space="preserve"> </w:t>
      </w:r>
      <w:commentRangeEnd w:id="38"/>
      <w:r w:rsidR="001C358D">
        <w:rPr>
          <w:rStyle w:val="Refdecomentario"/>
          <w:lang w:eastAsia="es-ES"/>
        </w:rPr>
        <w:commentReference w:id="38"/>
      </w:r>
      <w:r w:rsidRPr="008D29D1">
        <w:rPr>
          <w:rFonts w:ascii="Arial" w:hAnsi="Arial" w:cs="Arial"/>
        </w:rPr>
        <w:t xml:space="preserve">permitió valorar las diferentes manifestaciones y comportamientos </w:t>
      </w:r>
      <w:commentRangeStart w:id="39"/>
      <w:r w:rsidRPr="008D29D1">
        <w:rPr>
          <w:rFonts w:ascii="Arial" w:hAnsi="Arial" w:cs="Arial"/>
        </w:rPr>
        <w:t>de los procesos y fenómenos</w:t>
      </w:r>
      <w:commentRangeEnd w:id="39"/>
      <w:r w:rsidR="001C358D">
        <w:rPr>
          <w:rStyle w:val="Refdecomentario"/>
          <w:lang w:eastAsia="es-ES"/>
        </w:rPr>
        <w:commentReference w:id="39"/>
      </w:r>
      <w:r w:rsidRPr="008D29D1">
        <w:rPr>
          <w:rFonts w:ascii="Arial" w:hAnsi="Arial" w:cs="Arial"/>
        </w:rPr>
        <w:t xml:space="preserve">, así como describir y explicar las </w:t>
      </w:r>
      <w:commentRangeStart w:id="40"/>
      <w:r w:rsidRPr="008D29D1">
        <w:rPr>
          <w:rFonts w:ascii="Arial" w:hAnsi="Arial" w:cs="Arial"/>
        </w:rPr>
        <w:t xml:space="preserve">características fenomenológicas del objeto de estudio </w:t>
      </w:r>
      <w:commentRangeEnd w:id="40"/>
      <w:r w:rsidR="001C358D">
        <w:rPr>
          <w:rStyle w:val="Refdecomentario"/>
          <w:lang w:eastAsia="es-ES"/>
        </w:rPr>
        <w:commentReference w:id="40"/>
      </w:r>
      <w:r w:rsidRPr="008D29D1">
        <w:rPr>
          <w:rFonts w:ascii="Arial" w:hAnsi="Arial" w:cs="Arial"/>
        </w:rPr>
        <w:t>y someterlo a elaboración racional.</w:t>
      </w:r>
    </w:p>
    <w:p w14:paraId="32E13074" w14:textId="77777777" w:rsidR="00C16CA8" w:rsidRDefault="00C16CA8" w:rsidP="00C16CA8">
      <w:pPr>
        <w:pStyle w:val="Textoindependiente"/>
        <w:spacing w:line="360" w:lineRule="auto"/>
        <w:ind w:firstLine="0"/>
        <w:jc w:val="both"/>
        <w:rPr>
          <w:rFonts w:ascii="Arial" w:hAnsi="Arial" w:cs="Arial"/>
        </w:rPr>
      </w:pPr>
    </w:p>
    <w:p w14:paraId="040C8EC3" w14:textId="77777777" w:rsidR="00C16CA8" w:rsidRPr="00D66882" w:rsidRDefault="00C16CA8" w:rsidP="00C16CA8">
      <w:pPr>
        <w:pStyle w:val="Textoindependiente"/>
        <w:spacing w:line="360" w:lineRule="auto"/>
        <w:ind w:firstLine="0"/>
        <w:jc w:val="both"/>
        <w:rPr>
          <w:rFonts w:ascii="Arial" w:hAnsi="Arial" w:cs="Arial"/>
          <w:highlight w:val="yellow"/>
        </w:rPr>
      </w:pPr>
      <w:commentRangeStart w:id="41"/>
      <w:r w:rsidRPr="00D66882">
        <w:rPr>
          <w:rFonts w:ascii="Arial" w:hAnsi="Arial" w:cs="Arial"/>
          <w:highlight w:val="yellow"/>
        </w:rPr>
        <w:t xml:space="preserve">Las </w:t>
      </w:r>
      <w:r w:rsidRPr="00D66882">
        <w:rPr>
          <w:rFonts w:ascii="Arial" w:hAnsi="Arial" w:cs="Arial"/>
          <w:b/>
          <w:highlight w:val="yellow"/>
        </w:rPr>
        <w:t>tareas de investigación</w:t>
      </w:r>
      <w:r w:rsidRPr="00D66882">
        <w:rPr>
          <w:rFonts w:ascii="Arial" w:hAnsi="Arial" w:cs="Arial"/>
          <w:highlight w:val="yellow"/>
        </w:rPr>
        <w:t xml:space="preserve"> definidas para dar cumplimiento al objetivo de la investigación fueron las siguientes: </w:t>
      </w:r>
    </w:p>
    <w:commentRangeEnd w:id="41"/>
    <w:p w14:paraId="70CD804A" w14:textId="77777777" w:rsidR="00C16CA8" w:rsidRPr="00D66882" w:rsidRDefault="00D66882" w:rsidP="00C16CA8">
      <w:pPr>
        <w:pStyle w:val="Textoindependiente"/>
        <w:spacing w:line="360" w:lineRule="auto"/>
        <w:ind w:firstLine="0"/>
        <w:jc w:val="both"/>
        <w:rPr>
          <w:rFonts w:ascii="Arial" w:hAnsi="Arial" w:cs="Arial"/>
          <w:highlight w:val="yellow"/>
        </w:rPr>
      </w:pPr>
      <w:r w:rsidRPr="00D66882">
        <w:rPr>
          <w:rStyle w:val="Refdecomentario"/>
          <w:highlight w:val="yellow"/>
          <w:lang w:eastAsia="es-ES"/>
        </w:rPr>
        <w:commentReference w:id="41"/>
      </w:r>
    </w:p>
    <w:p w14:paraId="16BF9298" w14:textId="77777777" w:rsidR="00C16CA8" w:rsidRPr="00D66882" w:rsidRDefault="00C16CA8" w:rsidP="00C16CA8">
      <w:pPr>
        <w:pStyle w:val="Textoindependiente"/>
        <w:numPr>
          <w:ilvl w:val="0"/>
          <w:numId w:val="39"/>
        </w:numPr>
        <w:spacing w:line="360" w:lineRule="auto"/>
        <w:jc w:val="both"/>
        <w:rPr>
          <w:rFonts w:ascii="Arial" w:hAnsi="Arial" w:cs="Arial"/>
          <w:highlight w:val="yellow"/>
        </w:rPr>
      </w:pPr>
      <w:r w:rsidRPr="00D66882">
        <w:rPr>
          <w:rFonts w:ascii="Arial" w:hAnsi="Arial" w:cs="Arial"/>
          <w:highlight w:val="yellow"/>
        </w:rPr>
        <w:t xml:space="preserve">Elaboración del estado del arte de los sistemas </w:t>
      </w:r>
      <w:proofErr w:type="spellStart"/>
      <w:r w:rsidRPr="00D66882">
        <w:rPr>
          <w:rFonts w:ascii="Arial" w:hAnsi="Arial" w:cs="Arial"/>
          <w:highlight w:val="yellow"/>
        </w:rPr>
        <w:t>recomendadores</w:t>
      </w:r>
      <w:proofErr w:type="spellEnd"/>
      <w:r w:rsidRPr="00D66882">
        <w:rPr>
          <w:rFonts w:ascii="Arial" w:hAnsi="Arial" w:cs="Arial"/>
          <w:highlight w:val="yellow"/>
        </w:rPr>
        <w:t xml:space="preserve"> y los principales conceptos y elementos teóricos del tema a tratar como realizar una revisión exhaustiva de la literatura existente sobre sistemas </w:t>
      </w:r>
      <w:proofErr w:type="spellStart"/>
      <w:r w:rsidRPr="00D66882">
        <w:rPr>
          <w:rFonts w:ascii="Arial" w:hAnsi="Arial" w:cs="Arial"/>
          <w:highlight w:val="yellow"/>
        </w:rPr>
        <w:t>recomendadores</w:t>
      </w:r>
      <w:proofErr w:type="spellEnd"/>
      <w:r w:rsidRPr="00D66882">
        <w:rPr>
          <w:rFonts w:ascii="Arial" w:hAnsi="Arial" w:cs="Arial"/>
          <w:highlight w:val="yellow"/>
        </w:rPr>
        <w:t xml:space="preserve">, identificar y resumir los conceptos clave, teorías y modelos que sustentan los sistemas </w:t>
      </w:r>
      <w:proofErr w:type="spellStart"/>
      <w:r w:rsidRPr="00D66882">
        <w:rPr>
          <w:rFonts w:ascii="Arial" w:hAnsi="Arial" w:cs="Arial"/>
          <w:highlight w:val="yellow"/>
        </w:rPr>
        <w:t>recomendadores</w:t>
      </w:r>
      <w:proofErr w:type="spellEnd"/>
      <w:r w:rsidRPr="00D66882">
        <w:rPr>
          <w:rFonts w:ascii="Arial" w:hAnsi="Arial" w:cs="Arial"/>
          <w:highlight w:val="yellow"/>
        </w:rPr>
        <w:t xml:space="preserve"> y analizar las tendencias actuales y futuras en el desarrollo de sistemas </w:t>
      </w:r>
      <w:proofErr w:type="spellStart"/>
      <w:r w:rsidRPr="00D66882">
        <w:rPr>
          <w:rFonts w:ascii="Arial" w:hAnsi="Arial" w:cs="Arial"/>
          <w:highlight w:val="yellow"/>
        </w:rPr>
        <w:t>recomendadores</w:t>
      </w:r>
      <w:proofErr w:type="spellEnd"/>
      <w:r w:rsidRPr="00D66882">
        <w:rPr>
          <w:rFonts w:ascii="Arial" w:hAnsi="Arial" w:cs="Arial"/>
          <w:highlight w:val="yellow"/>
        </w:rPr>
        <w:t>. Además explicar las decisiones de diseño y las tecnologías utilizadas.</w:t>
      </w:r>
    </w:p>
    <w:p w14:paraId="4E67807F" w14:textId="77777777" w:rsidR="00C16CA8" w:rsidRPr="00D66882" w:rsidRDefault="00C16CA8" w:rsidP="00C16CA8">
      <w:pPr>
        <w:pStyle w:val="Textoindependiente"/>
        <w:spacing w:line="360" w:lineRule="auto"/>
        <w:ind w:left="720" w:firstLine="0"/>
        <w:jc w:val="both"/>
        <w:rPr>
          <w:rFonts w:ascii="Arial" w:hAnsi="Arial" w:cs="Arial"/>
          <w:highlight w:val="yellow"/>
        </w:rPr>
      </w:pPr>
    </w:p>
    <w:p w14:paraId="73B97993" w14:textId="77777777" w:rsidR="00C16CA8" w:rsidRPr="00D66882" w:rsidRDefault="00C16CA8" w:rsidP="00C16CA8">
      <w:pPr>
        <w:pStyle w:val="Textoindependiente"/>
        <w:numPr>
          <w:ilvl w:val="0"/>
          <w:numId w:val="39"/>
        </w:numPr>
        <w:spacing w:line="360" w:lineRule="auto"/>
        <w:jc w:val="both"/>
        <w:rPr>
          <w:rFonts w:ascii="Arial" w:hAnsi="Arial" w:cs="Arial"/>
          <w:highlight w:val="yellow"/>
        </w:rPr>
      </w:pPr>
      <w:commentRangeStart w:id="42"/>
      <w:r w:rsidRPr="00D66882">
        <w:rPr>
          <w:rFonts w:ascii="Arial" w:hAnsi="Arial" w:cs="Arial"/>
          <w:highlight w:val="yellow"/>
        </w:rPr>
        <w:lastRenderedPageBreak/>
        <w:t xml:space="preserve">Descripción de los artefactos generados </w:t>
      </w:r>
      <w:commentRangeEnd w:id="42"/>
      <w:r w:rsidR="00D66882" w:rsidRPr="00D66882">
        <w:rPr>
          <w:rStyle w:val="Refdecomentario"/>
          <w:highlight w:val="yellow"/>
          <w:lang w:eastAsia="es-ES"/>
        </w:rPr>
        <w:commentReference w:id="42"/>
      </w:r>
      <w:r w:rsidRPr="00D66882">
        <w:rPr>
          <w:rFonts w:ascii="Arial" w:hAnsi="Arial" w:cs="Arial"/>
          <w:highlight w:val="yellow"/>
        </w:rPr>
        <w:t>durante el desarrollo de la solución propuesta. Incluye diagramas de arquitectura, modelado del negocio, diagramas de clases, diagrama de secuencia, modelado de datos y cualquier otro artefacto visual que ayude a entender la estructura del sistema.</w:t>
      </w:r>
    </w:p>
    <w:p w14:paraId="2D79FCC2" w14:textId="77777777" w:rsidR="00C16CA8" w:rsidRPr="00D66882" w:rsidRDefault="00C16CA8" w:rsidP="00C16CA8">
      <w:pPr>
        <w:pStyle w:val="Textoindependiente"/>
        <w:spacing w:line="360" w:lineRule="auto"/>
        <w:ind w:left="720" w:firstLine="0"/>
        <w:jc w:val="both"/>
        <w:rPr>
          <w:rFonts w:ascii="Arial" w:hAnsi="Arial" w:cs="Arial"/>
          <w:highlight w:val="yellow"/>
        </w:rPr>
      </w:pPr>
      <w:r w:rsidRPr="00D66882">
        <w:rPr>
          <w:rFonts w:ascii="Arial" w:hAnsi="Arial" w:cs="Arial"/>
          <w:highlight w:val="yellow"/>
        </w:rPr>
        <w:t xml:space="preserve"> </w:t>
      </w:r>
    </w:p>
    <w:p w14:paraId="3BE257CC" w14:textId="77777777" w:rsidR="00C16CA8" w:rsidRPr="00D66882" w:rsidRDefault="00C16CA8" w:rsidP="00C16CA8">
      <w:pPr>
        <w:pStyle w:val="Textoindependiente"/>
        <w:numPr>
          <w:ilvl w:val="0"/>
          <w:numId w:val="39"/>
        </w:numPr>
        <w:spacing w:line="360" w:lineRule="auto"/>
        <w:jc w:val="both"/>
        <w:rPr>
          <w:rFonts w:ascii="Arial" w:hAnsi="Arial" w:cs="Arial"/>
          <w:highlight w:val="yellow"/>
        </w:rPr>
      </w:pPr>
      <w:r w:rsidRPr="00D66882">
        <w:rPr>
          <w:rFonts w:ascii="Arial" w:hAnsi="Arial" w:cs="Arial"/>
          <w:highlight w:val="yellow"/>
        </w:rPr>
        <w:t xml:space="preserve">Implementación de las principales funcionalidades de la solución informática propuesta. Desarrollar y probar las funcionalidades clave del sistema </w:t>
      </w:r>
      <w:proofErr w:type="spellStart"/>
      <w:r w:rsidRPr="00D66882">
        <w:rPr>
          <w:rFonts w:ascii="Arial" w:hAnsi="Arial" w:cs="Arial"/>
          <w:highlight w:val="yellow"/>
        </w:rPr>
        <w:t>recomendador</w:t>
      </w:r>
      <w:proofErr w:type="spellEnd"/>
      <w:r w:rsidRPr="00D66882">
        <w:rPr>
          <w:rFonts w:ascii="Arial" w:hAnsi="Arial" w:cs="Arial"/>
          <w:highlight w:val="yellow"/>
        </w:rPr>
        <w:t xml:space="preserve"> y asegurar de que las funcionalidades implementadas cumplan con los requisitos definidos.</w:t>
      </w:r>
    </w:p>
    <w:p w14:paraId="754F0539" w14:textId="77777777" w:rsidR="00C16CA8" w:rsidRPr="00D66882" w:rsidRDefault="00C16CA8" w:rsidP="00C16CA8">
      <w:pPr>
        <w:pStyle w:val="Textoindependiente"/>
        <w:spacing w:line="360" w:lineRule="auto"/>
        <w:ind w:firstLine="0"/>
        <w:jc w:val="both"/>
        <w:rPr>
          <w:rFonts w:ascii="Arial" w:hAnsi="Arial" w:cs="Arial"/>
          <w:highlight w:val="yellow"/>
        </w:rPr>
      </w:pPr>
    </w:p>
    <w:p w14:paraId="73884CEC" w14:textId="77777777" w:rsidR="00C16CA8" w:rsidRPr="00D66882" w:rsidRDefault="00C16CA8" w:rsidP="00C16CA8">
      <w:pPr>
        <w:pStyle w:val="Textoindependiente"/>
        <w:numPr>
          <w:ilvl w:val="0"/>
          <w:numId w:val="39"/>
        </w:numPr>
        <w:spacing w:line="360" w:lineRule="auto"/>
        <w:jc w:val="both"/>
        <w:rPr>
          <w:rFonts w:ascii="Arial" w:hAnsi="Arial" w:cs="Arial"/>
          <w:highlight w:val="yellow"/>
        </w:rPr>
      </w:pPr>
      <w:r w:rsidRPr="00D66882">
        <w:rPr>
          <w:rFonts w:ascii="Arial" w:hAnsi="Arial" w:cs="Arial"/>
          <w:highlight w:val="yellow"/>
        </w:rPr>
        <w:t>Integración del sistema de recomendación con las plataformas. Describir el proceso de integración e identificar y resolver posibles problemas de compatibilidad. Probar la integración para asegurar que el sistema funcione correctamente en un entorno de producción.</w:t>
      </w:r>
    </w:p>
    <w:p w14:paraId="4EFBE542" w14:textId="77777777" w:rsidR="00C16CA8" w:rsidRPr="00D66882" w:rsidRDefault="00C16CA8" w:rsidP="00C16CA8">
      <w:pPr>
        <w:pStyle w:val="Textoindependiente"/>
        <w:spacing w:line="360" w:lineRule="auto"/>
        <w:ind w:left="720" w:firstLine="0"/>
        <w:jc w:val="both"/>
        <w:rPr>
          <w:rFonts w:ascii="Arial" w:hAnsi="Arial" w:cs="Arial"/>
          <w:highlight w:val="yellow"/>
        </w:rPr>
      </w:pPr>
      <w:r w:rsidRPr="00D66882">
        <w:rPr>
          <w:rFonts w:ascii="Arial" w:hAnsi="Arial" w:cs="Arial"/>
          <w:highlight w:val="yellow"/>
        </w:rPr>
        <w:t xml:space="preserve"> </w:t>
      </w:r>
    </w:p>
    <w:p w14:paraId="3096E1A1" w14:textId="77777777" w:rsidR="00C16CA8" w:rsidRPr="00D66882" w:rsidRDefault="00C16CA8" w:rsidP="00C16CA8">
      <w:pPr>
        <w:pStyle w:val="Textoindependiente"/>
        <w:numPr>
          <w:ilvl w:val="0"/>
          <w:numId w:val="39"/>
        </w:numPr>
        <w:spacing w:line="360" w:lineRule="auto"/>
        <w:jc w:val="both"/>
        <w:rPr>
          <w:rFonts w:ascii="Arial" w:hAnsi="Arial" w:cs="Arial"/>
          <w:highlight w:val="yellow"/>
        </w:rPr>
      </w:pPr>
      <w:r w:rsidRPr="00D66882">
        <w:rPr>
          <w:rFonts w:ascii="Arial" w:hAnsi="Arial" w:cs="Arial"/>
          <w:highlight w:val="yellow"/>
        </w:rPr>
        <w:t xml:space="preserve">Análisis de los resultados arrojados de las pruebas internas realizadas para evaluar el rendimiento y la precisión del sistema </w:t>
      </w:r>
      <w:proofErr w:type="spellStart"/>
      <w:r w:rsidRPr="00D66882">
        <w:rPr>
          <w:rFonts w:ascii="Arial" w:hAnsi="Arial" w:cs="Arial"/>
          <w:highlight w:val="yellow"/>
        </w:rPr>
        <w:t>recomendador</w:t>
      </w:r>
      <w:proofErr w:type="spellEnd"/>
      <w:r w:rsidRPr="00D66882">
        <w:rPr>
          <w:rFonts w:ascii="Arial" w:hAnsi="Arial" w:cs="Arial"/>
          <w:highlight w:val="yellow"/>
        </w:rPr>
        <w:t>. Analizar los resultados obtenidos y compararlos con los resultados esperados indicando áreas de mejoras y proponer soluciones para optimizarlo.</w:t>
      </w:r>
    </w:p>
    <w:p w14:paraId="275AB05C" w14:textId="77777777"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14:paraId="5D2C8F37"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commentRangeStart w:id="43"/>
      <w:r w:rsidRPr="006022AA">
        <w:rPr>
          <w:rFonts w:ascii="Arial" w:hAnsi="Arial" w:cs="Arial"/>
        </w:rPr>
        <w:t>trabajos citados</w:t>
      </w:r>
      <w:commentRangeEnd w:id="43"/>
      <w:r w:rsidR="004D165B">
        <w:rPr>
          <w:rStyle w:val="Refdecomentario"/>
          <w:lang w:eastAsia="es-ES"/>
        </w:rPr>
        <w:commentReference w:id="43"/>
      </w:r>
      <w:r w:rsidRPr="006022AA">
        <w:rPr>
          <w:rFonts w:ascii="Arial" w:hAnsi="Arial" w:cs="Arial"/>
        </w:rPr>
        <w:t>, glosario de términos y anexos. Los capítulos abordan los siguientes temas:</w:t>
      </w:r>
    </w:p>
    <w:p w14:paraId="117F0A00" w14:textId="77777777" w:rsidR="00C16CA8" w:rsidRPr="006022AA" w:rsidRDefault="00C16CA8" w:rsidP="00C16CA8">
      <w:pPr>
        <w:pStyle w:val="Textoindependiente"/>
        <w:spacing w:line="360" w:lineRule="auto"/>
        <w:ind w:firstLine="0"/>
        <w:jc w:val="both"/>
        <w:rPr>
          <w:rFonts w:ascii="Arial" w:hAnsi="Arial" w:cs="Arial"/>
        </w:rPr>
      </w:pPr>
    </w:p>
    <w:p w14:paraId="51AF4D62"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w:t>
      </w:r>
      <w:r w:rsidRPr="004D165B">
        <w:rPr>
          <w:rFonts w:ascii="Arial" w:hAnsi="Arial" w:cs="Arial"/>
          <w:highlight w:val="yellow"/>
        </w:rPr>
        <w:t xml:space="preserve">los sistemas </w:t>
      </w:r>
      <w:proofErr w:type="spellStart"/>
      <w:r w:rsidRPr="004D165B">
        <w:rPr>
          <w:rFonts w:ascii="Arial" w:hAnsi="Arial" w:cs="Arial"/>
          <w:highlight w:val="yellow"/>
        </w:rPr>
        <w:t>recomendadores</w:t>
      </w:r>
      <w:proofErr w:type="spellEnd"/>
      <w:r w:rsidRPr="006022AA">
        <w:rPr>
          <w:rFonts w:ascii="Arial" w:hAnsi="Arial" w:cs="Arial"/>
        </w:rPr>
        <w:t xml:space="preserve">. También se realiza un estudio de las distintas herramientas y tecnologías a utilizar en el desarrollo del sistema de recomendación propuesto. </w:t>
      </w:r>
    </w:p>
    <w:p w14:paraId="4D3888F5" w14:textId="77777777" w:rsidR="00C16CA8" w:rsidRPr="006022AA" w:rsidRDefault="00C16CA8" w:rsidP="00C16CA8">
      <w:pPr>
        <w:pStyle w:val="Textoindependiente"/>
        <w:spacing w:line="360" w:lineRule="auto"/>
        <w:ind w:firstLine="0"/>
        <w:jc w:val="both"/>
        <w:rPr>
          <w:rFonts w:ascii="Arial" w:hAnsi="Arial" w:cs="Arial"/>
        </w:rPr>
      </w:pPr>
    </w:p>
    <w:p w14:paraId="0CEB0F7A"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w:t>
      </w:r>
      <w:r w:rsidRPr="006022AA">
        <w:rPr>
          <w:rFonts w:ascii="Arial" w:hAnsi="Arial" w:cs="Arial"/>
        </w:rPr>
        <w:lastRenderedPageBreak/>
        <w:t xml:space="preserve">funcionalidades que debe cumplir, así como el diseño del mismo, y se generan los artefactos que propone la metodología. </w:t>
      </w:r>
    </w:p>
    <w:p w14:paraId="30BD6116" w14:textId="77777777" w:rsidR="00C16CA8" w:rsidRPr="006022AA" w:rsidRDefault="00C16CA8" w:rsidP="00C16CA8">
      <w:pPr>
        <w:pStyle w:val="Textoindependiente"/>
        <w:spacing w:line="360" w:lineRule="auto"/>
        <w:ind w:firstLine="0"/>
        <w:jc w:val="both"/>
        <w:rPr>
          <w:rFonts w:ascii="Arial" w:hAnsi="Arial" w:cs="Arial"/>
        </w:rPr>
      </w:pPr>
    </w:p>
    <w:p w14:paraId="6C425172" w14:textId="77777777"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14:paraId="473B750E" w14:textId="77777777" w:rsidR="00C16CA8" w:rsidRDefault="00C16CA8" w:rsidP="00C16CA8">
      <w:pPr>
        <w:pStyle w:val="Ttulo1"/>
        <w:numPr>
          <w:ilvl w:val="0"/>
          <w:numId w:val="0"/>
        </w:numPr>
        <w:rPr>
          <w:caps w:val="0"/>
          <w:sz w:val="32"/>
        </w:rPr>
      </w:pPr>
      <w:bookmarkStart w:id="44" w:name="_Toc177529180"/>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44"/>
    </w:p>
    <w:p w14:paraId="4F0670A1" w14:textId="77777777"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En este capítulo, r</w:t>
      </w:r>
      <w:commentRangeStart w:id="45"/>
      <w:r w:rsidRPr="00AC3261">
        <w:rPr>
          <w:rFonts w:ascii="Arial" w:hAnsi="Arial" w:cs="Arial"/>
        </w:rPr>
        <w:t>ealizaremos</w:t>
      </w:r>
      <w:commentRangeEnd w:id="45"/>
      <w:r w:rsidR="004D165B">
        <w:rPr>
          <w:rStyle w:val="Refdecomentario"/>
          <w:lang w:eastAsia="es-ES"/>
        </w:rPr>
        <w:commentReference w:id="45"/>
      </w:r>
      <w:r w:rsidRPr="00AC3261">
        <w:rPr>
          <w:rFonts w:ascii="Arial" w:hAnsi="Arial" w:cs="Arial"/>
        </w:rPr>
        <w:t xml:space="preserve"> un recorrido histórico por la evolución de los </w:t>
      </w:r>
      <w:r w:rsidRPr="004D165B">
        <w:rPr>
          <w:rFonts w:ascii="Arial" w:hAnsi="Arial" w:cs="Arial"/>
          <w:highlight w:val="yellow"/>
        </w:rPr>
        <w:t>sistemas de recomendación</w:t>
      </w:r>
      <w:r>
        <w:rPr>
          <w:rFonts w:ascii="Arial" w:hAnsi="Arial" w:cs="Arial"/>
        </w:rPr>
        <w:t xml:space="preserve"> y los diferentes </w:t>
      </w:r>
      <w:commentRangeStart w:id="46"/>
      <w:r>
        <w:rPr>
          <w:rFonts w:ascii="Arial" w:hAnsi="Arial" w:cs="Arial"/>
        </w:rPr>
        <w:t>algoritmos que existen</w:t>
      </w:r>
      <w:commentRangeEnd w:id="46"/>
      <w:r w:rsidR="004D165B">
        <w:rPr>
          <w:rStyle w:val="Refdecomentario"/>
          <w:lang w:eastAsia="es-ES"/>
        </w:rPr>
        <w:commentReference w:id="46"/>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w:t>
      </w:r>
      <w:r w:rsidRPr="004D165B">
        <w:rPr>
          <w:rFonts w:ascii="Arial" w:hAnsi="Arial" w:cs="Arial"/>
          <w:highlight w:val="yellow"/>
        </w:rPr>
        <w:t>nos centrarem</w:t>
      </w:r>
      <w:r w:rsidRPr="00AC3261">
        <w:rPr>
          <w:rFonts w:ascii="Arial" w:hAnsi="Arial" w:cs="Arial"/>
        </w:rPr>
        <w:t xml:space="preserve">os en los algoritmos de última generación, como las redes neuronales profundas y los modelos híbridos, que han revolucionado el campo y han permitido alcanzar niveles de personalización </w:t>
      </w:r>
      <w:commentRangeStart w:id="47"/>
      <w:r w:rsidRPr="00AC3261">
        <w:rPr>
          <w:rFonts w:ascii="Arial" w:hAnsi="Arial" w:cs="Arial"/>
        </w:rPr>
        <w:t>sin precedentes</w:t>
      </w:r>
      <w:commentRangeEnd w:id="47"/>
      <w:r w:rsidR="004D165B">
        <w:rPr>
          <w:rStyle w:val="Refdecomentario"/>
          <w:lang w:eastAsia="es-ES"/>
        </w:rPr>
        <w:commentReference w:id="47"/>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14:paraId="451BA276" w14:textId="77777777" w:rsidR="00C16CA8" w:rsidRPr="001E0473" w:rsidRDefault="00C16CA8" w:rsidP="00C16CA8">
      <w:pPr>
        <w:pStyle w:val="Textoindependiente"/>
      </w:pPr>
    </w:p>
    <w:p w14:paraId="503457C4" w14:textId="77777777" w:rsidR="00C16CA8" w:rsidRPr="00263068" w:rsidRDefault="00C16CA8" w:rsidP="00C16CA8">
      <w:pPr>
        <w:pStyle w:val="Ttulo2"/>
      </w:pPr>
      <w:bookmarkStart w:id="48" w:name="_Toc177529181"/>
      <w:r>
        <w:t xml:space="preserve">1.1 </w:t>
      </w:r>
      <w:r w:rsidRPr="00845512">
        <w:t>Sistema de recomendación.</w:t>
      </w:r>
      <w:bookmarkEnd w:id="48"/>
    </w:p>
    <w:p w14:paraId="0317DE50" w14:textId="77777777"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commentRangeStart w:id="49"/>
      <w:proofErr w:type="gramStart"/>
      <w:r w:rsidRPr="006A4E13">
        <w:rPr>
          <w:rFonts w:ascii="Arial" w:hAnsi="Arial" w:cs="Arial"/>
          <w:spacing w:val="-1"/>
          <w:shd w:val="clear" w:color="auto" w:fill="FFFFFF"/>
        </w:rPr>
        <w:t>s</w:t>
      </w:r>
      <w:r w:rsidRPr="006A4E13">
        <w:rPr>
          <w:rFonts w:ascii="Arial" w:hAnsi="Arial" w:cs="Arial"/>
          <w:color w:val="242424"/>
          <w:spacing w:val="-1"/>
          <w:shd w:val="clear" w:color="auto" w:fill="FFFFFF"/>
        </w:rPr>
        <w:t>on</w:t>
      </w:r>
      <w:proofErr w:type="gramEnd"/>
      <w:r w:rsidRPr="006A4E13">
        <w:rPr>
          <w:rFonts w:ascii="Arial" w:hAnsi="Arial" w:cs="Arial"/>
          <w:color w:val="242424"/>
          <w:spacing w:val="-1"/>
          <w:shd w:val="clear" w:color="auto" w:fill="FFFFFF"/>
        </w:rPr>
        <w:t xml:space="preserve"> algoritmo</w:t>
      </w:r>
      <w:commentRangeEnd w:id="49"/>
      <w:r w:rsidR="004D165B">
        <w:rPr>
          <w:rStyle w:val="Refdecomentario"/>
          <w:lang w:eastAsia="es-ES"/>
        </w:rPr>
        <w:commentReference w:id="49"/>
      </w:r>
      <w:r w:rsidRPr="006A4E13">
        <w:rPr>
          <w:rFonts w:ascii="Arial" w:hAnsi="Arial" w:cs="Arial"/>
          <w:color w:val="242424"/>
          <w:spacing w:val="-1"/>
          <w:shd w:val="clear" w:color="auto" w:fill="FFFFFF"/>
        </w:rPr>
        <w:t>s</w:t>
      </w:r>
      <w:r w:rsidRPr="001B2199">
        <w:rPr>
          <w:rFonts w:ascii="Arial" w:hAnsi="Arial" w:cs="Arial"/>
        </w:rPr>
        <w:t xml:space="preserve"> 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14:paraId="45B849F3" w14:textId="77777777"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14:paraId="49F9D389" w14:textId="77777777" w:rsidR="00C16CA8" w:rsidRDefault="00C16CA8" w:rsidP="00C16CA8">
      <w:pPr>
        <w:pStyle w:val="Textoindependiente"/>
        <w:spacing w:line="360" w:lineRule="auto"/>
        <w:ind w:firstLine="0"/>
      </w:pPr>
    </w:p>
    <w:p w14:paraId="1034FA9A" w14:textId="77777777" w:rsidR="00C16CA8" w:rsidRPr="00E34719" w:rsidRDefault="00C16CA8" w:rsidP="00C16CA8">
      <w:pPr>
        <w:pStyle w:val="Textoindependiente"/>
        <w:spacing w:line="360" w:lineRule="auto"/>
        <w:ind w:firstLine="0"/>
        <w:jc w:val="both"/>
        <w:rPr>
          <w:rFonts w:ascii="Arial" w:hAnsi="Arial" w:cs="Arial"/>
          <w:shd w:val="clear" w:color="auto" w:fill="FFFFFF"/>
        </w:rPr>
      </w:pPr>
      <w:r w:rsidRPr="00E34719">
        <w:rPr>
          <w:rFonts w:ascii="Arial" w:hAnsi="Arial" w:cs="Arial"/>
          <w:shd w:val="clear" w:color="auto" w:fill="FFFFFF"/>
        </w:rPr>
        <w:t xml:space="preserve">Generalmente, un sistema </w:t>
      </w:r>
      <w:proofErr w:type="spellStart"/>
      <w:r w:rsidRPr="00E34719">
        <w:rPr>
          <w:rFonts w:ascii="Arial" w:hAnsi="Arial" w:cs="Arial"/>
          <w:shd w:val="clear" w:color="auto" w:fill="FFFFFF"/>
        </w:rPr>
        <w:t>recomendador</w:t>
      </w:r>
      <w:proofErr w:type="spellEnd"/>
      <w:r w:rsidRPr="00E34719">
        <w:rPr>
          <w:rFonts w:ascii="Arial" w:hAnsi="Arial" w:cs="Arial"/>
          <w:shd w:val="clear" w:color="auto" w:fill="FFFFFF"/>
        </w:rPr>
        <w:t xml:space="preserve"> compara el perfil del usuario con algunas características de referencia de los temas, y busca predecir el baremo o ponderación que el usuario le daría a un ítem que aún el sistema no ha considerado. Estas características pueden basarse en la relación o acercamiento del usuario con el tema o en el ambiente social del mismo </w:t>
      </w:r>
      <w:commentRangeStart w:id="50"/>
      <w:r w:rsidRPr="00E34719">
        <w:rPr>
          <w:rFonts w:ascii="Arial" w:hAnsi="Arial" w:cs="Arial"/>
          <w:shd w:val="clear" w:color="auto" w:fill="FFFFFF"/>
        </w:rPr>
        <w:fldChar w:fldCharType="begin"/>
      </w:r>
      <w:r w:rsidRPr="00E34719">
        <w:rPr>
          <w:rFonts w:ascii="Arial" w:hAnsi="Arial" w:cs="Arial"/>
          <w:shd w:val="clear" w:color="auto" w:fill="FFFFFF"/>
        </w:rPr>
        <w:instrText xml:space="preserve"> ADDIN ZOTERO_ITEM CSL_CITATION {"citationID":"0ddtqLQ6","properties":{"formattedCitation":"({\\i{}Descripci\\uc0\\u243{}n general de las recomendaciones | BigQuery}, s.\\uc0\\u160{}f.)","plainCitation":"(Descripción general de las recomendaciones | BigQuery, s. f.)","noteIndex":0},"citationItems":[{"id":14,"uris":["http://zotero.org/users/14998403/items/8PLYVFA6"],"itemData":{"id":14,"type":"webpage","container-title":"Google Cloud","language":"es-419-x-mtfrom-en","title":"Descripción general de las recomendaciones | BigQuery","URL":"https://cloud.google.com/bigquery/docs/recommendation-overview?hl=es-419","accessed":{"date-parts":[["2024",9,9]]}}}],"schema":"https://github.com/citation-style-language/schema/raw/master/csl-citation.json"} </w:instrText>
      </w:r>
      <w:r w:rsidRPr="00E34719">
        <w:rPr>
          <w:rFonts w:ascii="Arial" w:hAnsi="Arial" w:cs="Arial"/>
          <w:shd w:val="clear" w:color="auto" w:fill="FFFFFF"/>
        </w:rPr>
        <w:fldChar w:fldCharType="separate"/>
      </w:r>
      <w:r w:rsidRPr="00E34719">
        <w:rPr>
          <w:rFonts w:ascii="Arial" w:hAnsi="Arial" w:cs="Arial"/>
        </w:rPr>
        <w:t>(</w:t>
      </w:r>
      <w:r w:rsidRPr="00E34719">
        <w:rPr>
          <w:rFonts w:ascii="Arial" w:hAnsi="Arial" w:cs="Arial"/>
          <w:i/>
          <w:iCs/>
        </w:rPr>
        <w:t>Descripción general de las recomendaciones | BigQuery</w:t>
      </w:r>
      <w:r w:rsidRPr="00E34719">
        <w:rPr>
          <w:rFonts w:ascii="Arial" w:hAnsi="Arial" w:cs="Arial"/>
        </w:rPr>
        <w:t>, s. f.)</w:t>
      </w:r>
      <w:r w:rsidRPr="00E34719">
        <w:rPr>
          <w:rFonts w:ascii="Arial" w:hAnsi="Arial" w:cs="Arial"/>
          <w:shd w:val="clear" w:color="auto" w:fill="FFFFFF"/>
        </w:rPr>
        <w:fldChar w:fldCharType="end"/>
      </w:r>
      <w:r w:rsidRPr="00E34719">
        <w:rPr>
          <w:rFonts w:ascii="Arial" w:hAnsi="Arial" w:cs="Arial"/>
          <w:shd w:val="clear" w:color="auto" w:fill="FFFFFF"/>
        </w:rPr>
        <w:t>.</w:t>
      </w:r>
      <w:commentRangeEnd w:id="50"/>
      <w:r w:rsidR="004D165B">
        <w:rPr>
          <w:rStyle w:val="Refdecomentario"/>
          <w:lang w:eastAsia="es-ES"/>
        </w:rPr>
        <w:commentReference w:id="50"/>
      </w:r>
    </w:p>
    <w:p w14:paraId="5B7E9287" w14:textId="77777777"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spacing w:val="-1"/>
        </w:rPr>
      </w:pPr>
      <w:r w:rsidRPr="00E34719">
        <w:rPr>
          <w:rFonts w:ascii="Arial" w:hAnsi="Arial" w:cs="Arial"/>
          <w:spacing w:val="-1"/>
        </w:rPr>
        <w:lastRenderedPageBreak/>
        <w:t>La siguiente lista muestra ejemplos de plataformas web conocidas con una </w:t>
      </w:r>
      <w:commentRangeStart w:id="51"/>
      <w:r w:rsidRPr="00E34719">
        <w:rPr>
          <w:rStyle w:val="Textoennegrita"/>
          <w:rFonts w:ascii="Arial" w:hAnsi="Arial" w:cs="Arial"/>
          <w:b w:val="0"/>
          <w:spacing w:val="-1"/>
        </w:rPr>
        <w:t xml:space="preserve">gran cantidad </w:t>
      </w:r>
      <w:commentRangeEnd w:id="51"/>
      <w:r w:rsidR="004D165B">
        <w:rPr>
          <w:rStyle w:val="Refdecomentario"/>
        </w:rPr>
        <w:commentReference w:id="51"/>
      </w:r>
      <w:r w:rsidRPr="00E34719">
        <w:rPr>
          <w:rStyle w:val="Textoennegrita"/>
          <w:rFonts w:ascii="Arial" w:hAnsi="Arial" w:cs="Arial"/>
          <w:b w:val="0"/>
          <w:spacing w:val="-1"/>
        </w:rPr>
        <w:t>de contenidos disponibles</w:t>
      </w:r>
      <w:r w:rsidRPr="00E34719">
        <w:rPr>
          <w:rFonts w:ascii="Arial" w:hAnsi="Arial" w:cs="Arial"/>
          <w:b/>
          <w:spacing w:val="-1"/>
        </w:rPr>
        <w:t>,</w:t>
      </w:r>
      <w:r w:rsidRPr="00E34719">
        <w:rPr>
          <w:rFonts w:ascii="Arial" w:hAnsi="Arial" w:cs="Arial"/>
          <w:spacing w:val="-1"/>
        </w:rPr>
        <w:t xml:space="preserve"> que necesitan sistemas de recomendación eficientes para mantener el interés de los usuarios</w:t>
      </w:r>
      <w:commentRangeStart w:id="52"/>
      <w:r w:rsidRPr="00E34719">
        <w:rPr>
          <w:rFonts w:ascii="Arial" w:hAnsi="Arial" w:cs="Arial"/>
          <w:spacing w:val="-1"/>
        </w:rPr>
        <w:t>.</w:t>
      </w:r>
      <w:commentRangeEnd w:id="52"/>
      <w:r w:rsidR="004D165B">
        <w:rPr>
          <w:rStyle w:val="Refdecomentario"/>
        </w:rPr>
        <w:commentReference w:id="52"/>
      </w:r>
    </w:p>
    <w:p w14:paraId="21C821CE" w14:textId="77777777" w:rsidR="00C16CA8" w:rsidRPr="00E34719" w:rsidRDefault="00800294" w:rsidP="00C16CA8">
      <w:pPr>
        <w:numPr>
          <w:ilvl w:val="0"/>
          <w:numId w:val="5"/>
        </w:numPr>
        <w:shd w:val="clear" w:color="auto" w:fill="FFFFFF"/>
        <w:spacing w:before="514" w:line="360" w:lineRule="auto"/>
        <w:ind w:left="450"/>
        <w:jc w:val="both"/>
        <w:rPr>
          <w:rFonts w:ascii="Arial" w:hAnsi="Arial" w:cs="Arial"/>
          <w:spacing w:val="-1"/>
        </w:rPr>
      </w:pPr>
      <w:hyperlink r:id="rId11" w:tgtFrame="_blank" w:history="1">
        <w:proofErr w:type="spellStart"/>
        <w:r w:rsidR="00C16CA8" w:rsidRPr="00E34719">
          <w:rPr>
            <w:rStyle w:val="Textoennegrita"/>
            <w:rFonts w:ascii="Arial" w:hAnsi="Arial" w:cs="Arial"/>
            <w:spacing w:val="-1"/>
          </w:rPr>
          <w:t>Youtube</w:t>
        </w:r>
        <w:proofErr w:type="spellEnd"/>
      </w:hyperlink>
      <w:r w:rsidR="00C16CA8" w:rsidRPr="00E34719">
        <w:rPr>
          <w:rStyle w:val="Textoennegrita"/>
          <w:rFonts w:ascii="Arial" w:hAnsi="Arial" w:cs="Arial"/>
          <w:spacing w:val="-1"/>
        </w:rPr>
        <w:t>:</w:t>
      </w:r>
      <w:r w:rsidR="00C16CA8" w:rsidRPr="00E34719">
        <w:rPr>
          <w:rFonts w:ascii="Arial" w:hAnsi="Arial" w:cs="Arial"/>
          <w:spacing w:val="-1"/>
        </w:rPr>
        <w:t> Cada minuto la gente sube</w:t>
      </w:r>
      <w:hyperlink r:id="rId12" w:tgtFrame="_blank" w:history="1">
        <w:r w:rsidR="00C16CA8" w:rsidRPr="00E34719">
          <w:rPr>
            <w:rStyle w:val="Hipervnculo"/>
            <w:rFonts w:ascii="Arial" w:hAnsi="Arial" w:cs="Arial"/>
            <w:b/>
            <w:color w:val="auto"/>
            <w:spacing w:val="-1"/>
          </w:rPr>
          <w:t> </w:t>
        </w:r>
        <w:r w:rsidR="00C16CA8" w:rsidRPr="00E34719">
          <w:rPr>
            <w:rStyle w:val="Hipervnculo"/>
            <w:rFonts w:ascii="Arial" w:hAnsi="Arial" w:cs="Arial"/>
            <w:b/>
            <w:color w:val="auto"/>
            <w:spacing w:val="-1"/>
            <w:u w:val="none"/>
          </w:rPr>
          <w:t>500 horas de vídeos</w:t>
        </w:r>
      </w:hyperlink>
      <w:r w:rsidR="00C16CA8" w:rsidRPr="00E34719">
        <w:rPr>
          <w:rFonts w:ascii="Arial" w:hAnsi="Arial" w:cs="Arial"/>
          <w:spacing w:val="-1"/>
        </w:rPr>
        <w:t> , es decir, un usuario tardaría 82 años en ver todos los vídeos subidos solo en la última hora.</w:t>
      </w:r>
    </w:p>
    <w:p w14:paraId="15C5B0BC" w14:textId="77777777" w:rsidR="00C16CA8" w:rsidRPr="00E34719" w:rsidRDefault="00800294" w:rsidP="00C16CA8">
      <w:pPr>
        <w:numPr>
          <w:ilvl w:val="0"/>
          <w:numId w:val="5"/>
        </w:numPr>
        <w:shd w:val="clear" w:color="auto" w:fill="FFFFFF"/>
        <w:spacing w:before="274" w:line="360" w:lineRule="auto"/>
        <w:ind w:left="450"/>
        <w:jc w:val="both"/>
        <w:rPr>
          <w:rFonts w:ascii="Arial" w:hAnsi="Arial" w:cs="Arial"/>
          <w:spacing w:val="-1"/>
        </w:rPr>
      </w:pPr>
      <w:hyperlink r:id="rId13" w:tgtFrame="_blank" w:history="1">
        <w:proofErr w:type="spellStart"/>
        <w:r w:rsidR="00C16CA8" w:rsidRPr="00E34719">
          <w:rPr>
            <w:rStyle w:val="Textoennegrita"/>
            <w:rFonts w:ascii="Arial" w:hAnsi="Arial" w:cs="Arial"/>
            <w:spacing w:val="-1"/>
          </w:rPr>
          <w:t>Spotify</w:t>
        </w:r>
        <w:proofErr w:type="spellEnd"/>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4" w:tgtFrame="_blank" w:history="1">
        <w:r w:rsidR="00C16CA8" w:rsidRPr="00E34719">
          <w:rPr>
            <w:rStyle w:val="Hipervnculo"/>
            <w:rFonts w:ascii="Arial" w:hAnsi="Arial" w:cs="Arial"/>
            <w:b/>
            <w:color w:val="auto"/>
            <w:spacing w:val="-1"/>
            <w:u w:val="none"/>
          </w:rPr>
          <w:t xml:space="preserve"> 80 millones de canciones y </w:t>
        </w:r>
        <w:proofErr w:type="spellStart"/>
        <w:r w:rsidR="00C16CA8" w:rsidRPr="00E34719">
          <w:rPr>
            <w:rStyle w:val="Hipervnculo"/>
            <w:rFonts w:ascii="Arial" w:hAnsi="Arial" w:cs="Arial"/>
            <w:b/>
            <w:color w:val="auto"/>
            <w:spacing w:val="-1"/>
            <w:u w:val="none"/>
          </w:rPr>
          <w:t>podcasts</w:t>
        </w:r>
        <w:proofErr w:type="spellEnd"/>
      </w:hyperlink>
      <w:r w:rsidR="00C16CA8" w:rsidRPr="00E34719">
        <w:rPr>
          <w:rFonts w:ascii="Arial" w:hAnsi="Arial" w:cs="Arial"/>
          <w:spacing w:val="-1"/>
        </w:rPr>
        <w:t> .</w:t>
      </w:r>
    </w:p>
    <w:p w14:paraId="5C19C80E" w14:textId="77777777" w:rsidR="00C16CA8" w:rsidRPr="00E34719" w:rsidRDefault="00800294" w:rsidP="00C16CA8">
      <w:pPr>
        <w:numPr>
          <w:ilvl w:val="0"/>
          <w:numId w:val="5"/>
        </w:numPr>
        <w:shd w:val="clear" w:color="auto" w:fill="FFFFFF"/>
        <w:spacing w:before="274" w:line="360" w:lineRule="auto"/>
        <w:ind w:left="450"/>
        <w:jc w:val="both"/>
        <w:rPr>
          <w:rFonts w:ascii="Arial" w:hAnsi="Arial" w:cs="Arial"/>
          <w:spacing w:val="-1"/>
        </w:rPr>
      </w:pPr>
      <w:hyperlink r:id="rId15"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6"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14:paraId="641C9DEC" w14:textId="77777777"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Pr="00E34719">
        <w:rPr>
          <w:rFonts w:ascii="Arial" w:hAnsi="Arial" w:cs="Arial"/>
          <w:color w:val="242424"/>
          <w:spacing w:val="-1"/>
        </w:rPr>
        <w:t>.</w:t>
      </w:r>
    </w:p>
    <w:p w14:paraId="38E34299" w14:textId="77777777" w:rsidR="00056E31" w:rsidRDefault="00C16CA8"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commentRangeStart w:id="53"/>
      <w:r w:rsidRPr="00E34719">
        <w:rPr>
          <w:rFonts w:ascii="Arial" w:hAnsi="Arial" w:cs="Arial"/>
          <w:spacing w:val="-1"/>
          <w:shd w:val="clear" w:color="auto" w:fill="FFFFFF"/>
        </w:rPr>
        <w:t>La ciencia de datos apoya a los Sistemas de Recomendación a través de diferentes algoritmos, técnicas y métricas de forma que se puede inferir o “predecir” que elementos pueden ser de interés de un usuario, haciendo que diferentes estrategias corporativas puedan ser implementadas, por ejemplo, incrementar las ventas, aumentar las visitas a una página, hacer ventas cruzadas, recomendar planes de turismo, y muchas otras aplicaciones.</w:t>
      </w:r>
      <w:commentRangeEnd w:id="53"/>
      <w:r w:rsidR="004D165B">
        <w:rPr>
          <w:rStyle w:val="Refdecomentario"/>
        </w:rPr>
        <w:commentReference w:id="53"/>
      </w:r>
    </w:p>
    <w:p w14:paraId="017EB596" w14:textId="77777777" w:rsidR="00056E31" w:rsidRPr="00056E31" w:rsidRDefault="00056E31"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p>
    <w:p w14:paraId="7508F256" w14:textId="77777777" w:rsidR="00C16CA8" w:rsidRPr="00056E31" w:rsidRDefault="00C16CA8" w:rsidP="00056E31">
      <w:pPr>
        <w:pStyle w:val="Ttulo3"/>
      </w:pPr>
      <w:bookmarkStart w:id="54" w:name="_Toc177529182"/>
      <w:r w:rsidRPr="00056E31">
        <w:t>1.1.1 Clasificación de los Sistemas de Recomendaciones.</w:t>
      </w:r>
      <w:bookmarkEnd w:id="54"/>
    </w:p>
    <w:p w14:paraId="7345CBF2" w14:textId="77777777" w:rsidR="00C16CA8" w:rsidRPr="00E34719" w:rsidRDefault="00C16CA8" w:rsidP="00C16CA8">
      <w:pPr>
        <w:spacing w:line="360" w:lineRule="auto"/>
        <w:jc w:val="both"/>
        <w:rPr>
          <w:rFonts w:ascii="Arial" w:hAnsi="Arial" w:cs="Arial"/>
        </w:rPr>
      </w:pPr>
      <w:r w:rsidRPr="00E34719">
        <w:rPr>
          <w:rFonts w:ascii="Arial" w:hAnsi="Arial" w:cs="Arial"/>
        </w:rPr>
        <w:t xml:space="preserve">A lo largo de los años, el </w:t>
      </w:r>
      <w:commentRangeStart w:id="55"/>
      <w:r w:rsidRPr="00E34719">
        <w:rPr>
          <w:rFonts w:ascii="Arial" w:hAnsi="Arial" w:cs="Arial"/>
        </w:rPr>
        <w:t xml:space="preserve">estudio intensivo </w:t>
      </w:r>
      <w:commentRangeEnd w:id="55"/>
      <w:r w:rsidR="004D165B">
        <w:rPr>
          <w:rStyle w:val="Refdecomentario"/>
        </w:rPr>
        <w:commentReference w:id="55"/>
      </w:r>
      <w:r w:rsidRPr="00E34719">
        <w:rPr>
          <w:rFonts w:ascii="Arial" w:hAnsi="Arial" w:cs="Arial"/>
        </w:rPr>
        <w:t xml:space="preserve">de este tema ha dado lugar a numerosos avances en el campo, culminando en el desarrollo de una variedad de algoritmos que ofrecen recomendaciones con gran precisión. En las siguientes secciones, </w:t>
      </w:r>
      <w:r w:rsidRPr="004D165B">
        <w:rPr>
          <w:rFonts w:ascii="Arial" w:hAnsi="Arial" w:cs="Arial"/>
          <w:highlight w:val="yellow"/>
        </w:rPr>
        <w:t>emprenderemos</w:t>
      </w:r>
      <w:r w:rsidRPr="00E34719">
        <w:rPr>
          <w:rFonts w:ascii="Arial" w:hAnsi="Arial" w:cs="Arial"/>
        </w:rPr>
        <w:t xml:space="preserve"> un </w:t>
      </w:r>
      <w:r w:rsidRPr="004D165B">
        <w:rPr>
          <w:rFonts w:ascii="Arial" w:hAnsi="Arial" w:cs="Arial"/>
          <w:highlight w:val="yellow"/>
        </w:rPr>
        <w:t>recorrido detallado</w:t>
      </w:r>
      <w:r w:rsidRPr="00E34719">
        <w:rPr>
          <w:rFonts w:ascii="Arial" w:hAnsi="Arial" w:cs="Arial"/>
        </w:rPr>
        <w:t xml:space="preserve"> por algunos de estos algoritmos, explorando sus mecanismos y la forma en que han revolucionado la manera en </w:t>
      </w:r>
      <w:r w:rsidRPr="004D165B">
        <w:rPr>
          <w:rFonts w:ascii="Arial" w:hAnsi="Arial" w:cs="Arial"/>
          <w:highlight w:val="yellow"/>
        </w:rPr>
        <w:t>que interactuamos</w:t>
      </w:r>
      <w:r w:rsidRPr="00E34719">
        <w:rPr>
          <w:rFonts w:ascii="Arial" w:hAnsi="Arial" w:cs="Arial"/>
        </w:rPr>
        <w:t xml:space="preserve"> con los datos y las decisiones que tomamos a partir de ellos.</w:t>
      </w:r>
    </w:p>
    <w:p w14:paraId="57ADEE49" w14:textId="77777777" w:rsidR="00C16CA8" w:rsidRPr="00E34719" w:rsidRDefault="00C16CA8" w:rsidP="00C16CA8">
      <w:pPr>
        <w:pStyle w:val="Textoindependiente"/>
        <w:spacing w:line="360" w:lineRule="auto"/>
        <w:ind w:firstLine="0"/>
        <w:jc w:val="both"/>
        <w:rPr>
          <w:rFonts w:ascii="Arial" w:hAnsi="Arial" w:cs="Arial"/>
          <w:b/>
        </w:rPr>
      </w:pPr>
    </w:p>
    <w:p w14:paraId="469B4B99" w14:textId="77777777" w:rsidR="00C16CA8" w:rsidRPr="00E34719" w:rsidRDefault="00C16CA8" w:rsidP="00C16CA8">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Pr="001319C0">
        <w:rPr>
          <w:rFonts w:ascii="Arial" w:hAnsi="Arial" w:cs="Arial"/>
          <w:highlight w:val="yellow"/>
        </w:rPr>
        <w:t>podemo</w:t>
      </w:r>
      <w:r w:rsidRPr="00E34719">
        <w:rPr>
          <w:rFonts w:ascii="Arial" w:hAnsi="Arial" w:cs="Arial"/>
        </w:rPr>
        <w:t>s observar en la Figura 1.</w:t>
      </w:r>
    </w:p>
    <w:p w14:paraId="4EB007B2" w14:textId="77777777" w:rsidR="00C16CA8" w:rsidRDefault="00C16CA8" w:rsidP="00C16CA8">
      <w:pPr>
        <w:pStyle w:val="Textoindependiente"/>
        <w:keepNext/>
        <w:spacing w:line="360" w:lineRule="auto"/>
        <w:ind w:firstLine="0"/>
      </w:pPr>
      <w:r w:rsidRPr="00861354">
        <w:rPr>
          <w:noProof/>
          <w:lang w:eastAsia="es-ES"/>
        </w:rPr>
        <w:drawing>
          <wp:inline distT="0" distB="0" distL="0" distR="0" wp14:anchorId="6E1034DC" wp14:editId="7EC8C498">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14:paraId="52240CB5" w14:textId="77777777" w:rsidR="00C16CA8" w:rsidRPr="00E463D9" w:rsidRDefault="00C16CA8" w:rsidP="00C16CA8">
      <w:pPr>
        <w:pStyle w:val="Descripcin"/>
        <w:ind w:left="1416"/>
        <w:rPr>
          <w:rFonts w:ascii="Arial" w:hAnsi="Arial" w:cs="Arial"/>
          <w:sz w:val="22"/>
          <w:szCs w:val="22"/>
        </w:rPr>
      </w:pPr>
      <w:bookmarkStart w:id="56" w:name="_Toc177529234"/>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1</w:t>
      </w:r>
      <w:r w:rsidRPr="00E463D9">
        <w:rPr>
          <w:sz w:val="22"/>
          <w:szCs w:val="22"/>
        </w:rPr>
        <w:fldChar w:fldCharType="end"/>
      </w:r>
      <w:r w:rsidRPr="00E463D9">
        <w:rPr>
          <w:sz w:val="22"/>
          <w:szCs w:val="22"/>
        </w:rPr>
        <w:t xml:space="preserve"> Clasificación de </w:t>
      </w:r>
      <w:proofErr w:type="spellStart"/>
      <w:r w:rsidRPr="00E463D9">
        <w:rPr>
          <w:sz w:val="22"/>
          <w:szCs w:val="22"/>
        </w:rPr>
        <w:t>recomendadores</w:t>
      </w:r>
      <w:proofErr w:type="spellEnd"/>
      <w:r w:rsidRPr="00E463D9">
        <w:rPr>
          <w:sz w:val="22"/>
          <w:szCs w:val="22"/>
        </w:rPr>
        <w:t xml:space="preserve"> </w:t>
      </w:r>
      <w:commentRangeStart w:id="57"/>
      <w:r w:rsidRPr="00E463D9">
        <w:rPr>
          <w:sz w:val="22"/>
          <w:szCs w:val="22"/>
        </w:rPr>
        <w:fldChar w:fldCharType="begin"/>
      </w:r>
      <w:r w:rsidRPr="00E463D9">
        <w:rPr>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463D9">
        <w:rPr>
          <w:sz w:val="22"/>
          <w:szCs w:val="22"/>
        </w:rPr>
        <w:fldChar w:fldCharType="separate"/>
      </w:r>
      <w:r w:rsidRPr="00E463D9">
        <w:rPr>
          <w:sz w:val="22"/>
          <w:szCs w:val="22"/>
        </w:rPr>
        <w:t>(Gutierrez, 2023)</w:t>
      </w:r>
      <w:r w:rsidRPr="00E463D9">
        <w:rPr>
          <w:sz w:val="22"/>
          <w:szCs w:val="22"/>
        </w:rPr>
        <w:fldChar w:fldCharType="end"/>
      </w:r>
      <w:r>
        <w:rPr>
          <w:sz w:val="22"/>
          <w:szCs w:val="22"/>
        </w:rPr>
        <w:t>.</w:t>
      </w:r>
      <w:bookmarkEnd w:id="56"/>
      <w:commentRangeEnd w:id="57"/>
      <w:r w:rsidR="001319C0">
        <w:rPr>
          <w:rStyle w:val="Refdecomentario"/>
          <w:i w:val="0"/>
          <w:iCs w:val="0"/>
          <w:color w:val="auto"/>
        </w:rPr>
        <w:commentReference w:id="57"/>
      </w:r>
    </w:p>
    <w:p w14:paraId="4C085BD0" w14:textId="77777777" w:rsidR="00C16CA8" w:rsidRPr="00E463D9" w:rsidRDefault="00C16CA8" w:rsidP="00C16CA8"/>
    <w:p w14:paraId="77B70F27" w14:textId="77777777" w:rsidR="00C16CA8" w:rsidRPr="00E82E02" w:rsidRDefault="00C16CA8" w:rsidP="00C16CA8">
      <w:pPr>
        <w:pStyle w:val="Ttulo4"/>
        <w:spacing w:line="360" w:lineRule="auto"/>
        <w:jc w:val="both"/>
      </w:pPr>
      <w:bookmarkStart w:id="58" w:name="_Toc177529183"/>
      <w:r>
        <w:t>1.1.1.</w:t>
      </w:r>
      <w:commentRangeStart w:id="59"/>
      <w:r>
        <w:t xml:space="preserve">1 </w:t>
      </w:r>
      <w:r w:rsidRPr="00771641">
        <w:t>Basados en Popularidad</w:t>
      </w:r>
      <w:commentRangeEnd w:id="59"/>
      <w:r w:rsidR="001319C0">
        <w:rPr>
          <w:rStyle w:val="Refdecomentario"/>
          <w:rFonts w:ascii="Times New Roman" w:hAnsi="Times New Roman"/>
          <w:b w:val="0"/>
          <w:iCs w:val="0"/>
        </w:rPr>
        <w:commentReference w:id="59"/>
      </w:r>
      <w:r w:rsidRPr="00771641">
        <w:t>.</w:t>
      </w:r>
      <w:bookmarkEnd w:id="58"/>
    </w:p>
    <w:p w14:paraId="44CD4E25" w14:textId="77777777"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r w:rsidRPr="00E82E02">
        <w:rPr>
          <w:rFonts w:ascii="Arial" w:hAnsi="Arial" w:cs="Arial"/>
        </w:rPr>
        <w:t>.</w:t>
      </w:r>
    </w:p>
    <w:p w14:paraId="133BA867" w14:textId="77777777" w:rsidR="00C16CA8" w:rsidRDefault="00C16CA8" w:rsidP="00C16CA8">
      <w:pPr>
        <w:pStyle w:val="NormalWeb"/>
        <w:shd w:val="clear" w:color="auto" w:fill="FFFFFF"/>
        <w:spacing w:before="0" w:beforeAutospacing="0" w:after="0" w:afterAutospacing="0" w:line="360" w:lineRule="auto"/>
        <w:textAlignment w:val="baseline"/>
        <w:rPr>
          <w:rFonts w:ascii="Arial" w:hAnsi="Arial" w:cs="Arial"/>
        </w:rPr>
      </w:pPr>
    </w:p>
    <w:p w14:paraId="72B82B6A" w14:textId="77777777" w:rsidR="00C16CA8" w:rsidRPr="00962431" w:rsidRDefault="00C16CA8" w:rsidP="00C16CA8">
      <w:pPr>
        <w:pStyle w:val="Ttulo4"/>
        <w:spacing w:line="360" w:lineRule="auto"/>
        <w:jc w:val="both"/>
      </w:pPr>
      <w:bookmarkStart w:id="60" w:name="_Toc177529184"/>
      <w:r>
        <w:lastRenderedPageBreak/>
        <w:t xml:space="preserve">1.1.1.2 </w:t>
      </w:r>
      <w:commentRangeStart w:id="61"/>
      <w:r>
        <w:t>Basados en C</w:t>
      </w:r>
      <w:r w:rsidRPr="00962431">
        <w:t>ontenido.</w:t>
      </w:r>
      <w:bookmarkEnd w:id="60"/>
      <w:commentRangeEnd w:id="61"/>
      <w:r w:rsidR="001319C0">
        <w:rPr>
          <w:rStyle w:val="Refdecomentario"/>
          <w:rFonts w:ascii="Times New Roman" w:hAnsi="Times New Roman"/>
          <w:b w:val="0"/>
          <w:iCs w:val="0"/>
        </w:rPr>
        <w:commentReference w:id="61"/>
      </w:r>
    </w:p>
    <w:p w14:paraId="1E6683F6" w14:textId="77777777" w:rsidR="00C16CA8" w:rsidRDefault="00C16CA8" w:rsidP="00C16CA8">
      <w:pPr>
        <w:shd w:val="clear" w:color="auto" w:fill="FFFFFF"/>
        <w:spacing w:before="514" w:line="360" w:lineRule="auto"/>
        <w:jc w:val="both"/>
        <w:rPr>
          <w:rFonts w:ascii="Arial" w:hAnsi="Arial" w:cs="Arial"/>
          <w:shd w:val="clear" w:color="auto" w:fill="FFFFFF"/>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commentRangeStart w:id="62"/>
      <w:r w:rsidRPr="004D684F">
        <w:rPr>
          <w:rStyle w:val="nfasis"/>
          <w:rFonts w:ascii="Arial" w:hAnsi="Arial" w:cs="Arial"/>
          <w:spacing w:val="-1"/>
        </w:rPr>
        <w:t>recomendando elementos similares</w:t>
      </w:r>
      <w:commentRangeEnd w:id="62"/>
      <w:r w:rsidR="001319C0">
        <w:rPr>
          <w:rStyle w:val="Refdecomentario"/>
        </w:rPr>
        <w:commentReference w:id="62"/>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Pr>
          <w:rFonts w:ascii="Arial" w:hAnsi="Arial" w:cs="Arial"/>
          <w:shd w:val="clear" w:color="auto" w:fill="FFFFFF"/>
        </w:rPr>
        <w:t xml:space="preserve"> </w:t>
      </w:r>
      <w:commentRangeStart w:id="63"/>
      <w:r>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UnkytUvt","properties":{"formattedCitation":"({\\i{}Filtrado basado en el contenido | Machine Learning}, s.\\uc0\\u160{}f.)","plainCitation":"(Filtrado basado en el contenido | Machine Learning, s. f.)","noteIndex":0},"citationItems":[{"id":18,"uris":["http://zotero.org/users/14998403/items/RYDEIFPM"],"itemData":{"id":18,"type":"webpage","container-title":"Google for Developers","language":"es-419-x-mtfrom-en","title":"Filtrado basado en el contenido | Machine Learning","URL":"https://developers.google.com/machine-learning/recommendation/content-based/basics?hl=es-419","accessed":{"date-parts":[["2024",9,9]]}}}],"schema":"https://github.com/citation-style-language/schema/raw/master/csl-citation.json"} </w:instrText>
      </w:r>
      <w:r>
        <w:rPr>
          <w:rFonts w:ascii="Arial" w:hAnsi="Arial" w:cs="Arial"/>
          <w:shd w:val="clear" w:color="auto" w:fill="FFFFFF"/>
        </w:rPr>
        <w:fldChar w:fldCharType="separate"/>
      </w:r>
      <w:r w:rsidRPr="00C27813">
        <w:rPr>
          <w:rFonts w:ascii="Arial" w:hAnsi="Arial" w:cs="Arial"/>
        </w:rPr>
        <w:t>(</w:t>
      </w:r>
      <w:r w:rsidRPr="00C27813">
        <w:rPr>
          <w:rFonts w:ascii="Arial" w:hAnsi="Arial" w:cs="Arial"/>
          <w:i/>
          <w:iCs/>
        </w:rPr>
        <w:t>Filtrado basado en el contenido | Machine Learning</w:t>
      </w:r>
      <w:r w:rsidRPr="00C27813">
        <w:rPr>
          <w:rFonts w:ascii="Arial" w:hAnsi="Arial" w:cs="Arial"/>
        </w:rPr>
        <w:t>, s. f.)</w:t>
      </w:r>
      <w:r>
        <w:rPr>
          <w:rFonts w:ascii="Arial" w:hAnsi="Arial" w:cs="Arial"/>
          <w:shd w:val="clear" w:color="auto" w:fill="FFFFFF"/>
        </w:rPr>
        <w:fldChar w:fldCharType="end"/>
      </w:r>
      <w:r w:rsidRPr="004D684F">
        <w:rPr>
          <w:rFonts w:ascii="Arial" w:hAnsi="Arial" w:cs="Arial"/>
          <w:shd w:val="clear" w:color="auto" w:fill="FFFFFF"/>
        </w:rPr>
        <w:t>.</w:t>
      </w:r>
      <w:commentRangeEnd w:id="63"/>
      <w:r w:rsidR="001319C0">
        <w:rPr>
          <w:rStyle w:val="Refdecomentario"/>
        </w:rPr>
        <w:commentReference w:id="63"/>
      </w:r>
    </w:p>
    <w:p w14:paraId="5DE130FC" w14:textId="77777777" w:rsidR="00C16CA8" w:rsidRDefault="00C16CA8" w:rsidP="00C16CA8">
      <w:pPr>
        <w:keepNext/>
        <w:shd w:val="clear" w:color="auto" w:fill="FFFFFF"/>
        <w:spacing w:before="514" w:line="360" w:lineRule="auto"/>
      </w:pPr>
      <w:r>
        <w:rPr>
          <w:rFonts w:ascii="Arial" w:hAnsi="Arial" w:cs="Arial"/>
          <w:noProof/>
          <w:shd w:val="clear" w:color="auto" w:fill="FFFFFF"/>
        </w:rPr>
        <w:drawing>
          <wp:inline distT="0" distB="0" distL="0" distR="0" wp14:anchorId="772AF1FA" wp14:editId="45920047">
            <wp:extent cx="5029200" cy="2743200"/>
            <wp:effectExtent l="0" t="0" r="0" b="0"/>
            <wp:docPr id="16" name="Imagen 16" descr="Diagramas_recomendados-03-768x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as_recomendados-03-768x4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23210B5D" w14:textId="77777777" w:rsidR="00C16CA8" w:rsidRPr="00E463D9" w:rsidRDefault="00C16CA8" w:rsidP="00C16CA8">
      <w:pPr>
        <w:pStyle w:val="Descripcin"/>
        <w:ind w:left="1416" w:firstLine="708"/>
        <w:rPr>
          <w:rFonts w:ascii="Arial" w:hAnsi="Arial" w:cs="Arial"/>
          <w:sz w:val="22"/>
          <w:szCs w:val="22"/>
          <w:shd w:val="clear" w:color="auto" w:fill="FFFFFF"/>
        </w:rPr>
      </w:pPr>
      <w:bookmarkStart w:id="64" w:name="_Toc177529235"/>
      <w:commentRangeStart w:id="65"/>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2</w:t>
      </w:r>
      <w:r w:rsidRPr="00E463D9">
        <w:rPr>
          <w:sz w:val="22"/>
          <w:szCs w:val="22"/>
        </w:rPr>
        <w:fldChar w:fldCharType="end"/>
      </w:r>
      <w:r w:rsidRPr="00E463D9">
        <w:rPr>
          <w:sz w:val="22"/>
          <w:szCs w:val="22"/>
        </w:rPr>
        <w:t xml:space="preserve"> Filtrado Basado en Contenido.</w:t>
      </w:r>
      <w:bookmarkEnd w:id="64"/>
      <w:commentRangeEnd w:id="65"/>
      <w:r w:rsidR="001319C0">
        <w:rPr>
          <w:rStyle w:val="Refdecomentario"/>
          <w:i w:val="0"/>
          <w:iCs w:val="0"/>
          <w:color w:val="auto"/>
        </w:rPr>
        <w:commentReference w:id="65"/>
      </w:r>
    </w:p>
    <w:p w14:paraId="45BDC421" w14:textId="77777777" w:rsidR="00C16CA8" w:rsidRDefault="00C16CA8" w:rsidP="00C16CA8">
      <w:pPr>
        <w:pStyle w:val="Ttulo4"/>
        <w:spacing w:line="360" w:lineRule="auto"/>
      </w:pPr>
      <w:bookmarkStart w:id="66" w:name="_Toc177529185"/>
      <w:r>
        <w:t xml:space="preserve">1.1.1.3 </w:t>
      </w:r>
      <w:commentRangeStart w:id="67"/>
      <w:r>
        <w:t>Basados en Filtrado Colaborativo.</w:t>
      </w:r>
      <w:bookmarkEnd w:id="66"/>
      <w:commentRangeEnd w:id="67"/>
      <w:r w:rsidR="001319C0">
        <w:rPr>
          <w:rStyle w:val="Refdecomentario"/>
          <w:rFonts w:ascii="Times New Roman" w:hAnsi="Times New Roman"/>
          <w:b w:val="0"/>
          <w:iCs w:val="0"/>
        </w:rPr>
        <w:commentReference w:id="67"/>
      </w:r>
    </w:p>
    <w:p w14:paraId="1C19FB8F" w14:textId="77777777" w:rsidR="00C16CA8" w:rsidRPr="00E766A8" w:rsidRDefault="00C16CA8" w:rsidP="00C16CA8">
      <w:pPr>
        <w:shd w:val="clear" w:color="auto" w:fill="FFFFFF"/>
        <w:spacing w:before="274" w:line="360" w:lineRule="auto"/>
        <w:jc w:val="both"/>
        <w:rPr>
          <w:rFonts w:ascii="Arial" w:hAnsi="Arial" w:cs="Arial"/>
        </w:rPr>
      </w:pPr>
      <w:r w:rsidRPr="00E766A8">
        <w:rPr>
          <w:rFonts w:ascii="Arial" w:hAnsi="Arial" w:cs="Arial"/>
        </w:rPr>
        <w:t xml:space="preserve">El filtrado colaborativo también se trata de uno de los métodos más comunes en los </w:t>
      </w:r>
      <w:proofErr w:type="spellStart"/>
      <w:r w:rsidRPr="00E766A8">
        <w:rPr>
          <w:rFonts w:ascii="Arial" w:hAnsi="Arial" w:cs="Arial"/>
        </w:rPr>
        <w:t>recomendadores</w:t>
      </w:r>
      <w:proofErr w:type="spellEnd"/>
      <w:r w:rsidRPr="00E766A8">
        <w:rPr>
          <w:rFonts w:ascii="Arial" w:hAnsi="Arial" w:cs="Arial"/>
        </w:rPr>
        <w:t xml:space="preserve">. Dentro de este modelo </w:t>
      </w:r>
      <w:r w:rsidRPr="001319C0">
        <w:rPr>
          <w:rFonts w:ascii="Arial" w:hAnsi="Arial" w:cs="Arial"/>
          <w:highlight w:val="yellow"/>
        </w:rPr>
        <w:t>podemos</w:t>
      </w:r>
      <w:r w:rsidRPr="00E766A8">
        <w:rPr>
          <w:rFonts w:ascii="Arial" w:hAnsi="Arial" w:cs="Arial"/>
        </w:rPr>
        <w:t xml:space="preserve"> encontrar las técnicas llamadas </w:t>
      </w:r>
      <w:proofErr w:type="spellStart"/>
      <w:r w:rsidRPr="00E766A8">
        <w:rPr>
          <w:rFonts w:ascii="Arial" w:hAnsi="Arial" w:cs="Arial"/>
        </w:rPr>
        <w:t>Memory-based</w:t>
      </w:r>
      <w:proofErr w:type="spellEnd"/>
      <w:r w:rsidRPr="00E766A8">
        <w:rPr>
          <w:rFonts w:ascii="Arial" w:hAnsi="Arial" w:cs="Arial"/>
        </w:rPr>
        <w:t xml:space="preserve">, que utilizan toda la matriz de datos con sus calificaciones para generar una predicción. Tiene dos enfoques, el filtrado colaborativo basado en usuarios y el filtrado colaborativo basado en elementos. </w:t>
      </w:r>
    </w:p>
    <w:p w14:paraId="2BD46110" w14:textId="77777777" w:rsidR="00C16CA8" w:rsidRPr="00E766A8" w:rsidRDefault="00C16CA8" w:rsidP="00C16CA8">
      <w:pPr>
        <w:pStyle w:val="Prrafodelista"/>
        <w:numPr>
          <w:ilvl w:val="0"/>
          <w:numId w:val="15"/>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 xml:space="preserve">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cidos, se usan técnicas como el </w:t>
      </w:r>
      <w:proofErr w:type="spellStart"/>
      <w:r w:rsidRPr="001319C0">
        <w:rPr>
          <w:rFonts w:ascii="Arial" w:hAnsi="Arial" w:cs="Arial"/>
          <w:highlight w:val="yellow"/>
        </w:rPr>
        <w:t>Busqueda</w:t>
      </w:r>
      <w:proofErr w:type="spellEnd"/>
      <w:r w:rsidRPr="00E766A8">
        <w:rPr>
          <w:rFonts w:ascii="Arial" w:hAnsi="Arial" w:cs="Arial"/>
        </w:rPr>
        <w:t xml:space="preserve"> de vecinos más cercanos o </w:t>
      </w:r>
      <w:proofErr w:type="spellStart"/>
      <w:r w:rsidRPr="00E766A8">
        <w:rPr>
          <w:rFonts w:ascii="Arial" w:hAnsi="Arial" w:cs="Arial"/>
        </w:rPr>
        <w:t>Nearest</w:t>
      </w:r>
      <w:proofErr w:type="spellEnd"/>
      <w:r w:rsidRPr="00E766A8">
        <w:rPr>
          <w:rFonts w:ascii="Arial" w:hAnsi="Arial" w:cs="Arial"/>
        </w:rPr>
        <w:t xml:space="preserve"> </w:t>
      </w:r>
      <w:proofErr w:type="spellStart"/>
      <w:r w:rsidRPr="00E766A8">
        <w:rPr>
          <w:rFonts w:ascii="Arial" w:hAnsi="Arial" w:cs="Arial"/>
        </w:rPr>
        <w:t>Neighbor</w:t>
      </w:r>
      <w:proofErr w:type="spellEnd"/>
      <w:r w:rsidRPr="00E766A8">
        <w:rPr>
          <w:rFonts w:ascii="Arial" w:hAnsi="Arial" w:cs="Arial"/>
        </w:rPr>
        <w:t xml:space="preserve"> </w:t>
      </w:r>
      <w:proofErr w:type="spellStart"/>
      <w:r w:rsidRPr="00E766A8">
        <w:rPr>
          <w:rFonts w:ascii="Arial" w:hAnsi="Arial" w:cs="Arial"/>
        </w:rPr>
        <w:t>Search</w:t>
      </w:r>
      <w:proofErr w:type="spellEnd"/>
      <w:r w:rsidRPr="00E766A8">
        <w:rPr>
          <w:rFonts w:ascii="Arial" w:hAnsi="Arial" w:cs="Arial"/>
        </w:rPr>
        <w:t xml:space="preserve"> (NNS)</w:t>
      </w:r>
      <w:r w:rsidRPr="00E766A8">
        <w:rPr>
          <w:rFonts w:ascii="Arial" w:hAnsi="Arial" w:cs="Arial"/>
          <w:spacing w:val="-1"/>
        </w:rPr>
        <w:t xml:space="preserve">. </w:t>
      </w:r>
    </w:p>
    <w:p w14:paraId="0D9C5A90" w14:textId="77777777"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14:paraId="424AFF2F" w14:textId="77777777"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14:paraId="522C82BE" w14:textId="77777777" w:rsidR="00C16CA8" w:rsidRDefault="00C16CA8" w:rsidP="00C16CA8">
      <w:pPr>
        <w:keepNext/>
        <w:shd w:val="clear" w:color="auto" w:fill="FFFFFF"/>
        <w:spacing w:before="274" w:line="360" w:lineRule="auto"/>
      </w:pPr>
      <w:r w:rsidRPr="00861354">
        <w:rPr>
          <w:noProof/>
        </w:rPr>
        <w:drawing>
          <wp:inline distT="0" distB="0" distL="0" distR="0" wp14:anchorId="0D217265" wp14:editId="572E54EC">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14:paraId="10A0969B" w14:textId="77777777" w:rsidR="00C16CA8" w:rsidRPr="00E463D9" w:rsidRDefault="00C16CA8" w:rsidP="00C16CA8">
      <w:pPr>
        <w:pStyle w:val="Descripcin"/>
        <w:ind w:left="708" w:firstLine="12"/>
        <w:jc w:val="both"/>
        <w:rPr>
          <w:rFonts w:ascii="Arial" w:hAnsi="Arial" w:cs="Arial"/>
          <w:color w:val="242424"/>
          <w:spacing w:val="-1"/>
          <w:sz w:val="22"/>
          <w:szCs w:val="22"/>
        </w:rPr>
      </w:pPr>
      <w:r>
        <w:rPr>
          <w:sz w:val="22"/>
          <w:szCs w:val="22"/>
        </w:rPr>
        <w:t xml:space="preserve">            </w:t>
      </w:r>
      <w:bookmarkStart w:id="68" w:name="_Toc177529236"/>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C64A20">
        <w:rPr>
          <w:noProof/>
          <w:sz w:val="22"/>
          <w:szCs w:val="22"/>
        </w:rPr>
        <w:t>3</w:t>
      </w:r>
      <w:r w:rsidRPr="00E463D9">
        <w:rPr>
          <w:sz w:val="22"/>
          <w:szCs w:val="22"/>
        </w:rPr>
        <w:fldChar w:fldCharType="end"/>
      </w:r>
      <w:r w:rsidRPr="00E463D9">
        <w:rPr>
          <w:sz w:val="22"/>
          <w:szCs w:val="22"/>
        </w:rPr>
        <w:t xml:space="preserve"> Filtrado Colaborativo basado en usuarios</w:t>
      </w:r>
      <w:r>
        <w:rPr>
          <w:sz w:val="22"/>
          <w:szCs w:val="22"/>
        </w:rPr>
        <w:t xml:space="preserve"> </w:t>
      </w:r>
      <w:r>
        <w:rPr>
          <w:sz w:val="22"/>
          <w:szCs w:val="22"/>
        </w:rPr>
        <w:fldChar w:fldCharType="begin"/>
      </w:r>
      <w:r>
        <w:rPr>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Pr>
          <w:sz w:val="22"/>
          <w:szCs w:val="22"/>
        </w:rPr>
        <w:fldChar w:fldCharType="separate"/>
      </w:r>
      <w:r w:rsidRPr="00A77E4F">
        <w:rPr>
          <w:sz w:val="22"/>
        </w:rPr>
        <w:t>(Acosta, 2020)</w:t>
      </w:r>
      <w:r>
        <w:rPr>
          <w:sz w:val="22"/>
          <w:szCs w:val="22"/>
        </w:rPr>
        <w:fldChar w:fldCharType="end"/>
      </w:r>
      <w:r>
        <w:rPr>
          <w:sz w:val="22"/>
          <w:szCs w:val="22"/>
        </w:rPr>
        <w:t>.</w:t>
      </w:r>
      <w:bookmarkEnd w:id="68"/>
    </w:p>
    <w:p w14:paraId="7BBE7B24" w14:textId="77777777" w:rsidR="00C16CA8" w:rsidRDefault="00C16CA8" w:rsidP="00C16CA8">
      <w:pPr>
        <w:pStyle w:val="Prrafodelista"/>
        <w:numPr>
          <w:ilvl w:val="0"/>
          <w:numId w:val="13"/>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14:paraId="5587152E" w14:textId="77777777" w:rsidR="00C16CA8" w:rsidRDefault="00C16CA8" w:rsidP="00C16CA8">
      <w:pPr>
        <w:pStyle w:val="Prrafodelista"/>
        <w:shd w:val="clear" w:color="auto" w:fill="FFFFFF"/>
        <w:spacing w:before="274" w:line="360" w:lineRule="auto"/>
        <w:rPr>
          <w:rFonts w:ascii="Arial" w:hAnsi="Arial" w:cs="Arial"/>
          <w:color w:val="242424"/>
          <w:spacing w:val="-1"/>
        </w:rPr>
      </w:pPr>
    </w:p>
    <w:p w14:paraId="3A445E5A" w14:textId="77777777"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14:anchorId="277CBF79" wp14:editId="77CA4159">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14:paraId="6BE477F6" w14:textId="77777777" w:rsidR="00C16CA8" w:rsidRDefault="00C16CA8" w:rsidP="00C16CA8">
      <w:pPr>
        <w:pStyle w:val="Descripcin"/>
        <w:ind w:left="708" w:firstLine="708"/>
        <w:rPr>
          <w:sz w:val="22"/>
          <w:szCs w:val="22"/>
        </w:rPr>
      </w:pPr>
      <w:bookmarkStart w:id="69" w:name="_Toc177529237"/>
      <w:r w:rsidRPr="00A77E4F">
        <w:rPr>
          <w:sz w:val="22"/>
          <w:szCs w:val="22"/>
        </w:rPr>
        <w:t xml:space="preserve">Figura </w:t>
      </w:r>
      <w:r w:rsidRPr="00A77E4F">
        <w:rPr>
          <w:sz w:val="22"/>
          <w:szCs w:val="22"/>
        </w:rPr>
        <w:fldChar w:fldCharType="begin"/>
      </w:r>
      <w:r w:rsidRPr="00A77E4F">
        <w:rPr>
          <w:sz w:val="22"/>
          <w:szCs w:val="22"/>
        </w:rPr>
        <w:instrText xml:space="preserve"> SEQ Figura \* ARABIC </w:instrText>
      </w:r>
      <w:r w:rsidRPr="00A77E4F">
        <w:rPr>
          <w:sz w:val="22"/>
          <w:szCs w:val="22"/>
        </w:rPr>
        <w:fldChar w:fldCharType="separate"/>
      </w:r>
      <w:r w:rsidR="00C64A20">
        <w:rPr>
          <w:noProof/>
          <w:sz w:val="22"/>
          <w:szCs w:val="22"/>
        </w:rPr>
        <w:t>4</w:t>
      </w:r>
      <w:r w:rsidRPr="00A77E4F">
        <w:rPr>
          <w:sz w:val="22"/>
          <w:szCs w:val="22"/>
        </w:rPr>
        <w:fldChar w:fldCharType="end"/>
      </w:r>
      <w:r w:rsidRPr="00A77E4F">
        <w:rPr>
          <w:sz w:val="22"/>
          <w:szCs w:val="22"/>
        </w:rPr>
        <w:t xml:space="preserve"> Filtrado Colaborativo basado en elementos </w:t>
      </w:r>
      <w:r w:rsidRPr="00A77E4F">
        <w:rPr>
          <w:sz w:val="22"/>
          <w:szCs w:val="22"/>
        </w:rPr>
        <w:fldChar w:fldCharType="begin"/>
      </w:r>
      <w:r w:rsidRPr="00A77E4F">
        <w:rPr>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A77E4F">
        <w:rPr>
          <w:sz w:val="22"/>
          <w:szCs w:val="22"/>
        </w:rPr>
        <w:fldChar w:fldCharType="separate"/>
      </w:r>
      <w:r w:rsidRPr="00A77E4F">
        <w:rPr>
          <w:sz w:val="22"/>
        </w:rPr>
        <w:t>(Xia, 2023)</w:t>
      </w:r>
      <w:r w:rsidRPr="00A77E4F">
        <w:rPr>
          <w:sz w:val="22"/>
          <w:szCs w:val="22"/>
        </w:rPr>
        <w:fldChar w:fldCharType="end"/>
      </w:r>
      <w:r w:rsidRPr="00A77E4F">
        <w:rPr>
          <w:sz w:val="22"/>
          <w:szCs w:val="22"/>
        </w:rPr>
        <w:t>.</w:t>
      </w:r>
      <w:bookmarkEnd w:id="69"/>
    </w:p>
    <w:p w14:paraId="36DB0D55" w14:textId="77777777" w:rsidR="00C16CA8" w:rsidRPr="00A77E4F" w:rsidRDefault="00C16CA8" w:rsidP="00C16CA8"/>
    <w:p w14:paraId="0C9B3E30" w14:textId="77777777" w:rsidR="00C16CA8" w:rsidRPr="00E766A8" w:rsidRDefault="00C16CA8" w:rsidP="00C16CA8">
      <w:pPr>
        <w:shd w:val="clear" w:color="auto" w:fill="FFFFFF"/>
        <w:spacing w:before="274" w:line="360" w:lineRule="auto"/>
        <w:jc w:val="both"/>
        <w:rPr>
          <w:rFonts w:ascii="Arial" w:hAnsi="Arial" w:cs="Arial"/>
          <w:color w:val="242424"/>
          <w:spacing w:val="-1"/>
        </w:rPr>
      </w:pPr>
      <w:r w:rsidRPr="00E766A8">
        <w:rPr>
          <w:rFonts w:ascii="Arial" w:hAnsi="Arial" w:cs="Arial"/>
          <w:color w:val="242424"/>
          <w:spacing w:val="-1"/>
        </w:rPr>
        <w:t xml:space="preserve">En el filtrado colaborativo se utilizan diferentes métodos de evaluación de los sistemas de recomendación, como son, métricas de MAE (Mean </w:t>
      </w:r>
      <w:proofErr w:type="spellStart"/>
      <w:r w:rsidRPr="00E766A8">
        <w:rPr>
          <w:rFonts w:ascii="Arial" w:hAnsi="Arial" w:cs="Arial"/>
          <w:color w:val="242424"/>
          <w:spacing w:val="-1"/>
        </w:rPr>
        <w:t>Absolute</w:t>
      </w:r>
      <w:proofErr w:type="spellEnd"/>
      <w:r w:rsidRPr="00E766A8">
        <w:rPr>
          <w:rFonts w:ascii="Arial" w:hAnsi="Arial" w:cs="Arial"/>
          <w:color w:val="242424"/>
          <w:spacing w:val="-1"/>
        </w:rPr>
        <w:t xml:space="preserve"> Error) , o RSME (</w:t>
      </w:r>
      <w:proofErr w:type="spellStart"/>
      <w:r w:rsidRPr="00E766A8">
        <w:rPr>
          <w:rFonts w:ascii="Arial" w:hAnsi="Arial" w:cs="Arial"/>
          <w:color w:val="242424"/>
          <w:spacing w:val="-1"/>
        </w:rPr>
        <w:t>Root</w:t>
      </w:r>
      <w:proofErr w:type="spellEnd"/>
      <w:r w:rsidRPr="00E766A8">
        <w:rPr>
          <w:rFonts w:ascii="Arial" w:hAnsi="Arial" w:cs="Arial"/>
          <w:color w:val="242424"/>
          <w:spacing w:val="-1"/>
        </w:rPr>
        <w:t xml:space="preserve"> Mean </w:t>
      </w:r>
      <w:proofErr w:type="spellStart"/>
      <w:r w:rsidRPr="00E766A8">
        <w:rPr>
          <w:rFonts w:ascii="Arial" w:hAnsi="Arial" w:cs="Arial"/>
          <w:color w:val="242424"/>
          <w:spacing w:val="-1"/>
        </w:rPr>
        <w:t>Square</w:t>
      </w:r>
      <w:proofErr w:type="spellEnd"/>
      <w:r w:rsidRPr="00E766A8">
        <w:rPr>
          <w:rFonts w:ascii="Arial" w:hAnsi="Arial" w:cs="Arial"/>
          <w:color w:val="242424"/>
          <w:spacing w:val="-1"/>
        </w:rPr>
        <w:t xml:space="preserve"> Error)</w:t>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AV37X2Fo","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rPr>
        <w:fldChar w:fldCharType="separate"/>
      </w:r>
      <w:r w:rsidRPr="00E766A8">
        <w:rPr>
          <w:rFonts w:ascii="Arial" w:hAnsi="Arial" w:cs="Arial"/>
        </w:rPr>
        <w:t>(Gutierrez, 2023)</w:t>
      </w:r>
      <w:r w:rsidRPr="00E766A8">
        <w:rPr>
          <w:rFonts w:ascii="Arial" w:hAnsi="Arial" w:cs="Arial"/>
        </w:rPr>
        <w:fldChar w:fldCharType="end"/>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tfL7FKUV","properties":{"formattedCitation":"({\\i{}Filtrado colaborativo | Machine Learning}, s.\\uc0\\u160{}f.)","plainCitation":"(Filtrado colaborativo | Machine Learning, s. f.)","noteIndex":0},"citationItems":[{"id":20,"uris":["http://zotero.org/users/14998403/items/MU59SWEX"],"itemData":{"id":20,"type":"webpage","container-title":"Google for Developers","language":"es-419-x-mtfrom-en","title":"Filtrado colaborativo | Machine Learning","URL":"https://developers.google.com/machine-learning/recommendation/collaborative/basics?hl=es-419","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Filtrado colaborativo | Machine Learning</w:t>
      </w:r>
      <w:r w:rsidRPr="00E766A8">
        <w:rPr>
          <w:rFonts w:ascii="Arial" w:hAnsi="Arial" w:cs="Arial"/>
        </w:rPr>
        <w:t>, s. f.)</w:t>
      </w:r>
      <w:r w:rsidRPr="00E766A8">
        <w:rPr>
          <w:rFonts w:ascii="Arial" w:hAnsi="Arial" w:cs="Arial"/>
        </w:rPr>
        <w:fldChar w:fldCharType="end"/>
      </w:r>
      <w:r w:rsidRPr="00E766A8">
        <w:rPr>
          <w:rFonts w:ascii="Arial" w:hAnsi="Arial" w:cs="Arial"/>
          <w:color w:val="242424"/>
          <w:spacing w:val="-1"/>
        </w:rPr>
        <w:t>.</w:t>
      </w:r>
    </w:p>
    <w:p w14:paraId="3AAD75C7" w14:textId="77777777" w:rsidR="00C16CA8" w:rsidRPr="00962431" w:rsidRDefault="00C16CA8" w:rsidP="00C16CA8">
      <w:pPr>
        <w:pStyle w:val="Ttulo4"/>
        <w:spacing w:line="360" w:lineRule="auto"/>
        <w:jc w:val="both"/>
        <w:rPr>
          <w:rStyle w:val="Textoennegrita"/>
          <w:b/>
          <w:bCs w:val="0"/>
        </w:rPr>
      </w:pPr>
      <w:bookmarkStart w:id="70" w:name="_Toc177529186"/>
      <w:r>
        <w:t xml:space="preserve">1.1.1.4 </w:t>
      </w:r>
      <w:r w:rsidRPr="00962431">
        <w:t>Híbridos.</w:t>
      </w:r>
      <w:bookmarkEnd w:id="70"/>
    </w:p>
    <w:p w14:paraId="2B8C31EE" w14:textId="77777777"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p>
    <w:p w14:paraId="3C643ABF" w14:textId="77777777"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14:paraId="6C2E8F92" w14:textId="77777777"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14:paraId="5146BA3E" w14:textId="77777777"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sxLCFfm","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7038D6">
        <w:rPr>
          <w:rFonts w:ascii="Arial" w:hAnsi="Arial" w:cs="Arial"/>
        </w:rPr>
        <w:t>(Xia, 2023)</w:t>
      </w:r>
      <w:r>
        <w:rPr>
          <w:rFonts w:ascii="Arial" w:hAnsi="Arial" w:cs="Arial"/>
        </w:rPr>
        <w:fldChar w:fldCharType="end"/>
      </w:r>
      <w:r w:rsidRPr="00C91600">
        <w:rPr>
          <w:rFonts w:ascii="Arial" w:hAnsi="Arial" w:cs="Arial"/>
        </w:rPr>
        <w:t>.</w:t>
      </w:r>
    </w:p>
    <w:p w14:paraId="2163AD13" w14:textId="77777777" w:rsidR="00C16CA8" w:rsidRPr="00E766A8" w:rsidRDefault="00C16CA8" w:rsidP="00C16CA8">
      <w:pPr>
        <w:pStyle w:val="Ttulo4"/>
        <w:spacing w:line="360" w:lineRule="auto"/>
        <w:jc w:val="both"/>
      </w:pPr>
      <w:bookmarkStart w:id="71" w:name="_Toc177529187"/>
      <w:r w:rsidRPr="00E766A8">
        <w:rPr>
          <w:rStyle w:val="Ttulo2Car"/>
          <w:b/>
        </w:rPr>
        <w:lastRenderedPageBreak/>
        <w:t>1.1.1.5 Filtrado Demográfico</w:t>
      </w:r>
      <w:r w:rsidRPr="00E766A8">
        <w:t>.</w:t>
      </w:r>
      <w:bookmarkEnd w:id="71"/>
    </w:p>
    <w:p w14:paraId="07F36F7F" w14:textId="77777777" w:rsidR="00C16CA8" w:rsidRPr="00E766A8" w:rsidRDefault="00C16CA8" w:rsidP="00C16CA8">
      <w:pPr>
        <w:pStyle w:val="Textoindependiente"/>
        <w:spacing w:line="360" w:lineRule="auto"/>
        <w:ind w:firstLine="0"/>
        <w:jc w:val="both"/>
        <w:rPr>
          <w:rFonts w:ascii="Arial" w:hAnsi="Arial" w:cs="Arial"/>
          <w:spacing w:val="-1"/>
        </w:rPr>
      </w:pPr>
      <w:r w:rsidRPr="00E766A8">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 </w:t>
      </w:r>
      <w:r w:rsidRPr="00E766A8">
        <w:rPr>
          <w:rFonts w:ascii="Arial" w:hAnsi="Arial" w:cs="Arial"/>
          <w:spacing w:val="-1"/>
        </w:rPr>
        <w:fldChar w:fldCharType="begin"/>
      </w:r>
      <w:r w:rsidRPr="00E766A8">
        <w:rPr>
          <w:rFonts w:ascii="Arial" w:hAnsi="Arial" w:cs="Arial"/>
          <w:spacing w:val="-1"/>
        </w:rPr>
        <w:instrText xml:space="preserve"> ADDIN ZOTERO_ITEM CSL_CITATION {"citationID":"RFs1CKfC","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rPr>
        <w:fldChar w:fldCharType="separate"/>
      </w:r>
      <w:r w:rsidRPr="00E766A8">
        <w:rPr>
          <w:rFonts w:ascii="Arial" w:hAnsi="Arial" w:cs="Arial"/>
        </w:rPr>
        <w:t>(Gutierrez, 2023)</w:t>
      </w:r>
      <w:r w:rsidRPr="00E766A8">
        <w:rPr>
          <w:rFonts w:ascii="Arial" w:hAnsi="Arial" w:cs="Arial"/>
          <w:spacing w:val="-1"/>
        </w:rPr>
        <w:fldChar w:fldCharType="end"/>
      </w:r>
      <w:r w:rsidRPr="00E766A8">
        <w:rPr>
          <w:rFonts w:ascii="Arial" w:hAnsi="Arial" w:cs="Arial"/>
          <w:spacing w:val="-1"/>
        </w:rPr>
        <w:t>.</w:t>
      </w:r>
    </w:p>
    <w:p w14:paraId="21091A74" w14:textId="77777777" w:rsidR="00C16CA8" w:rsidRPr="00E766A8" w:rsidRDefault="00C16CA8" w:rsidP="00C16CA8">
      <w:pPr>
        <w:pStyle w:val="Ttulo4"/>
        <w:spacing w:line="360" w:lineRule="auto"/>
        <w:jc w:val="both"/>
        <w:rPr>
          <w:rStyle w:val="Textoennegrita"/>
          <w:b/>
          <w:bCs w:val="0"/>
        </w:rPr>
      </w:pPr>
      <w:bookmarkStart w:id="72" w:name="_Toc177529188"/>
      <w:r w:rsidRPr="00E766A8">
        <w:t xml:space="preserve">1.1.1.6 </w:t>
      </w:r>
      <w:proofErr w:type="spellStart"/>
      <w:r w:rsidRPr="00E766A8">
        <w:t>Recomendadores</w:t>
      </w:r>
      <w:proofErr w:type="spellEnd"/>
      <w:r w:rsidRPr="00E766A8">
        <w:t xml:space="preserve"> Conversacionales.</w:t>
      </w:r>
      <w:bookmarkEnd w:id="72"/>
    </w:p>
    <w:p w14:paraId="75489A45" w14:textId="77777777"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p>
    <w:p w14:paraId="7D5349DD" w14:textId="77777777"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Los </w:t>
      </w:r>
      <w:proofErr w:type="spellStart"/>
      <w:r w:rsidRPr="00E766A8">
        <w:rPr>
          <w:rFonts w:ascii="Arial" w:hAnsi="Arial" w:cs="Arial"/>
        </w:rPr>
        <w:t>recomendadores</w:t>
      </w:r>
      <w:proofErr w:type="spellEnd"/>
      <w:r w:rsidRPr="00E766A8">
        <w:rPr>
          <w:rFonts w:ascii="Arial" w:hAnsi="Arial" w:cs="Arial"/>
        </w:rPr>
        <w:t xml:space="preserve"> conversacionales son sistemas que guían al usuario a través del espacio de productos, ofreciendo sugerencias y solicitando </w:t>
      </w:r>
      <w:proofErr w:type="spellStart"/>
      <w:r w:rsidRPr="00E766A8">
        <w:rPr>
          <w:rFonts w:ascii="Arial" w:hAnsi="Arial" w:cs="Arial"/>
        </w:rPr>
        <w:t>feedback</w:t>
      </w:r>
      <w:proofErr w:type="spellEnd"/>
      <w:r w:rsidRPr="00E766A8">
        <w:rPr>
          <w:rFonts w:ascii="Arial" w:hAnsi="Arial" w:cs="Arial"/>
        </w:rPr>
        <w:t>.</w:t>
      </w:r>
    </w:p>
    <w:p w14:paraId="7F45ACC6" w14:textId="77777777"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Algunos ejemplos destacados de </w:t>
      </w:r>
      <w:proofErr w:type="spellStart"/>
      <w:r w:rsidRPr="00E766A8">
        <w:rPr>
          <w:rFonts w:ascii="Arial" w:hAnsi="Arial" w:cs="Arial"/>
        </w:rPr>
        <w:t>recomendadores</w:t>
      </w:r>
      <w:proofErr w:type="spellEnd"/>
      <w:r w:rsidRPr="00E766A8">
        <w:rPr>
          <w:rFonts w:ascii="Arial" w:hAnsi="Arial" w:cs="Arial"/>
        </w:rPr>
        <w:t xml:space="preserve"> conversacionales son: </w:t>
      </w:r>
    </w:p>
    <w:p w14:paraId="2F02341F" w14:textId="77777777"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Value</w:t>
      </w:r>
      <w:proofErr w:type="spellEnd"/>
      <w:r w:rsidRPr="00E766A8">
        <w:rPr>
          <w:rFonts w:ascii="Arial" w:hAnsi="Arial" w:cs="Arial"/>
        </w:rPr>
        <w:t xml:space="preserve"> </w:t>
      </w:r>
      <w:proofErr w:type="spellStart"/>
      <w:r w:rsidRPr="00E766A8">
        <w:rPr>
          <w:rFonts w:ascii="Arial" w:hAnsi="Arial" w:cs="Arial"/>
        </w:rPr>
        <w:t>Elicitation</w:t>
      </w:r>
      <w:proofErr w:type="spellEnd"/>
      <w:r w:rsidRPr="00E766A8">
        <w:rPr>
          <w:rFonts w:ascii="Arial" w:hAnsi="Arial" w:cs="Arial"/>
        </w:rPr>
        <w:t>: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14:paraId="02965D69" w14:textId="77777777"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Ratings-</w:t>
      </w:r>
      <w:proofErr w:type="spellStart"/>
      <w:r w:rsidRPr="00E766A8">
        <w:rPr>
          <w:rFonts w:ascii="Arial" w:hAnsi="Arial" w:cs="Arial"/>
        </w:rPr>
        <w:t>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w:t>
      </w:r>
      <w:r w:rsidRPr="00E766A8">
        <w:rPr>
          <w:rFonts w:ascii="Arial" w:hAnsi="Arial" w:cs="Arial"/>
        </w:rPr>
        <w:lastRenderedPageBreak/>
        <w:t xml:space="preserve">devuelve una retroalimentación detallada sobre las características del producto. </w:t>
      </w:r>
    </w:p>
    <w:p w14:paraId="5D8A37F2" w14:textId="77777777"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Preference-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14:paraId="1A911E9A" w14:textId="77777777"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Critiquing</w:t>
      </w:r>
      <w:proofErr w:type="spellEnd"/>
      <w:r w:rsidRPr="00E766A8">
        <w:rPr>
          <w:rFonts w:ascii="Arial" w:hAnsi="Arial" w:cs="Arial"/>
        </w:rPr>
        <w:t xml:space="preserve">: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14:paraId="4C4FC2B3" w14:textId="77777777" w:rsidR="00C16CA8" w:rsidRDefault="00C16CA8" w:rsidP="00C16CA8">
      <w:pPr>
        <w:pStyle w:val="Textoindependiente"/>
        <w:spacing w:line="360" w:lineRule="auto"/>
        <w:ind w:firstLine="0"/>
        <w:rPr>
          <w:rFonts w:ascii="Arial" w:hAnsi="Arial" w:cs="Arial"/>
          <w:sz w:val="22"/>
          <w:szCs w:val="22"/>
        </w:rPr>
      </w:pPr>
    </w:p>
    <w:p w14:paraId="2AED352E" w14:textId="77777777"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14:anchorId="2539DC9C" wp14:editId="37D10817">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14:paraId="691DEB9E" w14:textId="77777777" w:rsidR="00C16CA8" w:rsidRPr="006A5AE4" w:rsidRDefault="00C16CA8" w:rsidP="00C16CA8">
      <w:pPr>
        <w:pStyle w:val="Descripcin"/>
        <w:ind w:left="708"/>
        <w:rPr>
          <w:rFonts w:ascii="Arial" w:hAnsi="Arial" w:cs="Arial"/>
          <w:sz w:val="22"/>
          <w:szCs w:val="22"/>
        </w:rPr>
      </w:pPr>
      <w:bookmarkStart w:id="73" w:name="_Toc177529238"/>
      <w:r w:rsidRPr="006A5AE4">
        <w:rPr>
          <w:sz w:val="22"/>
          <w:szCs w:val="22"/>
        </w:rPr>
        <w:t xml:space="preserve">Figura </w:t>
      </w:r>
      <w:r w:rsidRPr="006A5AE4">
        <w:rPr>
          <w:sz w:val="22"/>
          <w:szCs w:val="22"/>
        </w:rPr>
        <w:fldChar w:fldCharType="begin"/>
      </w:r>
      <w:r w:rsidRPr="006A5AE4">
        <w:rPr>
          <w:sz w:val="22"/>
          <w:szCs w:val="22"/>
        </w:rPr>
        <w:instrText xml:space="preserve"> SEQ Figura \* ARABIC </w:instrText>
      </w:r>
      <w:r w:rsidRPr="006A5AE4">
        <w:rPr>
          <w:sz w:val="22"/>
          <w:szCs w:val="22"/>
        </w:rPr>
        <w:fldChar w:fldCharType="separate"/>
      </w:r>
      <w:r w:rsidR="00C64A20">
        <w:rPr>
          <w:noProof/>
          <w:sz w:val="22"/>
          <w:szCs w:val="22"/>
        </w:rPr>
        <w:t>5</w:t>
      </w:r>
      <w:r w:rsidRPr="006A5AE4">
        <w:rPr>
          <w:sz w:val="22"/>
          <w:szCs w:val="22"/>
        </w:rPr>
        <w:fldChar w:fldCharType="end"/>
      </w:r>
      <w:r w:rsidRPr="006A5AE4">
        <w:rPr>
          <w:sz w:val="22"/>
          <w:szCs w:val="22"/>
        </w:rPr>
        <w:t xml:space="preserve"> Clasificación de los </w:t>
      </w:r>
      <w:proofErr w:type="spellStart"/>
      <w:r w:rsidRPr="006A5AE4">
        <w:rPr>
          <w:sz w:val="22"/>
          <w:szCs w:val="22"/>
        </w:rPr>
        <w:t>Recomendadores</w:t>
      </w:r>
      <w:proofErr w:type="spellEnd"/>
      <w:r w:rsidRPr="006A5AE4">
        <w:rPr>
          <w:sz w:val="22"/>
          <w:szCs w:val="22"/>
        </w:rPr>
        <w:t xml:space="preserve"> Conversacionales </w:t>
      </w:r>
      <w:r w:rsidRPr="006A5AE4">
        <w:rPr>
          <w:sz w:val="22"/>
          <w:szCs w:val="22"/>
        </w:rPr>
        <w:fldChar w:fldCharType="begin"/>
      </w:r>
      <w:r w:rsidRPr="006A5AE4">
        <w:rPr>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6A5AE4">
        <w:rPr>
          <w:sz w:val="22"/>
          <w:szCs w:val="22"/>
        </w:rPr>
        <w:fldChar w:fldCharType="separate"/>
      </w:r>
      <w:r w:rsidRPr="006A5AE4">
        <w:rPr>
          <w:sz w:val="22"/>
          <w:szCs w:val="22"/>
        </w:rPr>
        <w:t>(Xia, 2023)</w:t>
      </w:r>
      <w:r w:rsidRPr="006A5AE4">
        <w:rPr>
          <w:sz w:val="22"/>
          <w:szCs w:val="22"/>
        </w:rPr>
        <w:fldChar w:fldCharType="end"/>
      </w:r>
      <w:r w:rsidRPr="006A5AE4">
        <w:rPr>
          <w:sz w:val="22"/>
          <w:szCs w:val="22"/>
        </w:rPr>
        <w:t>.</w:t>
      </w:r>
      <w:bookmarkEnd w:id="73"/>
    </w:p>
    <w:p w14:paraId="3BE4F84C" w14:textId="77777777" w:rsidR="00C16CA8" w:rsidRDefault="00C16CA8" w:rsidP="00C16CA8">
      <w:pPr>
        <w:pStyle w:val="Textoindependiente"/>
        <w:spacing w:line="360" w:lineRule="auto"/>
        <w:ind w:firstLine="0"/>
        <w:rPr>
          <w:rStyle w:val="Hipervnculo"/>
          <w:rFonts w:ascii="Arial" w:hAnsi="Arial" w:cs="Arial"/>
        </w:rPr>
      </w:pPr>
    </w:p>
    <w:p w14:paraId="5A1644AA" w14:textId="77777777" w:rsidR="00C16CA8" w:rsidRPr="00056E31" w:rsidRDefault="00C16CA8" w:rsidP="00056E31">
      <w:pPr>
        <w:pStyle w:val="Ttulo3"/>
        <w:rPr>
          <w:rStyle w:val="Textoennegrita"/>
          <w:b/>
          <w:bCs w:val="0"/>
        </w:rPr>
      </w:pPr>
      <w:bookmarkStart w:id="74" w:name="_Toc177529189"/>
      <w:r w:rsidRPr="00056E31">
        <w:rPr>
          <w:rStyle w:val="Hipervnculo"/>
          <w:color w:val="auto"/>
          <w:u w:val="none"/>
        </w:rPr>
        <w:t xml:space="preserve">1.1.2 </w:t>
      </w:r>
      <w:proofErr w:type="spellStart"/>
      <w:r w:rsidRPr="00056E31">
        <w:rPr>
          <w:rStyle w:val="Hipervnculo"/>
          <w:color w:val="auto"/>
          <w:u w:val="none"/>
        </w:rPr>
        <w:t>Retroalimentacion</w:t>
      </w:r>
      <w:bookmarkEnd w:id="74"/>
      <w:proofErr w:type="spellEnd"/>
    </w:p>
    <w:p w14:paraId="23550B6C" w14:textId="77777777"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w:t>
      </w:r>
      <w:r w:rsidRPr="00E766A8">
        <w:rPr>
          <w:rFonts w:ascii="Arial" w:hAnsi="Arial" w:cs="Arial"/>
          <w:spacing w:val="-1"/>
          <w:shd w:val="clear" w:color="auto" w:fill="FFFFFF"/>
        </w:rPr>
        <w:lastRenderedPageBreak/>
        <w:t xml:space="preserve">productos o servicios que potencialmente pueden ser de nuestro interés </w:t>
      </w:r>
      <w:r w:rsidRPr="00E766A8">
        <w:rPr>
          <w:rFonts w:ascii="Arial" w:hAnsi="Arial" w:cs="Arial"/>
          <w:spacing w:val="-1"/>
          <w:shd w:val="clear" w:color="auto" w:fill="FFFFFF"/>
        </w:rPr>
        <w:fldChar w:fldCharType="begin"/>
      </w:r>
      <w:r w:rsidRPr="00E766A8">
        <w:rPr>
          <w:rFonts w:ascii="Arial" w:hAnsi="Arial" w:cs="Arial"/>
          <w:spacing w:val="-1"/>
          <w:shd w:val="clear" w:color="auto" w:fill="FFFFFF"/>
        </w:rPr>
        <w:instrText xml:space="preserve"> ADDIN ZOTERO_ITEM CSL_CITATION {"citationID":"GmPfOEpp","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shd w:val="clear" w:color="auto" w:fill="FFFFFF"/>
        </w:rPr>
        <w:fldChar w:fldCharType="separate"/>
      </w:r>
      <w:r w:rsidRPr="00E766A8">
        <w:rPr>
          <w:rFonts w:ascii="Arial" w:hAnsi="Arial" w:cs="Arial"/>
        </w:rPr>
        <w:t>(Gutierrez, 2023)</w:t>
      </w:r>
      <w:r w:rsidRPr="00E766A8">
        <w:rPr>
          <w:rFonts w:ascii="Arial" w:hAnsi="Arial" w:cs="Arial"/>
          <w:spacing w:val="-1"/>
          <w:shd w:val="clear" w:color="auto" w:fill="FFFFFF"/>
        </w:rPr>
        <w:fldChar w:fldCharType="end"/>
      </w:r>
      <w:r w:rsidRPr="00E766A8">
        <w:rPr>
          <w:rFonts w:ascii="Arial" w:hAnsi="Arial" w:cs="Arial"/>
          <w:spacing w:val="-1"/>
          <w:shd w:val="clear" w:color="auto" w:fill="FFFFFF"/>
        </w:rPr>
        <w:t>.</w:t>
      </w:r>
    </w:p>
    <w:p w14:paraId="10A3E3A9" w14:textId="77777777" w:rsidR="00C16CA8" w:rsidRPr="00E766A8" w:rsidRDefault="00C16CA8" w:rsidP="00C16CA8">
      <w:pPr>
        <w:pStyle w:val="Textoindependiente"/>
        <w:spacing w:line="360" w:lineRule="auto"/>
        <w:ind w:firstLine="0"/>
        <w:jc w:val="both"/>
        <w:rPr>
          <w:rFonts w:ascii="Arial" w:hAnsi="Arial" w:cs="Arial"/>
        </w:rPr>
      </w:pPr>
    </w:p>
    <w:p w14:paraId="7A61916C" w14:textId="77777777"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14:paraId="0C14E3EF" w14:textId="77777777"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14:paraId="1878F981" w14:textId="77777777"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14:paraId="74088DBF" w14:textId="77777777"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14:paraId="0732C7F5" w14:textId="77777777"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14:paraId="422DC750" w14:textId="77777777" w:rsidR="00C16CA8" w:rsidRPr="00E766A8" w:rsidRDefault="00C16CA8" w:rsidP="00C16CA8">
      <w:pPr>
        <w:shd w:val="clear" w:color="auto" w:fill="FFFFFF"/>
        <w:spacing w:before="100" w:beforeAutospacing="1" w:after="24" w:line="360" w:lineRule="auto"/>
        <w:ind w:left="384"/>
        <w:jc w:val="both"/>
        <w:rPr>
          <w:rFonts w:ascii="Arial" w:hAnsi="Arial" w:cs="Arial"/>
        </w:rPr>
      </w:pPr>
    </w:p>
    <w:p w14:paraId="71442293" w14:textId="77777777"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14:paraId="5DEF4B6D" w14:textId="77777777"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14:paraId="402D6F56" w14:textId="77777777"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14:paraId="2A150ECF" w14:textId="77777777"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14:paraId="04E5E981" w14:textId="77777777"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14:paraId="033BA63A" w14:textId="77777777" w:rsidR="00C16CA8" w:rsidRPr="001319C0" w:rsidRDefault="00C16CA8" w:rsidP="00C16CA8">
      <w:pPr>
        <w:numPr>
          <w:ilvl w:val="0"/>
          <w:numId w:val="7"/>
        </w:numPr>
        <w:shd w:val="clear" w:color="auto" w:fill="FFFFFF"/>
        <w:spacing w:before="100" w:beforeAutospacing="1" w:after="24" w:line="360" w:lineRule="auto"/>
        <w:ind w:left="384"/>
        <w:jc w:val="both"/>
        <w:rPr>
          <w:rFonts w:ascii="Arial" w:hAnsi="Arial" w:cs="Arial"/>
          <w:color w:val="202122"/>
          <w:highlight w:val="yellow"/>
        </w:rPr>
      </w:pPr>
      <w:r w:rsidRPr="00E766A8">
        <w:rPr>
          <w:rFonts w:ascii="Arial" w:hAnsi="Arial" w:cs="Arial"/>
        </w:rPr>
        <w:t xml:space="preserve">Analizar las redes sociales de las que el usuario forma parte y de esta manera conocer sus gustos y preferencias </w:t>
      </w:r>
      <w:commentRangeStart w:id="75"/>
      <w:r w:rsidRPr="001319C0">
        <w:rPr>
          <w:rFonts w:ascii="Arial" w:hAnsi="Arial" w:cs="Arial"/>
          <w:highlight w:val="yellow"/>
        </w:rPr>
        <w:fldChar w:fldCharType="begin"/>
      </w:r>
      <w:r w:rsidRPr="001319C0">
        <w:rPr>
          <w:rFonts w:ascii="Arial" w:hAnsi="Arial" w:cs="Arial"/>
          <w:highlight w:val="yellow"/>
        </w:rPr>
        <w:instrText xml:space="preserve"> ADDIN ZOTERO_ITEM CSL_CITATION {"citationID":"gqqgjgl1","properties":{"formattedCitation":"({\\i{}Sistema de recomendaci\\uc0\\u243{}n - Wikipedia, la enciclopedia libre}, s.\\uc0\\u160{}f.)","plainCitation":"(Sistema de recomendación - Wikipedia, la enciclopedia libre, s. f.)","noteIndex":0},"citationItems":[{"id":30,"uris":["http://zotero.org/users/14998403/items/LQ8FVKJE"],"itemData":{"id":30,"type":"webpage","language":"es","title":"Sistema de recomendación - Wikipedia, la enciclopedia libre","URL":"https://es.wikipedia.org/wiki/Sistema_de_recomendaci%C3%B3n","accessed":{"date-parts":[["2024",9,10]]}}}],"schema":"https://github.com/citation-style-language/schema/raw/master/csl-citation.json"} </w:instrText>
      </w:r>
      <w:r w:rsidRPr="001319C0">
        <w:rPr>
          <w:rFonts w:ascii="Arial" w:hAnsi="Arial" w:cs="Arial"/>
          <w:highlight w:val="yellow"/>
        </w:rPr>
        <w:fldChar w:fldCharType="separate"/>
      </w:r>
      <w:r w:rsidRPr="001319C0">
        <w:rPr>
          <w:rFonts w:ascii="Arial" w:hAnsi="Arial" w:cs="Arial"/>
          <w:highlight w:val="yellow"/>
        </w:rPr>
        <w:t>(</w:t>
      </w:r>
      <w:r w:rsidRPr="001319C0">
        <w:rPr>
          <w:rFonts w:ascii="Arial" w:hAnsi="Arial" w:cs="Arial"/>
          <w:i/>
          <w:iCs/>
          <w:highlight w:val="yellow"/>
        </w:rPr>
        <w:t>Sistema de recomendación - Wikipedia, la enciclopedia libre</w:t>
      </w:r>
      <w:r w:rsidRPr="001319C0">
        <w:rPr>
          <w:rFonts w:ascii="Arial" w:hAnsi="Arial" w:cs="Arial"/>
          <w:highlight w:val="yellow"/>
        </w:rPr>
        <w:t>, s. f.)</w:t>
      </w:r>
      <w:r w:rsidRPr="001319C0">
        <w:rPr>
          <w:rFonts w:ascii="Arial" w:hAnsi="Arial" w:cs="Arial"/>
          <w:highlight w:val="yellow"/>
        </w:rPr>
        <w:fldChar w:fldCharType="end"/>
      </w:r>
      <w:commentRangeEnd w:id="75"/>
      <w:r w:rsidR="001319C0">
        <w:rPr>
          <w:rStyle w:val="Refdecomentario"/>
        </w:rPr>
        <w:commentReference w:id="75"/>
      </w:r>
      <w:r w:rsidRPr="001319C0">
        <w:rPr>
          <w:rFonts w:ascii="Arial" w:hAnsi="Arial" w:cs="Arial"/>
          <w:color w:val="202122"/>
          <w:highlight w:val="yellow"/>
        </w:rPr>
        <w:t>.</w:t>
      </w:r>
    </w:p>
    <w:p w14:paraId="2264A091" w14:textId="77777777"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14:anchorId="693035C4" wp14:editId="798B911E">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14:paraId="09709593" w14:textId="77777777" w:rsidR="00C16CA8" w:rsidRDefault="00C16CA8" w:rsidP="00C16CA8">
      <w:pPr>
        <w:pStyle w:val="Descripcin"/>
        <w:rPr>
          <w:rFonts w:ascii="Arial" w:hAnsi="Arial" w:cs="Arial"/>
          <w:sz w:val="22"/>
          <w:szCs w:val="22"/>
          <w:shd w:val="clear" w:color="auto" w:fill="FFFFFF"/>
        </w:rPr>
      </w:pPr>
      <w:bookmarkStart w:id="76" w:name="_Toc177529239"/>
      <w:r w:rsidRPr="0018432F">
        <w:rPr>
          <w:sz w:val="22"/>
          <w:szCs w:val="22"/>
        </w:rPr>
        <w:t xml:space="preserve">Figura </w:t>
      </w:r>
      <w:r w:rsidRPr="0018432F">
        <w:rPr>
          <w:sz w:val="22"/>
          <w:szCs w:val="22"/>
        </w:rPr>
        <w:fldChar w:fldCharType="begin"/>
      </w:r>
      <w:r w:rsidRPr="0018432F">
        <w:rPr>
          <w:sz w:val="22"/>
          <w:szCs w:val="22"/>
        </w:rPr>
        <w:instrText xml:space="preserve"> SEQ Figura \* ARABIC </w:instrText>
      </w:r>
      <w:r w:rsidRPr="0018432F">
        <w:rPr>
          <w:sz w:val="22"/>
          <w:szCs w:val="22"/>
        </w:rPr>
        <w:fldChar w:fldCharType="separate"/>
      </w:r>
      <w:r w:rsidR="00C64A20">
        <w:rPr>
          <w:noProof/>
          <w:sz w:val="22"/>
          <w:szCs w:val="22"/>
        </w:rPr>
        <w:t>6</w:t>
      </w:r>
      <w:r w:rsidRPr="0018432F">
        <w:rPr>
          <w:sz w:val="22"/>
          <w:szCs w:val="22"/>
        </w:rPr>
        <w:fldChar w:fldCharType="end"/>
      </w:r>
      <w:r w:rsidRPr="0018432F">
        <w:rPr>
          <w:sz w:val="22"/>
          <w:szCs w:val="22"/>
        </w:rPr>
        <w:t xml:space="preserve"> Retroalimentación Explicita vs Implícita en sistemas de recomendaciones </w:t>
      </w:r>
      <w:r w:rsidRPr="0018432F">
        <w:rPr>
          <w:sz w:val="22"/>
          <w:szCs w:val="22"/>
          <w:shd w:val="clear" w:color="auto" w:fill="FFFFFF"/>
        </w:rPr>
        <w:fldChar w:fldCharType="begin"/>
      </w:r>
      <w:r>
        <w:rPr>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18432F">
        <w:rPr>
          <w:sz w:val="22"/>
          <w:szCs w:val="22"/>
          <w:shd w:val="clear" w:color="auto" w:fill="FFFFFF"/>
        </w:rPr>
        <w:fldChar w:fldCharType="separate"/>
      </w:r>
      <w:r w:rsidRPr="003F4150">
        <w:rPr>
          <w:sz w:val="22"/>
        </w:rPr>
        <w:t>(Casalegno, 2022)</w:t>
      </w:r>
      <w:bookmarkEnd w:id="76"/>
      <w:r w:rsidRPr="0018432F">
        <w:rPr>
          <w:sz w:val="22"/>
          <w:szCs w:val="22"/>
          <w:shd w:val="clear" w:color="auto" w:fill="FFFFFF"/>
        </w:rPr>
        <w:fldChar w:fldCharType="end"/>
      </w:r>
    </w:p>
    <w:p w14:paraId="3F26EA0A" w14:textId="0A48D64F" w:rsidR="00C16CA8" w:rsidRPr="0018432F" w:rsidRDefault="00CE0DE2" w:rsidP="00C16CA8">
      <w:commentRangeStart w:id="77"/>
      <w:r>
        <w:t>..</w:t>
      </w:r>
      <w:commentRangeEnd w:id="77"/>
      <w:r>
        <w:rPr>
          <w:rStyle w:val="Refdecomentario"/>
        </w:rPr>
        <w:commentReference w:id="77"/>
      </w:r>
    </w:p>
    <w:p w14:paraId="52ED5FF7" w14:textId="77777777" w:rsidR="00C16CA8" w:rsidRPr="0018432F" w:rsidRDefault="00C16CA8" w:rsidP="00C16CA8">
      <w:pPr>
        <w:pStyle w:val="Ttulo2"/>
      </w:pPr>
      <w:bookmarkStart w:id="78" w:name="_Toc177529190"/>
      <w:r>
        <w:t xml:space="preserve">1.2 </w:t>
      </w:r>
      <w:r w:rsidRPr="00AC1439">
        <w:t>Estudio de Sistemas Homólogos.</w:t>
      </w:r>
      <w:bookmarkEnd w:id="78"/>
    </w:p>
    <w:p w14:paraId="77877ADE" w14:textId="77777777"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Pr="001319C0">
        <w:rPr>
          <w:rFonts w:ascii="Arial" w:hAnsi="Arial" w:cs="Arial"/>
          <w:highlight w:val="yellow"/>
        </w:rPr>
        <w:t>nuestra</w:t>
      </w:r>
      <w:r w:rsidRPr="00133CC4">
        <w:rPr>
          <w:rFonts w:ascii="Arial" w:hAnsi="Arial" w:cs="Arial"/>
        </w:rPr>
        <w:t xml:space="preserve"> investigación, </w:t>
      </w:r>
      <w:r w:rsidRPr="001319C0">
        <w:rPr>
          <w:rFonts w:ascii="Arial" w:hAnsi="Arial" w:cs="Arial"/>
          <w:highlight w:val="yellow"/>
        </w:rPr>
        <w:t>hemos analizado</w:t>
      </w:r>
      <w:r w:rsidRPr="00133CC4">
        <w:rPr>
          <w:rFonts w:ascii="Arial" w:hAnsi="Arial" w:cs="Arial"/>
        </w:rPr>
        <w:t xml:space="preserve"> diversos sistemas </w:t>
      </w:r>
      <w:proofErr w:type="spellStart"/>
      <w:r w:rsidRPr="00133CC4">
        <w:rPr>
          <w:rFonts w:ascii="Arial" w:hAnsi="Arial" w:cs="Arial"/>
        </w:rPr>
        <w:t>recomendadores</w:t>
      </w:r>
      <w:proofErr w:type="spellEnd"/>
      <w:r w:rsidRPr="00133CC4">
        <w:rPr>
          <w:rFonts w:ascii="Arial" w:hAnsi="Arial" w:cs="Arial"/>
        </w:rPr>
        <w:t xml:space="preserve"> implementados a nivel nacional e internacional, </w:t>
      </w:r>
      <w:commentRangeStart w:id="79"/>
      <w:r w:rsidRPr="00133CC4">
        <w:rPr>
          <w:rFonts w:ascii="Arial" w:hAnsi="Arial" w:cs="Arial"/>
        </w:rPr>
        <w:t>con el objetivo de identificar sus puntos fuertes y áreas de mejora</w:t>
      </w:r>
      <w:commentRangeEnd w:id="79"/>
      <w:r w:rsidR="00CE0DE2">
        <w:rPr>
          <w:rStyle w:val="Refdecomentario"/>
          <w:lang w:eastAsia="es-ES"/>
        </w:rPr>
        <w:commentReference w:id="79"/>
      </w:r>
      <w:r w:rsidRPr="00133CC4">
        <w:rPr>
          <w:rFonts w:ascii="Arial" w:hAnsi="Arial" w:cs="Arial"/>
        </w:rPr>
        <w:t xml:space="preserve">. Esta comparativa </w:t>
      </w:r>
      <w:r w:rsidRPr="00CE0DE2">
        <w:rPr>
          <w:rFonts w:ascii="Arial" w:hAnsi="Arial" w:cs="Arial"/>
          <w:highlight w:val="yellow"/>
        </w:rPr>
        <w:t>nos ha permitido</w:t>
      </w:r>
      <w:r w:rsidRPr="00133CC4">
        <w:rPr>
          <w:rFonts w:ascii="Arial" w:hAnsi="Arial" w:cs="Arial"/>
        </w:rPr>
        <w:t xml:space="preserve"> descubrir prácticas </w:t>
      </w:r>
      <w:commentRangeStart w:id="80"/>
      <w:r w:rsidRPr="00133CC4">
        <w:rPr>
          <w:rFonts w:ascii="Arial" w:hAnsi="Arial" w:cs="Arial"/>
        </w:rPr>
        <w:t>óptimas</w:t>
      </w:r>
      <w:commentRangeEnd w:id="80"/>
      <w:r w:rsidR="00CE0DE2">
        <w:rPr>
          <w:rStyle w:val="Refdecomentario"/>
          <w:lang w:eastAsia="es-ES"/>
        </w:rPr>
        <w:commentReference w:id="80"/>
      </w:r>
      <w:r w:rsidRPr="00133CC4">
        <w:rPr>
          <w:rFonts w:ascii="Arial" w:hAnsi="Arial" w:cs="Arial"/>
        </w:rPr>
        <w:t xml:space="preserve"> y errores comunes que influyen en la eficacia de estos sistemas. Con esta </w:t>
      </w:r>
      <w:r w:rsidRPr="00CE0DE2">
        <w:rPr>
          <w:rFonts w:ascii="Arial" w:hAnsi="Arial" w:cs="Arial"/>
          <w:highlight w:val="yellow"/>
        </w:rPr>
        <w:t>valiosa i</w:t>
      </w:r>
      <w:r w:rsidRPr="00133CC4">
        <w:rPr>
          <w:rFonts w:ascii="Arial" w:hAnsi="Arial" w:cs="Arial"/>
        </w:rPr>
        <w:t xml:space="preserve">nformación, </w:t>
      </w:r>
      <w:r w:rsidRPr="00CE0DE2">
        <w:rPr>
          <w:rFonts w:ascii="Arial" w:hAnsi="Arial" w:cs="Arial"/>
          <w:highlight w:val="yellow"/>
        </w:rPr>
        <w:t>estamos</w:t>
      </w:r>
      <w:r w:rsidRPr="00133CC4">
        <w:rPr>
          <w:rFonts w:ascii="Arial" w:hAnsi="Arial" w:cs="Arial"/>
        </w:rPr>
        <w:t xml:space="preserve"> en proceso de adaptar y refinar </w:t>
      </w:r>
      <w:r w:rsidRPr="00CE0DE2">
        <w:rPr>
          <w:rFonts w:ascii="Arial" w:hAnsi="Arial" w:cs="Arial"/>
          <w:highlight w:val="yellow"/>
        </w:rPr>
        <w:t>nuestro</w:t>
      </w:r>
      <w:r w:rsidRPr="00133CC4">
        <w:rPr>
          <w:rFonts w:ascii="Arial" w:hAnsi="Arial" w:cs="Arial"/>
        </w:rPr>
        <w:t xml:space="preserve"> propio sistema </w:t>
      </w:r>
      <w:proofErr w:type="spellStart"/>
      <w:r w:rsidRPr="00133CC4">
        <w:rPr>
          <w:rFonts w:ascii="Arial" w:hAnsi="Arial" w:cs="Arial"/>
        </w:rPr>
        <w:t>recomendador</w:t>
      </w:r>
      <w:proofErr w:type="spellEnd"/>
      <w:r w:rsidRPr="00133CC4">
        <w:rPr>
          <w:rFonts w:ascii="Arial" w:hAnsi="Arial" w:cs="Arial"/>
        </w:rPr>
        <w:t xml:space="preserve">, asegurando que se beneficie de las ventajas observadas y evite las desventajas detectadas, para ofrecer una experiencia de usuario superior y más </w:t>
      </w:r>
      <w:proofErr w:type="gramStart"/>
      <w:r>
        <w:rPr>
          <w:rFonts w:ascii="Arial" w:hAnsi="Arial" w:cs="Arial"/>
        </w:rPr>
        <w:t>personalizada</w:t>
      </w:r>
      <w:proofErr w:type="gramEnd"/>
      <w:r w:rsidRPr="00133CC4">
        <w:rPr>
          <w:rFonts w:ascii="Arial" w:hAnsi="Arial" w:cs="Arial"/>
        </w:rPr>
        <w:t>.</w:t>
      </w:r>
    </w:p>
    <w:p w14:paraId="23818552" w14:textId="77777777" w:rsidR="00C16CA8" w:rsidRDefault="00C16CA8" w:rsidP="00C16CA8">
      <w:pPr>
        <w:pStyle w:val="Textoindependiente"/>
        <w:spacing w:line="360" w:lineRule="auto"/>
        <w:ind w:firstLine="0"/>
        <w:jc w:val="both"/>
        <w:rPr>
          <w:rFonts w:ascii="Arial" w:hAnsi="Arial" w:cs="Arial"/>
        </w:rPr>
      </w:pPr>
    </w:p>
    <w:p w14:paraId="3AE45934" w14:textId="77777777" w:rsidR="00C16CA8" w:rsidRPr="00056E31" w:rsidRDefault="00C16CA8" w:rsidP="00056E31">
      <w:pPr>
        <w:pStyle w:val="Ttulo3"/>
      </w:pPr>
      <w:bookmarkStart w:id="81" w:name="_Toc177529191"/>
      <w:r w:rsidRPr="00056E31">
        <w:t>1.2.1 Estudio de Sistemas Homólogos en el ámbito Internacional.</w:t>
      </w:r>
      <w:bookmarkEnd w:id="81"/>
    </w:p>
    <w:p w14:paraId="653F057E" w14:textId="77777777" w:rsidR="00C16CA8" w:rsidRPr="00BC670A" w:rsidRDefault="00C16CA8" w:rsidP="00C16CA8">
      <w:pPr>
        <w:pStyle w:val="Ttulo4"/>
        <w:spacing w:line="360" w:lineRule="auto"/>
        <w:jc w:val="both"/>
        <w:rPr>
          <w:rFonts w:cs="Arial"/>
        </w:rPr>
      </w:pPr>
      <w:bookmarkStart w:id="82" w:name="_Toc177529192"/>
      <w:commentRangeStart w:id="83"/>
      <w:r w:rsidRPr="00BC670A">
        <w:rPr>
          <w:rStyle w:val="Textoennegrita"/>
          <w:rFonts w:cs="Arial"/>
          <w:b/>
          <w:bCs w:val="0"/>
        </w:rPr>
        <w:t xml:space="preserve">Sistema de Recomendación de </w:t>
      </w:r>
      <w:proofErr w:type="spellStart"/>
      <w:r w:rsidRPr="00BC670A">
        <w:rPr>
          <w:rStyle w:val="Textoennegrita"/>
          <w:rFonts w:cs="Arial"/>
          <w:b/>
          <w:bCs w:val="0"/>
        </w:rPr>
        <w:t>Youtube</w:t>
      </w:r>
      <w:proofErr w:type="spellEnd"/>
      <w:r w:rsidRPr="00BC670A">
        <w:rPr>
          <w:rStyle w:val="Textoennegrita"/>
          <w:rFonts w:cs="Arial"/>
          <w:b/>
          <w:bCs w:val="0"/>
        </w:rPr>
        <w:t>.</w:t>
      </w:r>
      <w:bookmarkEnd w:id="82"/>
      <w:commentRangeEnd w:id="83"/>
      <w:r w:rsidR="00CE0DE2">
        <w:rPr>
          <w:rStyle w:val="Refdecomentario"/>
          <w:rFonts w:ascii="Times New Roman" w:hAnsi="Times New Roman"/>
          <w:b w:val="0"/>
          <w:iCs w:val="0"/>
        </w:rPr>
        <w:commentReference w:id="83"/>
      </w:r>
    </w:p>
    <w:p w14:paraId="3DC2984D"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w:t>
      </w:r>
      <w:r w:rsidRPr="00BC670A">
        <w:rPr>
          <w:rFonts w:ascii="Arial" w:hAnsi="Arial" w:cs="Arial"/>
        </w:rPr>
        <w:lastRenderedPageBreak/>
        <w:t>millones de usuarios descubriendo contenido personalizado de un corpus en constante crecimiento de videos.</w:t>
      </w:r>
    </w:p>
    <w:p w14:paraId="6D59A088" w14:textId="77777777" w:rsidR="00C16CA8" w:rsidRPr="00BC670A" w:rsidRDefault="00C16CA8" w:rsidP="00C16CA8">
      <w:pPr>
        <w:pStyle w:val="Textoindependiente"/>
        <w:spacing w:line="360" w:lineRule="auto"/>
        <w:ind w:firstLine="0"/>
        <w:jc w:val="both"/>
        <w:rPr>
          <w:rFonts w:ascii="Arial" w:hAnsi="Arial" w:cs="Arial"/>
          <w:color w:val="374151"/>
        </w:rPr>
      </w:pPr>
    </w:p>
    <w:p w14:paraId="22706417"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14:paraId="4CBC825F"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 </w:t>
      </w:r>
    </w:p>
    <w:p w14:paraId="76E2634E" w14:textId="77777777"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Escala</w:t>
      </w:r>
      <w:r w:rsidRPr="00BC670A">
        <w:rPr>
          <w:rFonts w:ascii="Arial" w:hAnsi="Arial" w:cs="Arial"/>
        </w:rPr>
        <w:t>: muchos algoritmos de recomendación existentes han sido probados trabajar bien en pequeños problemas pero no operan a tan grande escala. Algoritmos de aprendizaje distribuido altamente especializados y los sistemas de servicio eficientes son esenciales para el manejo de la enorme base de usuarios y el corpus de YouTube.</w:t>
      </w:r>
    </w:p>
    <w:p w14:paraId="66089DA5" w14:textId="77777777" w:rsidR="00C16CA8" w:rsidRPr="00BC670A" w:rsidRDefault="00C16CA8" w:rsidP="00C16CA8">
      <w:pPr>
        <w:pStyle w:val="Textoindependiente"/>
        <w:spacing w:line="360" w:lineRule="auto"/>
        <w:ind w:firstLine="60"/>
        <w:jc w:val="both"/>
        <w:rPr>
          <w:rFonts w:ascii="Arial" w:hAnsi="Arial" w:cs="Arial"/>
        </w:rPr>
      </w:pPr>
    </w:p>
    <w:p w14:paraId="7394BBF3" w14:textId="77777777"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Frescura</w:t>
      </w:r>
      <w:r w:rsidRPr="00BC670A">
        <w:rPr>
          <w:rFonts w:ascii="Arial" w:hAnsi="Arial" w:cs="Arial"/>
        </w:rPr>
        <w:t>: YouTube tiene un corpus muy dinámico donde se suben muchas horas de vídeo por segundo. El sistema de recomendación debe ser lo suficientemente responsivo para modelar el contenido recién subido, así como las últimas acciones realizadas por el usuario. Equilibrando contenido nuevo con videos bien establecidos se puede entender desde una perspectiva de exploración/explotación.</w:t>
      </w:r>
    </w:p>
    <w:p w14:paraId="2BFB4088" w14:textId="77777777" w:rsidR="00C16CA8" w:rsidRPr="00BC670A" w:rsidRDefault="00C16CA8" w:rsidP="00C16CA8">
      <w:pPr>
        <w:pStyle w:val="Textoindependiente"/>
        <w:spacing w:line="360" w:lineRule="auto"/>
        <w:ind w:firstLine="0"/>
        <w:jc w:val="both"/>
        <w:rPr>
          <w:rFonts w:ascii="Arial" w:hAnsi="Arial" w:cs="Arial"/>
        </w:rPr>
      </w:pPr>
    </w:p>
    <w:p w14:paraId="60E76092" w14:textId="77777777"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Ruido</w:t>
      </w:r>
      <w:r w:rsidRPr="00BC670A">
        <w:rPr>
          <w:rFonts w:ascii="Arial" w:hAnsi="Arial" w:cs="Arial"/>
        </w:rPr>
        <w:t>: el comportamiento histórico de los usuarios en YouTube es inherentemente difícil de predecir debido a la escasez y una variedad de factores externos no observables. Rara vez se obtiene la verdad fundamental sobre la satisfacción del usuario y en su lugar modelar señales de retroalimentación implícitas ruidosas. Además, los metadatos asociados con el contenido están mal estructurados sin una ontología bien definida. Los algoritmos necesitan ser robustos ante estas características particulares de los datos de entrenamiento.</w:t>
      </w:r>
    </w:p>
    <w:p w14:paraId="27709F9A" w14:textId="77777777" w:rsidR="00C16CA8" w:rsidRPr="00BC670A" w:rsidRDefault="00C16CA8" w:rsidP="00C16CA8">
      <w:pPr>
        <w:pStyle w:val="Prrafodelista"/>
        <w:spacing w:line="360" w:lineRule="auto"/>
        <w:jc w:val="both"/>
        <w:rPr>
          <w:rFonts w:ascii="Arial" w:hAnsi="Arial" w:cs="Arial"/>
        </w:rPr>
      </w:pPr>
    </w:p>
    <w:p w14:paraId="26A79344"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w:t>
      </w:r>
      <w:proofErr w:type="spellStart"/>
      <w:r w:rsidRPr="00BC670A">
        <w:rPr>
          <w:rFonts w:ascii="Arial" w:hAnsi="Arial" w:cs="Arial"/>
        </w:rPr>
        <w:t>Brain</w:t>
      </w:r>
      <w:proofErr w:type="spellEnd"/>
      <w:r w:rsidRPr="00BC670A">
        <w:rPr>
          <w:rFonts w:ascii="Arial" w:hAnsi="Arial" w:cs="Arial"/>
        </w:rPr>
        <w:t xml:space="preserve"> que recientemente fue de código abierto como </w:t>
      </w:r>
      <w:proofErr w:type="spellStart"/>
      <w:r w:rsidRPr="00BC670A">
        <w:rPr>
          <w:rFonts w:ascii="Arial" w:hAnsi="Arial" w:cs="Arial"/>
        </w:rPr>
        <w:t>TensorFlow</w:t>
      </w:r>
      <w:proofErr w:type="spellEnd"/>
      <w:r w:rsidRPr="00BC670A">
        <w:rPr>
          <w:rFonts w:ascii="Arial" w:hAnsi="Arial" w:cs="Arial"/>
        </w:rPr>
        <w:t xml:space="preserve">. </w:t>
      </w:r>
      <w:proofErr w:type="spellStart"/>
      <w:r w:rsidRPr="00BC670A">
        <w:rPr>
          <w:rFonts w:ascii="Arial" w:hAnsi="Arial" w:cs="Arial"/>
        </w:rPr>
        <w:t>TensorFlow</w:t>
      </w:r>
      <w:proofErr w:type="spellEnd"/>
      <w:r w:rsidRPr="00BC670A">
        <w:rPr>
          <w:rFonts w:ascii="Arial" w:hAnsi="Arial" w:cs="Arial"/>
        </w:rPr>
        <w:t xml:space="preserve"> proporciona un marco flexible para experimentar con varias arquitecturas de redes </w:t>
      </w:r>
      <w:r w:rsidRPr="00BC670A">
        <w:rPr>
          <w:rFonts w:ascii="Arial" w:hAnsi="Arial" w:cs="Arial"/>
        </w:rPr>
        <w:lastRenderedPageBreak/>
        <w:t xml:space="preserve">neuronales profundas que utilizan entrenamiento distribuido a gran escala. Sus 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14:paraId="05C953A6" w14:textId="77777777" w:rsidR="00C16CA8" w:rsidRPr="00BC670A" w:rsidRDefault="00C16CA8" w:rsidP="00C16CA8">
      <w:pPr>
        <w:pStyle w:val="Textoindependiente"/>
        <w:spacing w:line="360" w:lineRule="auto"/>
        <w:ind w:firstLine="0"/>
        <w:jc w:val="both"/>
        <w:rPr>
          <w:rFonts w:ascii="Arial" w:hAnsi="Arial" w:cs="Arial"/>
        </w:rPr>
      </w:pPr>
    </w:p>
    <w:p w14:paraId="179AC6C6" w14:textId="77777777" w:rsidR="00C16CA8" w:rsidRPr="00BC670A" w:rsidRDefault="00C16CA8" w:rsidP="00C16CA8">
      <w:pPr>
        <w:pStyle w:val="Textoindependiente"/>
        <w:keepNext/>
        <w:spacing w:line="360" w:lineRule="auto"/>
        <w:ind w:firstLine="0"/>
        <w:jc w:val="both"/>
        <w:rPr>
          <w:rFonts w:ascii="Arial" w:hAnsi="Arial" w:cs="Arial"/>
        </w:rPr>
      </w:pPr>
      <w:r w:rsidRPr="00BC670A">
        <w:rPr>
          <w:rFonts w:ascii="Arial" w:hAnsi="Arial" w:cs="Arial"/>
          <w:noProof/>
          <w:lang w:eastAsia="es-ES"/>
        </w:rPr>
        <w:drawing>
          <wp:inline distT="0" distB="0" distL="0" distR="0" wp14:anchorId="7A4B21D5" wp14:editId="2F5DE4FC">
            <wp:extent cx="5394960" cy="3474720"/>
            <wp:effectExtent l="0" t="0" r="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3474720"/>
                    </a:xfrm>
                    <a:prstGeom prst="rect">
                      <a:avLst/>
                    </a:prstGeom>
                    <a:noFill/>
                    <a:ln>
                      <a:noFill/>
                    </a:ln>
                  </pic:spPr>
                </pic:pic>
              </a:graphicData>
            </a:graphic>
          </wp:inline>
        </w:drawing>
      </w:r>
    </w:p>
    <w:p w14:paraId="27C847A3" w14:textId="77777777" w:rsidR="00C16CA8" w:rsidRPr="00BC670A" w:rsidRDefault="00C16CA8" w:rsidP="00C16CA8">
      <w:pPr>
        <w:pStyle w:val="Descripcin"/>
        <w:spacing w:line="360" w:lineRule="auto"/>
        <w:jc w:val="both"/>
        <w:rPr>
          <w:rStyle w:val="Textoennegrita"/>
          <w:rFonts w:ascii="Arial" w:hAnsi="Arial" w:cs="Arial"/>
          <w:b w:val="0"/>
          <w:bCs w:val="0"/>
          <w:sz w:val="24"/>
          <w:szCs w:val="24"/>
        </w:rPr>
      </w:pPr>
      <w:r w:rsidRPr="00BC670A">
        <w:rPr>
          <w:rFonts w:ascii="Arial" w:hAnsi="Arial" w:cs="Arial"/>
          <w:sz w:val="24"/>
          <w:szCs w:val="24"/>
        </w:rPr>
        <w:t xml:space="preserve">      </w:t>
      </w:r>
      <w:bookmarkStart w:id="84" w:name="_Toc177529240"/>
      <w:r w:rsidRPr="00BC670A">
        <w:rPr>
          <w:rFonts w:ascii="Arial" w:hAnsi="Arial" w:cs="Arial"/>
          <w:sz w:val="24"/>
          <w:szCs w:val="24"/>
        </w:rPr>
        <w:t xml:space="preserve">Figura </w:t>
      </w:r>
      <w:r w:rsidRPr="00BC670A">
        <w:rPr>
          <w:rFonts w:ascii="Arial" w:hAnsi="Arial" w:cs="Arial"/>
          <w:sz w:val="24"/>
          <w:szCs w:val="24"/>
        </w:rPr>
        <w:fldChar w:fldCharType="begin"/>
      </w:r>
      <w:r w:rsidRPr="00BC670A">
        <w:rPr>
          <w:rFonts w:ascii="Arial" w:hAnsi="Arial" w:cs="Arial"/>
          <w:sz w:val="24"/>
          <w:szCs w:val="24"/>
        </w:rPr>
        <w:instrText xml:space="preserve"> SEQ Figura \* ARABIC </w:instrText>
      </w:r>
      <w:r w:rsidRPr="00BC670A">
        <w:rPr>
          <w:rFonts w:ascii="Arial" w:hAnsi="Arial" w:cs="Arial"/>
          <w:sz w:val="24"/>
          <w:szCs w:val="24"/>
        </w:rPr>
        <w:fldChar w:fldCharType="separate"/>
      </w:r>
      <w:r w:rsidR="00C64A20">
        <w:rPr>
          <w:rFonts w:ascii="Arial" w:hAnsi="Arial" w:cs="Arial"/>
          <w:noProof/>
          <w:sz w:val="24"/>
          <w:szCs w:val="24"/>
        </w:rPr>
        <w:t>7</w:t>
      </w:r>
      <w:r w:rsidRPr="00BC670A">
        <w:rPr>
          <w:rFonts w:ascii="Arial" w:hAnsi="Arial" w:cs="Arial"/>
          <w:sz w:val="24"/>
          <w:szCs w:val="24"/>
        </w:rPr>
        <w:fldChar w:fldCharType="end"/>
      </w:r>
      <w:r w:rsidRPr="00BC670A">
        <w:rPr>
          <w:rFonts w:ascii="Arial" w:hAnsi="Arial" w:cs="Arial"/>
          <w:sz w:val="24"/>
          <w:szCs w:val="24"/>
        </w:rPr>
        <w:t xml:space="preserve"> Arquitectura del </w:t>
      </w:r>
      <w:proofErr w:type="spellStart"/>
      <w:r w:rsidRPr="00CE0DE2">
        <w:rPr>
          <w:rFonts w:ascii="Arial" w:hAnsi="Arial" w:cs="Arial"/>
          <w:sz w:val="24"/>
          <w:szCs w:val="24"/>
          <w:highlight w:val="yellow"/>
        </w:rPr>
        <w:t>Sitema</w:t>
      </w:r>
      <w:proofErr w:type="spellEnd"/>
      <w:r w:rsidRPr="00BC670A">
        <w:rPr>
          <w:rFonts w:ascii="Arial" w:hAnsi="Arial" w:cs="Arial"/>
          <w:sz w:val="24"/>
          <w:szCs w:val="24"/>
        </w:rPr>
        <w:t xml:space="preserve"> de Recomendación de </w:t>
      </w:r>
      <w:proofErr w:type="spellStart"/>
      <w:r w:rsidRPr="00BC670A">
        <w:rPr>
          <w:rFonts w:ascii="Arial" w:hAnsi="Arial" w:cs="Arial"/>
          <w:sz w:val="24"/>
          <w:szCs w:val="24"/>
        </w:rPr>
        <w:t>Youtube</w:t>
      </w:r>
      <w:proofErr w:type="spellEnd"/>
      <w:r w:rsidRPr="00BC670A">
        <w:rPr>
          <w:rFonts w:ascii="Arial" w:hAnsi="Arial" w:cs="Arial"/>
          <w:sz w:val="24"/>
          <w:szCs w:val="24"/>
        </w:rPr>
        <w:t xml:space="preserve"> </w:t>
      </w:r>
      <w:r w:rsidRPr="00BC670A">
        <w:rPr>
          <w:rFonts w:ascii="Arial" w:hAnsi="Arial" w:cs="Arial"/>
          <w:sz w:val="24"/>
          <w:szCs w:val="24"/>
        </w:rPr>
        <w:fldChar w:fldCharType="begin"/>
      </w:r>
      <w:r w:rsidRPr="00BC670A">
        <w:rPr>
          <w:rFonts w:ascii="Arial" w:hAnsi="Arial" w:cs="Arial"/>
          <w:sz w:val="24"/>
          <w:szCs w:val="24"/>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sz w:val="24"/>
          <w:szCs w:val="24"/>
        </w:rPr>
        <w:fldChar w:fldCharType="separate"/>
      </w:r>
      <w:r w:rsidRPr="00BC670A">
        <w:rPr>
          <w:rFonts w:ascii="Arial" w:hAnsi="Arial" w:cs="Arial"/>
          <w:sz w:val="24"/>
          <w:szCs w:val="24"/>
        </w:rPr>
        <w:t>(Covington et al., 2016)</w:t>
      </w:r>
      <w:bookmarkEnd w:id="84"/>
      <w:r w:rsidRPr="00BC670A">
        <w:rPr>
          <w:rFonts w:ascii="Arial" w:hAnsi="Arial" w:cs="Arial"/>
          <w:sz w:val="24"/>
          <w:szCs w:val="24"/>
        </w:rPr>
        <w:fldChar w:fldCharType="end"/>
      </w:r>
    </w:p>
    <w:p w14:paraId="49710A69" w14:textId="77777777" w:rsidR="00C16CA8" w:rsidRPr="00BC670A" w:rsidRDefault="00C16CA8" w:rsidP="00C16CA8">
      <w:pPr>
        <w:pStyle w:val="Ttulo4"/>
        <w:spacing w:line="360" w:lineRule="auto"/>
        <w:jc w:val="both"/>
        <w:rPr>
          <w:rFonts w:cs="Arial"/>
        </w:rPr>
      </w:pPr>
      <w:bookmarkStart w:id="85" w:name="_Toc177529193"/>
      <w:commentRangeStart w:id="86"/>
      <w:r w:rsidRPr="00BC670A">
        <w:rPr>
          <w:rStyle w:val="Textoennegrita"/>
          <w:rFonts w:cs="Arial"/>
          <w:b/>
          <w:bCs w:val="0"/>
        </w:rPr>
        <w:t xml:space="preserve">Sistema de Recomendación de </w:t>
      </w:r>
      <w:proofErr w:type="spellStart"/>
      <w:r w:rsidRPr="00BC670A">
        <w:rPr>
          <w:rStyle w:val="Textoennegrita"/>
          <w:rFonts w:cs="Arial"/>
          <w:b/>
          <w:bCs w:val="0"/>
        </w:rPr>
        <w:t>Netflix</w:t>
      </w:r>
      <w:proofErr w:type="spellEnd"/>
      <w:r w:rsidRPr="00BC670A">
        <w:rPr>
          <w:rStyle w:val="Textoennegrita"/>
          <w:rFonts w:cs="Arial"/>
          <w:b/>
          <w:bCs w:val="0"/>
        </w:rPr>
        <w:t>.</w:t>
      </w:r>
      <w:bookmarkEnd w:id="85"/>
      <w:commentRangeEnd w:id="86"/>
      <w:r w:rsidR="00D72B69">
        <w:rPr>
          <w:rStyle w:val="Refdecomentario"/>
          <w:rFonts w:ascii="Times New Roman" w:hAnsi="Times New Roman"/>
          <w:b w:val="0"/>
          <w:iCs w:val="0"/>
        </w:rPr>
        <w:commentReference w:id="86"/>
      </w:r>
    </w:p>
    <w:p w14:paraId="10A941F4" w14:textId="77777777"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Cada vez que se accede al servicio de </w:t>
      </w:r>
      <w:proofErr w:type="spellStart"/>
      <w:r w:rsidRPr="00BC670A">
        <w:rPr>
          <w:rFonts w:ascii="Arial" w:hAnsi="Arial" w:cs="Arial"/>
          <w:color w:val="221F1F"/>
        </w:rPr>
        <w:t>Netflix</w:t>
      </w:r>
      <w:proofErr w:type="spellEnd"/>
      <w:r w:rsidRPr="00BC670A">
        <w:rPr>
          <w:rFonts w:ascii="Arial" w:hAnsi="Arial"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p>
    <w:p w14:paraId="4853DF05" w14:textId="77777777"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La interacción con </w:t>
      </w:r>
      <w:r w:rsidRPr="00D72B69">
        <w:rPr>
          <w:rFonts w:ascii="Arial" w:hAnsi="Arial" w:cs="Arial"/>
          <w:color w:val="221F1F"/>
          <w:highlight w:val="yellow"/>
        </w:rPr>
        <w:t>los servicio</w:t>
      </w:r>
      <w:r w:rsidRPr="00BC670A">
        <w:rPr>
          <w:rFonts w:ascii="Arial" w:hAnsi="Arial" w:cs="Arial"/>
          <w:color w:val="221F1F"/>
        </w:rPr>
        <w:t xml:space="preserve"> (como el historial de visualización y las calificaciones asignadas a otros títulos).</w:t>
      </w:r>
    </w:p>
    <w:p w14:paraId="549F9131" w14:textId="77777777"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14:paraId="0891DE7E" w14:textId="77777777"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14:paraId="5F114B82" w14:textId="77777777" w:rsidR="00C16CA8" w:rsidRPr="00BC670A" w:rsidRDefault="00C16CA8" w:rsidP="00C16CA8">
      <w:pPr>
        <w:shd w:val="clear" w:color="auto" w:fill="FFFFFF"/>
        <w:spacing w:line="360" w:lineRule="auto"/>
        <w:jc w:val="both"/>
        <w:textAlignment w:val="baseline"/>
        <w:rPr>
          <w:rFonts w:ascii="Arial" w:hAnsi="Arial" w:cs="Arial"/>
          <w:color w:val="221F1F"/>
        </w:rPr>
      </w:pPr>
    </w:p>
    <w:p w14:paraId="358A9BDC" w14:textId="77777777"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 xml:space="preserve">Además de saber qué el usuario ha visto en </w:t>
      </w:r>
      <w:proofErr w:type="spellStart"/>
      <w:r w:rsidRPr="00BC670A">
        <w:rPr>
          <w:rFonts w:ascii="Arial" w:hAnsi="Arial" w:cs="Arial"/>
          <w:color w:val="221F1F"/>
        </w:rPr>
        <w:t>Netflix</w:t>
      </w:r>
      <w:proofErr w:type="spellEnd"/>
      <w:r w:rsidRPr="00BC670A">
        <w:rPr>
          <w:rFonts w:ascii="Arial" w:hAnsi="Arial" w:cs="Arial"/>
          <w:color w:val="221F1F"/>
        </w:rPr>
        <w:t>, también tienen en cuenta otros factores para personalizar las recomendaciones. Algunos de ellos son:</w:t>
      </w:r>
    </w:p>
    <w:p w14:paraId="218A1466" w14:textId="77777777"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A qué hora del día el usuario accede a </w:t>
      </w:r>
      <w:proofErr w:type="spellStart"/>
      <w:r w:rsidRPr="00BC670A">
        <w:rPr>
          <w:rFonts w:ascii="Arial" w:hAnsi="Arial" w:cs="Arial"/>
          <w:color w:val="221F1F"/>
        </w:rPr>
        <w:t>Netflix</w:t>
      </w:r>
      <w:proofErr w:type="spellEnd"/>
      <w:r w:rsidRPr="00BC670A">
        <w:rPr>
          <w:rFonts w:ascii="Arial" w:hAnsi="Arial" w:cs="Arial"/>
          <w:color w:val="221F1F"/>
        </w:rPr>
        <w:t>.</w:t>
      </w:r>
    </w:p>
    <w:p w14:paraId="493D5FDA" w14:textId="77777777"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14:paraId="5292FD05" w14:textId="77777777"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on qué dispositivos accede a </w:t>
      </w:r>
      <w:proofErr w:type="spellStart"/>
      <w:r w:rsidRPr="00BC670A">
        <w:rPr>
          <w:rFonts w:ascii="Arial" w:hAnsi="Arial" w:cs="Arial"/>
          <w:color w:val="221F1F"/>
        </w:rPr>
        <w:t>Netflix</w:t>
      </w:r>
      <w:proofErr w:type="spellEnd"/>
      <w:r w:rsidRPr="00BC670A">
        <w:rPr>
          <w:rFonts w:ascii="Arial" w:hAnsi="Arial" w:cs="Arial"/>
          <w:color w:val="221F1F"/>
        </w:rPr>
        <w:t>.</w:t>
      </w:r>
    </w:p>
    <w:p w14:paraId="6C0185F3" w14:textId="77777777"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uánto tiempo le dedica a un título de </w:t>
      </w:r>
      <w:proofErr w:type="spellStart"/>
      <w:r w:rsidRPr="00BC670A">
        <w:rPr>
          <w:rFonts w:ascii="Arial" w:hAnsi="Arial" w:cs="Arial"/>
          <w:color w:val="221F1F"/>
        </w:rPr>
        <w:t>Netflix</w:t>
      </w:r>
      <w:proofErr w:type="spellEnd"/>
      <w:r w:rsidRPr="00BC670A">
        <w:rPr>
          <w:rFonts w:ascii="Arial" w:hAnsi="Arial" w:cs="Arial"/>
          <w:color w:val="221F1F"/>
        </w:rPr>
        <w:t>.</w:t>
      </w:r>
    </w:p>
    <w:p w14:paraId="117CB304" w14:textId="77777777" w:rsidR="00C16CA8" w:rsidRPr="00BC670A" w:rsidRDefault="00C16CA8" w:rsidP="00C16CA8">
      <w:pPr>
        <w:shd w:val="clear" w:color="auto" w:fill="FFFFFF"/>
        <w:spacing w:line="360" w:lineRule="auto"/>
        <w:jc w:val="both"/>
        <w:textAlignment w:val="baseline"/>
        <w:rPr>
          <w:rFonts w:ascii="Arial" w:hAnsi="Arial" w:cs="Arial"/>
          <w:color w:val="221F1F"/>
        </w:rPr>
      </w:pPr>
    </w:p>
    <w:p w14:paraId="77EC5E1E" w14:textId="77777777"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Todos estos datos son parte de la información con la que alimentan sus algoritmos. El sistema de recomendaciones no incluye información demográfica (como la edad o el género) en el proceso de toma de </w:t>
      </w:r>
      <w:commentRangeStart w:id="87"/>
      <w:r w:rsidRPr="00BC670A">
        <w:rPr>
          <w:rFonts w:ascii="Arial" w:hAnsi="Arial" w:cs="Arial"/>
          <w:color w:val="221F1F"/>
        </w:rPr>
        <w:t xml:space="preserve">decisiones </w:t>
      </w:r>
      <w:r w:rsidRPr="00BC670A">
        <w:rPr>
          <w:rFonts w:ascii="Arial" w:hAnsi="Arial" w:cs="Arial"/>
          <w:color w:val="221F1F"/>
        </w:rPr>
        <w:fldChar w:fldCharType="begin"/>
      </w:r>
      <w:r w:rsidRPr="00BC670A">
        <w:rPr>
          <w:rFonts w:ascii="Arial" w:hAnsi="Arial" w:cs="Arial"/>
          <w:color w:val="221F1F"/>
        </w:rPr>
        <w:instrText xml:space="preserve"> ADDIN ZOTERO_ITEM CSL_CITATION {"citationID":"qF3MKdeJ","properties":{"formattedCitation":"({\\i{}C\\uc0\\u243{}mo funciona el sistema de recomendaciones de Netflix}, s.\\uc0\\u160{}f.)","plainCitation":"(Cómo funciona el sistema de recomendaciones de Netflix, s. f.)","noteIndex":0},"citationItems":[{"id":32,"uris":["http://zotero.org/users/14998403/items/FXNJ32DM"],"itemData":{"id":32,"type":"webpage","abstract":"Usa este artículo para saber qué usa Netflix (y qué no usa) para hacer recomendaciones personalizadas.","container-title":"Centro de ayuda","language":"es","title":"Cómo funciona el sistema de recomendaciones de Netflix","URL":"https://help.netflix.com/es/node/100639","accessed":{"date-parts":[["2024",9,10]]}}}],"schema":"https://github.com/citation-style-language/schema/raw/master/csl-citation.json"} </w:instrText>
      </w:r>
      <w:r w:rsidRPr="00BC670A">
        <w:rPr>
          <w:rFonts w:ascii="Arial" w:hAnsi="Arial" w:cs="Arial"/>
          <w:color w:val="221F1F"/>
        </w:rPr>
        <w:fldChar w:fldCharType="separate"/>
      </w:r>
      <w:r w:rsidRPr="00BC670A">
        <w:rPr>
          <w:rFonts w:ascii="Arial" w:hAnsi="Arial" w:cs="Arial"/>
        </w:rPr>
        <w:t>(</w:t>
      </w:r>
      <w:r w:rsidRPr="00BC670A">
        <w:rPr>
          <w:rFonts w:ascii="Arial" w:hAnsi="Arial" w:cs="Arial"/>
          <w:i/>
          <w:iCs/>
        </w:rPr>
        <w:t>Cómo funciona el sistema de recomendaciones de Netflix</w:t>
      </w:r>
      <w:r w:rsidRPr="00BC670A">
        <w:rPr>
          <w:rFonts w:ascii="Arial" w:hAnsi="Arial" w:cs="Arial"/>
        </w:rPr>
        <w:t>, s. f.)</w:t>
      </w:r>
      <w:r w:rsidRPr="00BC670A">
        <w:rPr>
          <w:rFonts w:ascii="Arial" w:hAnsi="Arial" w:cs="Arial"/>
          <w:color w:val="221F1F"/>
        </w:rPr>
        <w:fldChar w:fldCharType="end"/>
      </w:r>
      <w:commentRangeEnd w:id="87"/>
      <w:r w:rsidR="00D72B69">
        <w:rPr>
          <w:rStyle w:val="Refdecomentario"/>
        </w:rPr>
        <w:commentReference w:id="87"/>
      </w:r>
      <w:r w:rsidRPr="00BC670A">
        <w:rPr>
          <w:rFonts w:ascii="Arial" w:hAnsi="Arial" w:cs="Arial"/>
          <w:color w:val="221F1F"/>
        </w:rPr>
        <w:t>.</w:t>
      </w:r>
    </w:p>
    <w:p w14:paraId="41E3918B" w14:textId="77777777" w:rsidR="00C16CA8" w:rsidRPr="00BC670A" w:rsidRDefault="00C16CA8" w:rsidP="00C16CA8">
      <w:pPr>
        <w:pStyle w:val="Ttulo4"/>
        <w:spacing w:line="360" w:lineRule="auto"/>
        <w:jc w:val="both"/>
        <w:rPr>
          <w:rStyle w:val="Textoennegrita"/>
          <w:rFonts w:cs="Arial"/>
          <w:b/>
          <w:bCs w:val="0"/>
        </w:rPr>
      </w:pPr>
      <w:bookmarkStart w:id="88" w:name="_Toc177529194"/>
      <w:commentRangeStart w:id="89"/>
      <w:r w:rsidRPr="00BC670A">
        <w:rPr>
          <w:rStyle w:val="Textoennegrita"/>
          <w:rFonts w:cs="Arial"/>
          <w:b/>
          <w:bCs w:val="0"/>
        </w:rPr>
        <w:t>Sistema de Recomendación de Google Play Store.</w:t>
      </w:r>
      <w:bookmarkEnd w:id="88"/>
      <w:commentRangeEnd w:id="89"/>
      <w:r w:rsidR="00ED3178">
        <w:rPr>
          <w:rStyle w:val="Refdecomentario"/>
          <w:rFonts w:ascii="Times New Roman" w:hAnsi="Times New Roman"/>
          <w:b w:val="0"/>
          <w:iCs w:val="0"/>
        </w:rPr>
        <w:commentReference w:id="89"/>
      </w:r>
    </w:p>
    <w:p w14:paraId="52536A05" w14:textId="77777777"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14:paraId="65172A90" w14:textId="77777777" w:rsidR="00C16CA8" w:rsidRPr="00BC670A" w:rsidRDefault="00C16CA8" w:rsidP="00C16CA8">
      <w:pPr>
        <w:pStyle w:val="Textoindependiente"/>
        <w:spacing w:line="360" w:lineRule="auto"/>
        <w:jc w:val="both"/>
        <w:rPr>
          <w:rFonts w:ascii="Arial" w:hAnsi="Arial" w:cs="Arial"/>
          <w:lang w:eastAsia="es-ES"/>
        </w:rPr>
      </w:pPr>
    </w:p>
    <w:p w14:paraId="44C8D3F8" w14:textId="77777777"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El </w:t>
      </w:r>
      <w:proofErr w:type="spellStart"/>
      <w:r w:rsidRPr="00BC670A">
        <w:rPr>
          <w:rFonts w:ascii="Arial" w:hAnsi="Arial" w:cs="Arial"/>
          <w:lang w:eastAsia="es-ES"/>
        </w:rPr>
        <w:t>reranker</w:t>
      </w:r>
      <w:proofErr w:type="spellEnd"/>
      <w:r w:rsidRPr="00BC670A">
        <w:rPr>
          <w:rFonts w:ascii="Arial" w:hAnsi="Arial" w:cs="Arial"/>
          <w:lang w:eastAsia="es-ES"/>
        </w:rPr>
        <w:t>,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14:paraId="67789C05" w14:textId="77777777" w:rsidR="00C16CA8" w:rsidRPr="00BC670A" w:rsidRDefault="00C16CA8" w:rsidP="00C16CA8">
      <w:pPr>
        <w:pStyle w:val="Textoindependiente"/>
        <w:spacing w:line="360" w:lineRule="auto"/>
        <w:jc w:val="both"/>
        <w:rPr>
          <w:rFonts w:ascii="Arial" w:hAnsi="Arial" w:cs="Arial"/>
          <w:lang w:eastAsia="es-ES"/>
        </w:rPr>
      </w:pPr>
    </w:p>
    <w:p w14:paraId="19065E3C" w14:textId="77777777"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w:t>
      </w:r>
      <w:r w:rsidRPr="00BC670A">
        <w:rPr>
          <w:rFonts w:ascii="Arial" w:hAnsi="Arial" w:cs="Arial"/>
          <w:lang w:eastAsia="es-ES"/>
        </w:rPr>
        <w:lastRenderedPageBreak/>
        <w:t xml:space="preserve">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14:paraId="2459E549" w14:textId="77777777" w:rsidR="00C16CA8" w:rsidRDefault="00C16CA8" w:rsidP="00C16CA8">
      <w:pPr>
        <w:pStyle w:val="Textoindependiente"/>
        <w:spacing w:line="360" w:lineRule="auto"/>
        <w:ind w:firstLine="0"/>
        <w:rPr>
          <w:rStyle w:val="Textoennegrita"/>
          <w:rFonts w:ascii="Arial" w:hAnsi="Arial" w:cs="Arial"/>
          <w:bCs w:val="0"/>
        </w:rPr>
      </w:pPr>
    </w:p>
    <w:p w14:paraId="27BDF1EB" w14:textId="77777777" w:rsidR="00C16CA8" w:rsidRPr="00056E31" w:rsidRDefault="00C16CA8" w:rsidP="00056E31">
      <w:pPr>
        <w:pStyle w:val="Ttulo3"/>
      </w:pPr>
      <w:bookmarkStart w:id="90" w:name="_Toc177529195"/>
      <w:r w:rsidRPr="00056E31">
        <w:t xml:space="preserve">1.2.2 </w:t>
      </w:r>
      <w:commentRangeStart w:id="91"/>
      <w:r w:rsidRPr="00056E31">
        <w:t>Estudio de Sistemas Homólogos en el ámbito Nacional.</w:t>
      </w:r>
      <w:bookmarkEnd w:id="90"/>
      <w:commentRangeEnd w:id="91"/>
      <w:r w:rsidR="00ED3178">
        <w:rPr>
          <w:rStyle w:val="Refdecomentario"/>
          <w:rFonts w:ascii="Times New Roman" w:eastAsia="Times New Roman" w:hAnsi="Times New Roman" w:cs="Times New Roman"/>
          <w:b w:val="0"/>
        </w:rPr>
        <w:commentReference w:id="91"/>
      </w:r>
    </w:p>
    <w:p w14:paraId="3CF69A64" w14:textId="77777777" w:rsidR="00C16CA8" w:rsidRPr="00410C08" w:rsidRDefault="00C16CA8" w:rsidP="00C16CA8">
      <w:pPr>
        <w:pStyle w:val="Ttulo4"/>
        <w:spacing w:line="360" w:lineRule="auto"/>
        <w:jc w:val="both"/>
        <w:rPr>
          <w:rFonts w:cs="Arial"/>
        </w:rPr>
      </w:pPr>
      <w:bookmarkStart w:id="92" w:name="_Toc177529196"/>
      <w:r w:rsidRPr="00410C08">
        <w:rPr>
          <w:rFonts w:cs="Arial"/>
        </w:rPr>
        <w:t>Sistema de recomendaciones sobre la evaluación de proyectos de desarrollo de software</w:t>
      </w:r>
      <w:bookmarkEnd w:id="92"/>
    </w:p>
    <w:p w14:paraId="5B8DB5E2" w14:textId="77777777"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 xml:space="preserve">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w:t>
      </w:r>
      <w:proofErr w:type="spellStart"/>
      <w:r w:rsidRPr="00410C08">
        <w:rPr>
          <w:rFonts w:ascii="Arial" w:hAnsi="Arial" w:cs="Arial"/>
          <w:color w:val="000000"/>
          <w:shd w:val="clear" w:color="auto" w:fill="FFFFFF"/>
        </w:rPr>
        <w:t>Sumarización</w:t>
      </w:r>
      <w:proofErr w:type="spellEnd"/>
      <w:r w:rsidRPr="00410C08">
        <w:rPr>
          <w:rFonts w:ascii="Arial" w:hAnsi="Arial" w:cs="Arial"/>
          <w:color w:val="000000"/>
          <w:shd w:val="clear" w:color="auto" w:fill="FFFFFF"/>
        </w:rPr>
        <w:t xml:space="preserve"> Lingüística de Datos (LDS).</w:t>
      </w:r>
    </w:p>
    <w:p w14:paraId="66878AD9" w14:textId="77777777"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 xml:space="preserve">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w:t>
      </w:r>
      <w:r w:rsidRPr="00ED3178">
        <w:rPr>
          <w:rFonts w:ascii="Arial" w:hAnsi="Arial" w:cs="Arial"/>
          <w:color w:val="000000"/>
          <w:highlight w:val="yellow"/>
        </w:rPr>
        <w:t>permito</w:t>
      </w:r>
      <w:r w:rsidRPr="00410C08">
        <w:rPr>
          <w:rFonts w:ascii="Arial" w:hAnsi="Arial" w:cs="Arial"/>
          <w:color w:val="000000"/>
        </w:rPr>
        <w:t xml:space="preserve">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14:paraId="78E68850" w14:textId="77777777" w:rsidR="00C16CA8" w:rsidRPr="00410C08" w:rsidRDefault="00C16CA8" w:rsidP="00C16CA8">
      <w:pPr>
        <w:pStyle w:val="Ttulo4"/>
        <w:spacing w:line="360" w:lineRule="auto"/>
        <w:jc w:val="both"/>
        <w:rPr>
          <w:rFonts w:cs="Arial"/>
        </w:rPr>
      </w:pPr>
      <w:bookmarkStart w:id="93" w:name="_Toc177529197"/>
      <w:r w:rsidRPr="00410C08">
        <w:rPr>
          <w:rFonts w:cs="Arial"/>
        </w:rPr>
        <w:lastRenderedPageBreak/>
        <w:t xml:space="preserve">Sistema </w:t>
      </w:r>
      <w:proofErr w:type="spellStart"/>
      <w:r w:rsidRPr="00410C08">
        <w:rPr>
          <w:rFonts w:cs="Arial"/>
        </w:rPr>
        <w:t>Recomendador</w:t>
      </w:r>
      <w:proofErr w:type="spellEnd"/>
      <w:r w:rsidRPr="00410C08">
        <w:rPr>
          <w:rFonts w:cs="Arial"/>
        </w:rPr>
        <w:t xml:space="preserve"> de noticias para el portal Octavitos</w:t>
      </w:r>
      <w:bookmarkEnd w:id="93"/>
    </w:p>
    <w:p w14:paraId="3F084AF7"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w:t>
      </w:r>
      <w:proofErr w:type="spellStart"/>
      <w:r w:rsidRPr="00410C08">
        <w:rPr>
          <w:rFonts w:ascii="Arial" w:hAnsi="Arial" w:cs="Arial"/>
        </w:rPr>
        <w:t>recomendador</w:t>
      </w:r>
      <w:proofErr w:type="spellEnd"/>
      <w:r w:rsidRPr="00410C08">
        <w:rPr>
          <w:rFonts w:ascii="Arial" w:hAnsi="Arial" w:cs="Arial"/>
        </w:rPr>
        <w:t xml:space="preserve">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14:paraId="3C30C0C5" w14:textId="77777777" w:rsidR="00C16CA8" w:rsidRPr="00410C08" w:rsidRDefault="00C16CA8" w:rsidP="00C16CA8">
      <w:pPr>
        <w:pStyle w:val="Textoindependiente"/>
        <w:spacing w:line="360" w:lineRule="auto"/>
        <w:ind w:firstLine="0"/>
        <w:jc w:val="both"/>
        <w:rPr>
          <w:rFonts w:ascii="Arial" w:hAnsi="Arial" w:cs="Arial"/>
        </w:rPr>
      </w:pPr>
    </w:p>
    <w:p w14:paraId="356013A5" w14:textId="77777777" w:rsidR="00C16CA8" w:rsidRPr="00410C08" w:rsidRDefault="00C16CA8" w:rsidP="00C16CA8">
      <w:pPr>
        <w:pStyle w:val="Textoindependiente"/>
        <w:spacing w:line="360" w:lineRule="auto"/>
        <w:ind w:firstLine="0"/>
        <w:jc w:val="both"/>
        <w:rPr>
          <w:rFonts w:ascii="Arial" w:hAnsi="Arial" w:cs="Arial"/>
          <w:b/>
        </w:rPr>
      </w:pPr>
      <w:r w:rsidRPr="00410C08">
        <w:rPr>
          <w:rFonts w:ascii="Arial" w:hAnsi="Arial" w:cs="Arial"/>
        </w:rPr>
        <w:t xml:space="preserve">En el desarrollo se utilizó Extreme </w:t>
      </w:r>
      <w:proofErr w:type="spellStart"/>
      <w:r w:rsidRPr="00410C08">
        <w:rPr>
          <w:rFonts w:ascii="Arial" w:hAnsi="Arial" w:cs="Arial"/>
        </w:rPr>
        <w:t>Programming</w:t>
      </w:r>
      <w:proofErr w:type="spellEnd"/>
      <w:r w:rsidRPr="00410C08">
        <w:rPr>
          <w:rFonts w:ascii="Arial" w:hAnsi="Arial" w:cs="Arial"/>
        </w:rPr>
        <w:t xml:space="preserve"> (XP) generándose los artefactos fundamentales que propone la metodología para cada etapa de trabajo, PHP como lenguaje de programación, las hojas de estilo en cascada (CSS) para la presentación de los contenidos y </w:t>
      </w:r>
      <w:proofErr w:type="spellStart"/>
      <w:r w:rsidRPr="00410C08">
        <w:rPr>
          <w:rFonts w:ascii="Arial" w:hAnsi="Arial" w:cs="Arial"/>
        </w:rPr>
        <w:t>Drupal</w:t>
      </w:r>
      <w:proofErr w:type="spellEnd"/>
      <w:r w:rsidRPr="00410C08">
        <w:rPr>
          <w:rFonts w:ascii="Arial" w:hAnsi="Arial" w:cs="Arial"/>
        </w:rPr>
        <w:t xml:space="preserve"> 7.15 como Sistema de Gestión de Contenido (CMS), logrando una integración eficiente </w:t>
      </w:r>
      <w:r w:rsidRPr="00410C08">
        <w:rPr>
          <w:rFonts w:ascii="Arial" w:hAnsi="Arial" w:cs="Arial"/>
        </w:rPr>
        <w:fldChar w:fldCharType="begin"/>
      </w:r>
      <w:r w:rsidRPr="00410C08">
        <w:rPr>
          <w:rFonts w:ascii="Arial" w:hAnsi="Arial" w:cs="Arial"/>
        </w:rPr>
        <w:instrText xml:space="preserve"> ADDIN ZOTERO_ITEM CSL_CITATION {"citationID":"4rYRuJoi","properties":{"formattedCitation":"(Cruz et\\uc0\\u160{}al., s.\\uc0\\u160{}f.)","plainCitation":"(Cruz et al., s. f.)","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schema":"https://github.com/citation-style-language/schema/raw/master/csl-citation.json"} </w:instrText>
      </w:r>
      <w:r w:rsidRPr="00410C08">
        <w:rPr>
          <w:rFonts w:ascii="Arial" w:hAnsi="Arial" w:cs="Arial"/>
        </w:rPr>
        <w:fldChar w:fldCharType="separate"/>
      </w:r>
      <w:r w:rsidRPr="00410C08">
        <w:rPr>
          <w:rFonts w:ascii="Arial" w:hAnsi="Arial" w:cs="Arial"/>
        </w:rPr>
        <w:t>(Cruz et al., s. f.)</w:t>
      </w:r>
      <w:r w:rsidRPr="00410C08">
        <w:rPr>
          <w:rFonts w:ascii="Arial" w:hAnsi="Arial" w:cs="Arial"/>
        </w:rPr>
        <w:fldChar w:fldCharType="end"/>
      </w:r>
      <w:r w:rsidRPr="00410C08">
        <w:rPr>
          <w:rFonts w:ascii="Arial" w:hAnsi="Arial" w:cs="Arial"/>
        </w:rPr>
        <w:t>.</w:t>
      </w:r>
    </w:p>
    <w:p w14:paraId="41DE5EC2" w14:textId="77777777" w:rsidR="00C16CA8" w:rsidRPr="00410C08" w:rsidRDefault="00C16CA8" w:rsidP="00C16CA8">
      <w:pPr>
        <w:pStyle w:val="Ttulo4"/>
        <w:spacing w:line="360" w:lineRule="auto"/>
        <w:jc w:val="both"/>
        <w:rPr>
          <w:rFonts w:cs="Arial"/>
        </w:rPr>
      </w:pPr>
      <w:bookmarkStart w:id="94" w:name="_Toc177529198"/>
      <w:r w:rsidRPr="00410C08">
        <w:rPr>
          <w:rFonts w:cs="Arial"/>
        </w:rPr>
        <w:t xml:space="preserve">Sistema </w:t>
      </w:r>
      <w:proofErr w:type="spellStart"/>
      <w:r w:rsidRPr="00410C08">
        <w:rPr>
          <w:rFonts w:cs="Arial"/>
        </w:rPr>
        <w:t>Recomendador</w:t>
      </w:r>
      <w:proofErr w:type="spellEnd"/>
      <w:r w:rsidRPr="00410C08">
        <w:rPr>
          <w:rFonts w:cs="Arial"/>
        </w:rPr>
        <w:t xml:space="preserve"> para el turismo en Cuba</w:t>
      </w:r>
      <w:bookmarkEnd w:id="94"/>
    </w:p>
    <w:p w14:paraId="0AE60CB3"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14:paraId="3681E8CC"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p>
    <w:p w14:paraId="30CCB5AC"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14:paraId="38625FFA"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p>
    <w:p w14:paraId="3108C127" w14:textId="77777777"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w:t>
      </w:r>
      <w:proofErr w:type="spellStart"/>
      <w:r w:rsidRPr="00410C08">
        <w:rPr>
          <w:rFonts w:ascii="Arial" w:hAnsi="Arial" w:cs="Arial"/>
          <w:shd w:val="clear" w:color="auto" w:fill="FFFFFF"/>
        </w:rPr>
        <w:t>recomendador</w:t>
      </w:r>
      <w:proofErr w:type="spellEnd"/>
      <w:r w:rsidRPr="00410C08">
        <w:rPr>
          <w:rFonts w:ascii="Arial" w:hAnsi="Arial" w:cs="Arial"/>
          <w:shd w:val="clear" w:color="auto" w:fill="FFFFFF"/>
        </w:rPr>
        <w:t xml:space="preserve"> para el turismo cubano. Se analiza el problema del diseño de la base de conocimientos de manera que se alcance la rapidez necesaria en el sistema orientado a la WEB. Para dar solución a esta </w:t>
      </w:r>
      <w:r w:rsidRPr="00410C08">
        <w:rPr>
          <w:rFonts w:ascii="Arial" w:hAnsi="Arial" w:cs="Arial"/>
          <w:shd w:val="clear" w:color="auto" w:fill="FFFFFF"/>
        </w:rPr>
        <w:lastRenderedPageBreak/>
        <w:t xml:space="preserve">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14:paraId="37E6CC03" w14:textId="77777777" w:rsidR="00C16CA8" w:rsidRPr="002D3132" w:rsidRDefault="00C16CA8" w:rsidP="00C16CA8">
      <w:pPr>
        <w:pStyle w:val="Textoindependiente"/>
        <w:spacing w:line="360" w:lineRule="auto"/>
        <w:ind w:firstLine="0"/>
        <w:rPr>
          <w:rFonts w:ascii="Arial" w:hAnsi="Arial" w:cs="Arial"/>
        </w:rPr>
      </w:pPr>
    </w:p>
    <w:p w14:paraId="2C2D5693" w14:textId="77777777" w:rsidR="00C16CA8" w:rsidRPr="00056E31" w:rsidRDefault="00C16CA8" w:rsidP="00056E31">
      <w:pPr>
        <w:pStyle w:val="Ttulo3"/>
      </w:pPr>
      <w:bookmarkStart w:id="95" w:name="_Toc177529199"/>
      <w:r w:rsidRPr="00056E31">
        <w:t xml:space="preserve">1.2.3 </w:t>
      </w:r>
      <w:commentRangeStart w:id="96"/>
      <w:r w:rsidRPr="00056E31">
        <w:t>Conclusión de los Sistemas de Recomendaciones</w:t>
      </w:r>
      <w:commentRangeEnd w:id="96"/>
      <w:r w:rsidR="00F5734C">
        <w:rPr>
          <w:rStyle w:val="Refdecomentario"/>
          <w:rFonts w:ascii="Times New Roman" w:eastAsia="Times New Roman" w:hAnsi="Times New Roman" w:cs="Times New Roman"/>
          <w:b w:val="0"/>
        </w:rPr>
        <w:commentReference w:id="96"/>
      </w:r>
      <w:r w:rsidRPr="00056E31">
        <w:t>.</w:t>
      </w:r>
      <w:bookmarkEnd w:id="95"/>
    </w:p>
    <w:p w14:paraId="625F03D1" w14:textId="77777777" w:rsidR="00C16CA8" w:rsidRDefault="00C16CA8" w:rsidP="00C16CA8">
      <w:pPr>
        <w:spacing w:beforeAutospacing="1" w:afterAutospacing="1" w:line="360" w:lineRule="auto"/>
        <w:jc w:val="both"/>
        <w:rPr>
          <w:rFonts w:ascii="Arial" w:hAnsi="Arial" w:cs="Arial"/>
        </w:rPr>
      </w:pPr>
      <w:r w:rsidRPr="00435BDD">
        <w:rPr>
          <w:rFonts w:ascii="Arial" w:hAnsi="Arial" w:cs="Arial"/>
        </w:rPr>
        <w:t>Luego de analizar e</w:t>
      </w:r>
      <w:commentRangeStart w:id="97"/>
      <w:r w:rsidRPr="00435BDD">
        <w:rPr>
          <w:rFonts w:ascii="Arial" w:hAnsi="Arial" w:cs="Arial"/>
        </w:rPr>
        <w:t>xhaustivamente</w:t>
      </w:r>
      <w:commentRangeEnd w:id="97"/>
      <w:r w:rsidR="00F5734C">
        <w:rPr>
          <w:rStyle w:val="Refdecomentario"/>
        </w:rPr>
        <w:commentReference w:id="97"/>
      </w:r>
      <w:r w:rsidRPr="00435BDD">
        <w:rPr>
          <w:rFonts w:ascii="Arial" w:hAnsi="Arial" w:cs="Arial"/>
        </w:rPr>
        <w:t xml:space="preserve"> los sistemas de recomendación existentes, tanto a nivel internacional como nacional, se concluye que </w:t>
      </w:r>
      <w:commentRangeStart w:id="98"/>
      <w:r w:rsidRPr="00435BDD">
        <w:rPr>
          <w:rFonts w:ascii="Arial" w:hAnsi="Arial" w:cs="Arial"/>
        </w:rPr>
        <w:t>ninguno de ellos satisface completamente los requisitos especí</w:t>
      </w:r>
      <w:r>
        <w:rPr>
          <w:rFonts w:ascii="Arial" w:hAnsi="Arial" w:cs="Arial"/>
        </w:rPr>
        <w:t>ficos de nuestra investigación</w:t>
      </w:r>
      <w:commentRangeEnd w:id="98"/>
      <w:r w:rsidR="00F5734C">
        <w:rPr>
          <w:rStyle w:val="Refdecomentario"/>
        </w:rPr>
        <w:commentReference w:id="98"/>
      </w:r>
      <w:r>
        <w:rPr>
          <w:rFonts w:ascii="Arial" w:hAnsi="Arial" w:cs="Arial"/>
        </w:rPr>
        <w:t xml:space="preserve">. Los sistemas nacionales analizados utilizan </w:t>
      </w:r>
      <w:commentRangeStart w:id="99"/>
      <w:r>
        <w:rPr>
          <w:rFonts w:ascii="Arial" w:hAnsi="Arial" w:cs="Arial"/>
        </w:rPr>
        <w:t xml:space="preserve">algoritmos y técnicas tradicionales </w:t>
      </w:r>
      <w:commentRangeEnd w:id="99"/>
      <w:r w:rsidR="00F5734C">
        <w:rPr>
          <w:rStyle w:val="Refdecomentario"/>
        </w:rPr>
        <w:commentReference w:id="99"/>
      </w:r>
      <w:r>
        <w:rPr>
          <w:rFonts w:ascii="Arial" w:hAnsi="Arial" w:cs="Arial"/>
        </w:rPr>
        <w:t>o estadísticas que están muy bien para esos sistemas pero que se quedan cortos para n</w:t>
      </w:r>
      <w:r w:rsidRPr="00F5734C">
        <w:rPr>
          <w:rFonts w:ascii="Arial" w:hAnsi="Arial" w:cs="Arial"/>
          <w:highlight w:val="yellow"/>
        </w:rPr>
        <w:t>uestro</w:t>
      </w:r>
      <w:r>
        <w:rPr>
          <w:rFonts w:ascii="Arial" w:hAnsi="Arial" w:cs="Arial"/>
        </w:rPr>
        <w:t xml:space="preserve"> problema a solucionar que son plataformas con muchísimo contenido y gran crecimiento. </w:t>
      </w:r>
    </w:p>
    <w:p w14:paraId="72224E87" w14:textId="77777777"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14:paraId="292B7693" w14:textId="77777777" w:rsidR="00C16CA8" w:rsidRPr="00435BDD" w:rsidRDefault="00C16CA8" w:rsidP="00C16CA8">
      <w:pPr>
        <w:spacing w:beforeAutospacing="1" w:after="100" w:afterAutospacing="1" w:line="360" w:lineRule="auto"/>
        <w:jc w:val="both"/>
        <w:rPr>
          <w:rFonts w:ascii="Arial" w:hAnsi="Arial" w:cs="Arial"/>
        </w:rPr>
      </w:pPr>
      <w:r w:rsidRPr="00F5734C">
        <w:rPr>
          <w:rFonts w:ascii="Arial" w:hAnsi="Arial" w:cs="Arial"/>
          <w:highlight w:val="yellow"/>
        </w:rPr>
        <w:t>Nuestra</w:t>
      </w:r>
      <w:r w:rsidRPr="00435BDD">
        <w:rPr>
          <w:rFonts w:ascii="Arial" w:hAnsi="Arial" w:cs="Arial"/>
        </w:rPr>
        <w:t xml:space="preserve"> propuesta busca desarrollar un sistema de recomendación que sea:</w:t>
      </w:r>
    </w:p>
    <w:p w14:paraId="03709DAD" w14:textId="77777777"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14:paraId="125DB923" w14:textId="77777777"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w:t>
      </w:r>
      <w:r w:rsidRPr="00F5734C">
        <w:rPr>
          <w:rFonts w:ascii="Arial" w:hAnsi="Arial" w:cs="Arial"/>
          <w:highlight w:val="yellow"/>
        </w:rPr>
        <w:t>muy</w:t>
      </w:r>
      <w:r>
        <w:rPr>
          <w:rFonts w:ascii="Arial" w:hAnsi="Arial" w:cs="Arial"/>
        </w:rPr>
        <w:t xml:space="preserve"> eficientes y precisas de interés para los usuarios. </w:t>
      </w:r>
    </w:p>
    <w:p w14:paraId="30942B8A" w14:textId="77777777"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 xml:space="preserve">apaz de manejar </w:t>
      </w:r>
      <w:commentRangeStart w:id="100"/>
      <w:r w:rsidRPr="00435BDD">
        <w:rPr>
          <w:rFonts w:ascii="Arial" w:hAnsi="Arial" w:cs="Arial"/>
        </w:rPr>
        <w:t xml:space="preserve">grandes volúmenes </w:t>
      </w:r>
      <w:commentRangeEnd w:id="100"/>
      <w:r w:rsidR="00F5734C">
        <w:rPr>
          <w:rStyle w:val="Refdecomentario"/>
        </w:rPr>
        <w:commentReference w:id="100"/>
      </w:r>
      <w:r w:rsidRPr="00435BDD">
        <w:rPr>
          <w:rFonts w:ascii="Arial" w:hAnsi="Arial" w:cs="Arial"/>
        </w:rPr>
        <w:t>de datos y usuarios, adaptándose a las crecientes demandas de las plataformas digitales.</w:t>
      </w:r>
    </w:p>
    <w:p w14:paraId="3F570CF9" w14:textId="77777777"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14:paraId="09997D02" w14:textId="77777777"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electrónico, el entretenimiento y la educación. Al desarrollar un sistema propio, </w:t>
      </w:r>
      <w:r w:rsidRPr="00435BDD">
        <w:rPr>
          <w:rFonts w:ascii="Arial" w:hAnsi="Arial" w:cs="Arial"/>
        </w:rPr>
        <w:lastRenderedPageBreak/>
        <w:t>se promueve la independencia tecnológica y se allana el camino para la creación de soluciones más eficientes y adaptadas a las necesidades locales.</w:t>
      </w:r>
    </w:p>
    <w:p w14:paraId="605D7351" w14:textId="77777777" w:rsidR="00C16CA8" w:rsidRPr="00344909" w:rsidRDefault="00C16CA8" w:rsidP="00C16CA8">
      <w:pPr>
        <w:pStyle w:val="Ttulo2"/>
      </w:pPr>
      <w:bookmarkStart w:id="101" w:name="_Toc177529200"/>
      <w:commentRangeStart w:id="102"/>
      <w:r w:rsidRPr="00261C93">
        <w:t>1.3 Propuesta de solución.</w:t>
      </w:r>
      <w:bookmarkEnd w:id="101"/>
      <w:commentRangeEnd w:id="102"/>
      <w:r w:rsidR="00100017">
        <w:rPr>
          <w:rStyle w:val="Refdecomentario"/>
          <w:rFonts w:ascii="Times New Roman" w:hAnsi="Times New Roman" w:cs="Times New Roman"/>
          <w:b w:val="0"/>
          <w:bCs w:val="0"/>
          <w:iCs w:val="0"/>
          <w:lang w:eastAsia="es-ES"/>
        </w:rPr>
        <w:commentReference w:id="102"/>
      </w:r>
    </w:p>
    <w:p w14:paraId="7C1DD01A" w14:textId="77777777" w:rsidR="00C16CA8" w:rsidRDefault="00C16CA8" w:rsidP="00C16CA8">
      <w:pPr>
        <w:pStyle w:val="Textoindependiente"/>
        <w:spacing w:line="360" w:lineRule="auto"/>
        <w:ind w:firstLine="0"/>
        <w:jc w:val="both"/>
        <w:rPr>
          <w:rFonts w:ascii="Arial" w:hAnsi="Arial" w:cs="Arial"/>
        </w:rPr>
      </w:pPr>
      <w:r w:rsidRPr="00004381">
        <w:rPr>
          <w:rFonts w:ascii="Arial" w:hAnsi="Arial" w:cs="Arial"/>
        </w:rPr>
        <w:t xml:space="preserve">El sistema que </w:t>
      </w:r>
      <w:r w:rsidRPr="00F5734C">
        <w:rPr>
          <w:rFonts w:ascii="Arial" w:hAnsi="Arial" w:cs="Arial"/>
          <w:highlight w:val="yellow"/>
        </w:rPr>
        <w:t>proponemos</w:t>
      </w:r>
      <w:r w:rsidRPr="00004381">
        <w:rPr>
          <w:rFonts w:ascii="Arial" w:hAnsi="Arial" w:cs="Arial"/>
        </w:rPr>
        <w:t xml:space="preserve"> se inspira en el innovador estudio de Google</w:t>
      </w:r>
      <w:r w:rsidRPr="00FD44BB">
        <w:rPr>
          <w:rFonts w:ascii="Arial" w:hAnsi="Arial" w:cs="Arial"/>
        </w:rPr>
        <w:t xml:space="preserve"> </w:t>
      </w:r>
      <w:r w:rsidRPr="008C23EE">
        <w:rPr>
          <w:rFonts w:ascii="Arial" w:hAnsi="Arial" w:cs="Arial"/>
          <w:i/>
        </w:rPr>
        <w:t>“</w:t>
      </w:r>
      <w:proofErr w:type="spellStart"/>
      <w:r w:rsidRPr="008C23EE">
        <w:rPr>
          <w:rFonts w:ascii="Arial" w:hAnsi="Arial" w:cs="Arial"/>
          <w:i/>
        </w:rPr>
        <w:t>Deep</w:t>
      </w:r>
      <w:proofErr w:type="spellEnd"/>
      <w:r w:rsidRPr="008C23EE">
        <w:rPr>
          <w:rFonts w:ascii="Arial" w:hAnsi="Arial" w:cs="Arial"/>
          <w:i/>
        </w:rPr>
        <w:t xml:space="preserve"> Neural Networks </w:t>
      </w:r>
      <w:proofErr w:type="spellStart"/>
      <w:r w:rsidRPr="008C23EE">
        <w:rPr>
          <w:rFonts w:ascii="Arial" w:hAnsi="Arial" w:cs="Arial"/>
          <w:i/>
        </w:rPr>
        <w:t>for</w:t>
      </w:r>
      <w:proofErr w:type="spellEnd"/>
      <w:r w:rsidRPr="008C23EE">
        <w:rPr>
          <w:rFonts w:ascii="Arial" w:hAnsi="Arial" w:cs="Arial"/>
          <w:i/>
        </w:rPr>
        <w:t xml:space="preserve"> YouTube </w:t>
      </w:r>
      <w:proofErr w:type="spellStart"/>
      <w:r w:rsidRPr="008C23EE">
        <w:rPr>
          <w:rFonts w:ascii="Arial" w:hAnsi="Arial" w:cs="Arial"/>
          <w:i/>
        </w:rPr>
        <w:t>Recommendations</w:t>
      </w:r>
      <w:proofErr w:type="spellEnd"/>
      <w:r w:rsidRPr="008C23EE">
        <w:rPr>
          <w:rFonts w:ascii="Arial" w:hAnsi="Arial" w:cs="Arial"/>
          <w:i/>
        </w:rPr>
        <w:t>”</w:t>
      </w:r>
      <w:r>
        <w:rPr>
          <w:rFonts w:ascii="Arial" w:hAnsi="Arial" w:cs="Arial"/>
          <w:i/>
        </w:rPr>
        <w:t xml:space="preserve"> </w:t>
      </w:r>
      <w:r>
        <w:rPr>
          <w:rFonts w:ascii="Arial" w:hAnsi="Arial" w:cs="Arial"/>
          <w:i/>
        </w:rPr>
        <w:fldChar w:fldCharType="begin"/>
      </w:r>
      <w:r>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8C23EE">
        <w:rPr>
          <w:rFonts w:ascii="Arial" w:hAnsi="Arial" w:cs="Arial"/>
        </w:rPr>
        <w:t>(Covington et al., 2016)</w:t>
      </w:r>
      <w:r>
        <w:rPr>
          <w:rFonts w:ascii="Arial" w:hAnsi="Arial" w:cs="Arial"/>
          <w:i/>
        </w:rPr>
        <w:fldChar w:fldCharType="end"/>
      </w:r>
      <w:r>
        <w:rPr>
          <w:rFonts w:ascii="Arial" w:hAnsi="Arial" w:cs="Arial"/>
          <w:i/>
        </w:rPr>
        <w:t>.</w:t>
      </w:r>
      <w:r w:rsidRPr="00FD44BB">
        <w:rPr>
          <w:rFonts w:ascii="Arial" w:hAnsi="Arial" w:cs="Arial"/>
          <w:i/>
        </w:rPr>
        <w:t xml:space="preserve"> </w:t>
      </w:r>
      <w:r w:rsidRPr="00004381">
        <w:rPr>
          <w:rFonts w:ascii="Arial" w:hAnsi="Arial" w:cs="Arial"/>
        </w:rPr>
        <w:t>Este estudio representa un hito en el desarrollo de sistemas de recomendacion</w:t>
      </w:r>
      <w:r>
        <w:rPr>
          <w:rFonts w:ascii="Arial" w:hAnsi="Arial" w:cs="Arial"/>
        </w:rPr>
        <w:t xml:space="preserve">es  siendo la base científica y tecnológica en la que se basan los potentes sistemas de </w:t>
      </w:r>
      <w:proofErr w:type="spellStart"/>
      <w:r>
        <w:rPr>
          <w:rFonts w:ascii="Arial" w:hAnsi="Arial" w:cs="Arial"/>
        </w:rPr>
        <w:t>recomendaciónes</w:t>
      </w:r>
      <w:proofErr w:type="spellEnd"/>
      <w:r>
        <w:rPr>
          <w:rFonts w:ascii="Arial" w:hAnsi="Arial" w:cs="Arial"/>
        </w:rPr>
        <w:t xml:space="preserve"> que utiliza </w:t>
      </w:r>
      <w:proofErr w:type="spellStart"/>
      <w:r>
        <w:rPr>
          <w:rFonts w:ascii="Arial" w:hAnsi="Arial" w:cs="Arial"/>
        </w:rPr>
        <w:t>google</w:t>
      </w:r>
      <w:proofErr w:type="spellEnd"/>
      <w:r>
        <w:rPr>
          <w:rFonts w:ascii="Arial" w:hAnsi="Arial" w:cs="Arial"/>
        </w:rPr>
        <w:t xml:space="preserve"> en sus productos estrellas como </w:t>
      </w:r>
      <w:proofErr w:type="spellStart"/>
      <w:r>
        <w:rPr>
          <w:rFonts w:ascii="Arial" w:hAnsi="Arial" w:cs="Arial"/>
        </w:rPr>
        <w:t>youtube</w:t>
      </w:r>
      <w:proofErr w:type="spellEnd"/>
      <w:r>
        <w:rPr>
          <w:rFonts w:ascii="Arial" w:hAnsi="Arial" w:cs="Arial"/>
        </w:rPr>
        <w:t xml:space="preserve"> y Google </w:t>
      </w:r>
      <w:proofErr w:type="spellStart"/>
      <w:r>
        <w:rPr>
          <w:rFonts w:ascii="Arial" w:hAnsi="Arial" w:cs="Arial"/>
        </w:rPr>
        <w:t>play</w:t>
      </w:r>
      <w:proofErr w:type="spellEnd"/>
      <w:r>
        <w:rPr>
          <w:rFonts w:ascii="Arial" w:hAnsi="Arial" w:cs="Arial"/>
        </w:rPr>
        <w:t xml:space="preserve"> store. </w:t>
      </w:r>
      <w:r w:rsidRPr="00004381">
        <w:rPr>
          <w:rFonts w:ascii="Arial" w:hAnsi="Arial" w:cs="Arial"/>
        </w:rPr>
        <w:t>En las siguientes secciones, se ofrecerá</w:t>
      </w:r>
      <w:r>
        <w:rPr>
          <w:rFonts w:ascii="Arial" w:hAnsi="Arial" w:cs="Arial"/>
        </w:rPr>
        <w:t xml:space="preserve"> una visión más profunda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w:t>
      </w:r>
    </w:p>
    <w:p w14:paraId="1EC561F2" w14:textId="77777777" w:rsidR="00C16CA8" w:rsidRDefault="00C16CA8" w:rsidP="00C16CA8">
      <w:pPr>
        <w:pStyle w:val="Textoindependiente"/>
        <w:spacing w:line="360" w:lineRule="auto"/>
        <w:ind w:firstLine="0"/>
        <w:jc w:val="both"/>
        <w:rPr>
          <w:rFonts w:ascii="Arial" w:hAnsi="Arial" w:cs="Arial"/>
        </w:rPr>
      </w:pPr>
    </w:p>
    <w:p w14:paraId="154B34FE" w14:textId="77777777" w:rsidR="00C16CA8" w:rsidRPr="00056E31" w:rsidRDefault="00C16CA8" w:rsidP="00056E31">
      <w:pPr>
        <w:pStyle w:val="Ttulo3"/>
      </w:pPr>
      <w:bookmarkStart w:id="103" w:name="_Toc177529201"/>
      <w:r w:rsidRPr="00056E31">
        <w:t>1.3.</w:t>
      </w:r>
      <w:commentRangeStart w:id="104"/>
      <w:r w:rsidRPr="00056E31">
        <w:t>1 Metodología de desarrollo de software.</w:t>
      </w:r>
      <w:bookmarkEnd w:id="103"/>
      <w:commentRangeEnd w:id="104"/>
      <w:r w:rsidR="00C02DCF">
        <w:rPr>
          <w:rStyle w:val="Refdecomentario"/>
          <w:rFonts w:ascii="Times New Roman" w:eastAsia="Times New Roman" w:hAnsi="Times New Roman" w:cs="Times New Roman"/>
          <w:b w:val="0"/>
        </w:rPr>
        <w:commentReference w:id="104"/>
      </w:r>
    </w:p>
    <w:p w14:paraId="013CB0F8" w14:textId="77777777" w:rsidR="00C16CA8" w:rsidRDefault="00C16CA8" w:rsidP="00C16CA8">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14:paraId="105DD285" w14:textId="77777777" w:rsidR="00C16CA8" w:rsidRPr="00F52988" w:rsidRDefault="00C16CA8" w:rsidP="00C16CA8">
      <w:pPr>
        <w:spacing w:line="360" w:lineRule="auto"/>
        <w:jc w:val="both"/>
        <w:rPr>
          <w:rFonts w:ascii="Arial" w:hAnsi="Arial" w:cs="Arial"/>
        </w:rPr>
      </w:pPr>
    </w:p>
    <w:p w14:paraId="7A61E32C" w14:textId="77777777" w:rsidR="00C16CA8" w:rsidRDefault="00C16CA8" w:rsidP="00C16CA8">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14:paraId="185516CB" w14:textId="77777777" w:rsidR="00C16CA8" w:rsidRDefault="00C16CA8" w:rsidP="00C16CA8">
      <w:pPr>
        <w:spacing w:line="360" w:lineRule="auto"/>
        <w:jc w:val="both"/>
        <w:rPr>
          <w:rFonts w:ascii="Arial" w:hAnsi="Arial" w:cs="Arial"/>
        </w:rPr>
      </w:pPr>
    </w:p>
    <w:p w14:paraId="13583919" w14:textId="77777777" w:rsidR="00C16CA8" w:rsidRDefault="00C16CA8" w:rsidP="00C16CA8">
      <w:pPr>
        <w:pStyle w:val="Ttulo4"/>
        <w:spacing w:line="360" w:lineRule="auto"/>
        <w:jc w:val="both"/>
      </w:pPr>
      <w:bookmarkStart w:id="105" w:name="_Toc177529202"/>
      <w:r w:rsidRPr="00F34C08">
        <w:lastRenderedPageBreak/>
        <w:t>Metodología de desarrollo de software AUP versión UCI</w:t>
      </w:r>
      <w:r>
        <w:t>.</w:t>
      </w:r>
      <w:bookmarkEnd w:id="105"/>
    </w:p>
    <w:p w14:paraId="3A933545" w14:textId="77777777" w:rsidR="00C16CA8" w:rsidRDefault="00C16CA8" w:rsidP="00C16CA8">
      <w:pPr>
        <w:spacing w:line="360" w:lineRule="auto"/>
        <w:jc w:val="both"/>
        <w:rPr>
          <w:rFonts w:ascii="Arial" w:hAnsi="Arial" w:cs="Arial"/>
        </w:rPr>
      </w:pPr>
      <w:r w:rsidRPr="006D09B7">
        <w:rPr>
          <w:rFonts w:ascii="Arial" w:hAnsi="Arial"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Pr>
          <w:rFonts w:ascii="Arial" w:hAnsi="Arial" w:cs="Arial"/>
        </w:rPr>
        <w:t>.</w:t>
      </w:r>
    </w:p>
    <w:p w14:paraId="3C6F72F4" w14:textId="77777777" w:rsidR="00C16CA8" w:rsidRDefault="00C16CA8" w:rsidP="00C16CA8">
      <w:pPr>
        <w:spacing w:line="360" w:lineRule="auto"/>
        <w:jc w:val="both"/>
        <w:rPr>
          <w:rFonts w:ascii="Arial" w:hAnsi="Arial" w:cs="Arial"/>
        </w:rPr>
      </w:pPr>
    </w:p>
    <w:p w14:paraId="1A99E125" w14:textId="77777777" w:rsidR="00C16CA8" w:rsidRPr="006E0B40" w:rsidRDefault="00C16CA8" w:rsidP="0042794A">
      <w:pPr>
        <w:pStyle w:val="Descripcin"/>
        <w:jc w:val="center"/>
        <w:rPr>
          <w:rFonts w:ascii="Arial" w:hAnsi="Arial" w:cs="Arial"/>
          <w:sz w:val="24"/>
          <w:szCs w:val="24"/>
        </w:rPr>
      </w:pPr>
      <w:bookmarkStart w:id="106" w:name="_Toc177529606"/>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Pr="006E0B40">
        <w:rPr>
          <w:rFonts w:ascii="Arial" w:hAnsi="Arial" w:cs="Arial"/>
          <w:noProof/>
          <w:sz w:val="24"/>
          <w:szCs w:val="24"/>
        </w:rPr>
        <w:t>1</w:t>
      </w:r>
      <w:r w:rsidRPr="006E0B40">
        <w:rPr>
          <w:rFonts w:ascii="Arial" w:hAnsi="Arial" w:cs="Arial"/>
          <w:sz w:val="24"/>
          <w:szCs w:val="24"/>
        </w:rPr>
        <w:fldChar w:fldCharType="end"/>
      </w:r>
      <w:r w:rsidRPr="006E0B40">
        <w:rPr>
          <w:rFonts w:ascii="Arial" w:hAnsi="Arial" w:cs="Arial"/>
          <w:sz w:val="24"/>
          <w:szCs w:val="24"/>
        </w:rPr>
        <w:t xml:space="preserve"> Fases de </w:t>
      </w:r>
      <w:r w:rsidRPr="00F5734C">
        <w:rPr>
          <w:rFonts w:ascii="Arial" w:hAnsi="Arial" w:cs="Arial"/>
          <w:sz w:val="24"/>
          <w:szCs w:val="24"/>
          <w:highlight w:val="yellow"/>
        </w:rPr>
        <w:t xml:space="preserve">la </w:t>
      </w:r>
      <w:proofErr w:type="spellStart"/>
      <w:r w:rsidRPr="00F5734C">
        <w:rPr>
          <w:rFonts w:ascii="Arial" w:hAnsi="Arial" w:cs="Arial"/>
          <w:sz w:val="24"/>
          <w:szCs w:val="24"/>
          <w:highlight w:val="yellow"/>
        </w:rPr>
        <w:t>variacion</w:t>
      </w:r>
      <w:proofErr w:type="spellEnd"/>
      <w:r w:rsidRPr="006E0B40">
        <w:rPr>
          <w:rFonts w:ascii="Arial" w:hAnsi="Arial" w:cs="Arial"/>
          <w:sz w:val="24"/>
          <w:szCs w:val="24"/>
        </w:rPr>
        <w:t xml:space="preserve"> de AUP para la UCI</w:t>
      </w:r>
      <w:bookmarkEnd w:id="106"/>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C16CA8" w:rsidRPr="00A450CD" w14:paraId="71767179" w14:textId="77777777" w:rsidTr="0050088D">
        <w:trPr>
          <w:trHeight w:val="1089"/>
        </w:trPr>
        <w:tc>
          <w:tcPr>
            <w:tcW w:w="2881" w:type="dxa"/>
            <w:shd w:val="clear" w:color="auto" w:fill="DEEAF6"/>
          </w:tcPr>
          <w:p w14:paraId="1C5F0E80"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AUP</w:t>
            </w:r>
          </w:p>
        </w:tc>
        <w:tc>
          <w:tcPr>
            <w:tcW w:w="2881" w:type="dxa"/>
            <w:shd w:val="clear" w:color="auto" w:fill="DEEAF6"/>
          </w:tcPr>
          <w:p w14:paraId="05BC17F9"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Variación AUP-UCI</w:t>
            </w:r>
          </w:p>
        </w:tc>
        <w:tc>
          <w:tcPr>
            <w:tcW w:w="3844" w:type="dxa"/>
            <w:shd w:val="clear" w:color="auto" w:fill="DEEAF6"/>
          </w:tcPr>
          <w:p w14:paraId="1BF06C46"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Objetivos de las fases (Variación AUP-UCI)</w:t>
            </w:r>
          </w:p>
        </w:tc>
      </w:tr>
      <w:tr w:rsidR="00C16CA8" w:rsidRPr="00A450CD" w14:paraId="3B6E4B81" w14:textId="77777777" w:rsidTr="0050088D">
        <w:tc>
          <w:tcPr>
            <w:tcW w:w="2881" w:type="dxa"/>
            <w:shd w:val="clear" w:color="auto" w:fill="auto"/>
          </w:tcPr>
          <w:p w14:paraId="67EC2A10"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14:paraId="6A16926F"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14:paraId="7EFC985E"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C16CA8" w:rsidRPr="00A450CD" w14:paraId="09558C26" w14:textId="77777777" w:rsidTr="0050088D">
        <w:tc>
          <w:tcPr>
            <w:tcW w:w="2881" w:type="dxa"/>
            <w:shd w:val="clear" w:color="auto" w:fill="auto"/>
          </w:tcPr>
          <w:p w14:paraId="1153695C"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laboración</w:t>
            </w:r>
          </w:p>
          <w:p w14:paraId="47FDAB90"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onstrucción</w:t>
            </w:r>
          </w:p>
          <w:p w14:paraId="69AB958B"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14:paraId="7694D45A"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14:paraId="46A37F40"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 xml:space="preserve">En esta fase se ejecutan las actividades requeridas para desarrollar el software, incluyendo el ajuste de los planes del proyecto considerando los requisitos y la arquitectura. Durante el desarrollo se modela el negocio, obtienen los requisitos, </w:t>
            </w:r>
            <w:r w:rsidRPr="00A450CD">
              <w:rPr>
                <w:rFonts w:ascii="Arial" w:hAnsi="Arial" w:cs="Arial"/>
              </w:rPr>
              <w:lastRenderedPageBreak/>
              <w:t>se elaboran la arquitectura y el diseño, se implementa y se libera el producto</w:t>
            </w:r>
          </w:p>
        </w:tc>
      </w:tr>
      <w:tr w:rsidR="00C16CA8" w:rsidRPr="00A450CD" w14:paraId="258E495D" w14:textId="77777777" w:rsidTr="0050088D">
        <w:tc>
          <w:tcPr>
            <w:tcW w:w="2881" w:type="dxa"/>
            <w:shd w:val="clear" w:color="auto" w:fill="auto"/>
          </w:tcPr>
          <w:p w14:paraId="31EE55BD" w14:textId="77777777" w:rsidR="00C16CA8" w:rsidRPr="00A450CD" w:rsidRDefault="00C16CA8" w:rsidP="0050088D">
            <w:pPr>
              <w:pStyle w:val="Textoindependiente"/>
              <w:spacing w:line="360" w:lineRule="auto"/>
              <w:ind w:firstLine="0"/>
              <w:jc w:val="both"/>
              <w:rPr>
                <w:rFonts w:ascii="Arial" w:hAnsi="Arial" w:cs="Arial"/>
              </w:rPr>
            </w:pPr>
          </w:p>
        </w:tc>
        <w:tc>
          <w:tcPr>
            <w:tcW w:w="2881" w:type="dxa"/>
            <w:shd w:val="clear" w:color="auto" w:fill="auto"/>
          </w:tcPr>
          <w:p w14:paraId="1F5BF586"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14:paraId="25E6E28F" w14:textId="77777777"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14:paraId="5EA13E37" w14:textId="77777777" w:rsidR="00C16CA8" w:rsidRDefault="00C16CA8" w:rsidP="00C16CA8">
      <w:pPr>
        <w:pStyle w:val="Textoindependiente"/>
        <w:spacing w:line="360" w:lineRule="auto"/>
        <w:ind w:firstLine="0"/>
        <w:jc w:val="both"/>
        <w:rPr>
          <w:rFonts w:ascii="Arial" w:hAnsi="Arial" w:cs="Arial"/>
        </w:rPr>
      </w:pPr>
    </w:p>
    <w:p w14:paraId="6ADC9E1E" w14:textId="77777777" w:rsidR="00C16CA8" w:rsidRDefault="00C16CA8" w:rsidP="00C16CA8">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14:paraId="2CAAD272" w14:textId="77777777" w:rsidR="00C16CA8" w:rsidRDefault="00C16CA8" w:rsidP="00C16CA8">
      <w:pPr>
        <w:pStyle w:val="Textoindependiente"/>
        <w:spacing w:line="360" w:lineRule="auto"/>
        <w:ind w:firstLine="0"/>
        <w:jc w:val="both"/>
        <w:rPr>
          <w:rFonts w:ascii="Arial" w:hAnsi="Arial" w:cs="Arial"/>
        </w:rPr>
      </w:pPr>
    </w:p>
    <w:p w14:paraId="30582878" w14:textId="77777777" w:rsidR="00C16CA8" w:rsidRPr="00BF7D2F" w:rsidRDefault="00C16CA8" w:rsidP="00C16CA8">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14:paraId="41156141" w14:textId="77777777" w:rsidR="00C16CA8" w:rsidRDefault="00C16CA8" w:rsidP="00C16CA8">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14:paraId="6C40D666" w14:textId="77777777" w:rsidR="00C16CA8" w:rsidRDefault="00C16CA8" w:rsidP="00C16CA8">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40267415" wp14:editId="1E402FFC">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14:paraId="0E6DF474" w14:textId="77777777" w:rsidR="00C16CA8" w:rsidRPr="004252C4" w:rsidRDefault="00C16CA8" w:rsidP="00C16CA8">
      <w:pPr>
        <w:pStyle w:val="Descripcin"/>
        <w:jc w:val="center"/>
        <w:rPr>
          <w:rFonts w:ascii="Arial" w:hAnsi="Arial" w:cs="Arial"/>
          <w:sz w:val="22"/>
          <w:szCs w:val="22"/>
        </w:rPr>
      </w:pPr>
      <w:bookmarkStart w:id="107" w:name="_Toc17752924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8</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107"/>
    </w:p>
    <w:p w14:paraId="2B47C11C" w14:textId="77777777" w:rsidR="00C16CA8" w:rsidRDefault="00C16CA8" w:rsidP="00C16CA8"/>
    <w:p w14:paraId="7AC82722" w14:textId="77777777" w:rsidR="00C16CA8" w:rsidRPr="00DA4DFA" w:rsidRDefault="00C16CA8" w:rsidP="00C16CA8">
      <w:pPr>
        <w:spacing w:line="360" w:lineRule="auto"/>
        <w:jc w:val="both"/>
        <w:rPr>
          <w:rFonts w:ascii="Arial" w:hAnsi="Arial" w:cs="Arial"/>
          <w:b/>
        </w:rPr>
      </w:pPr>
      <w:r w:rsidRPr="00DA4DFA">
        <w:rPr>
          <w:rFonts w:ascii="Arial" w:hAnsi="Arial" w:cs="Arial"/>
          <w:b/>
        </w:rPr>
        <w:t xml:space="preserve">Escenario No 2: </w:t>
      </w:r>
    </w:p>
    <w:p w14:paraId="6B924CFE" w14:textId="77777777" w:rsidR="00C16CA8" w:rsidRPr="003B251E" w:rsidRDefault="00C16CA8" w:rsidP="00C16CA8">
      <w:pPr>
        <w:spacing w:line="360" w:lineRule="auto"/>
        <w:jc w:val="both"/>
        <w:rPr>
          <w:rFonts w:ascii="Arial" w:hAnsi="Arial" w:cs="Arial"/>
        </w:rPr>
      </w:pPr>
      <w:r w:rsidRPr="003B251E">
        <w:rPr>
          <w:rFonts w:ascii="Arial" w:hAnsi="Arial" w:cs="Arial"/>
        </w:rPr>
        <w:t>Proyectos que modelen el negocio con MC solo pueden modelar el sistema con CUS.</w:t>
      </w:r>
    </w:p>
    <w:p w14:paraId="66A0A009" w14:textId="77777777" w:rsidR="00C16CA8" w:rsidRDefault="00C16CA8" w:rsidP="00C16CA8">
      <w:pPr>
        <w:keepNext/>
        <w:spacing w:line="360" w:lineRule="auto"/>
        <w:jc w:val="center"/>
      </w:pPr>
      <w:r>
        <w:rPr>
          <w:noProof/>
        </w:rPr>
        <w:drawing>
          <wp:inline distT="0" distB="0" distL="0" distR="0" wp14:anchorId="1F7D8EAC" wp14:editId="2ED711D6">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14:paraId="3B286B89" w14:textId="77777777" w:rsidR="00C16CA8" w:rsidRPr="004252C4" w:rsidRDefault="00C16CA8" w:rsidP="00C16CA8">
      <w:pPr>
        <w:pStyle w:val="Descripcin"/>
        <w:jc w:val="center"/>
        <w:rPr>
          <w:rFonts w:ascii="Arial" w:hAnsi="Arial" w:cs="Arial"/>
          <w:sz w:val="22"/>
          <w:szCs w:val="22"/>
        </w:rPr>
      </w:pPr>
      <w:bookmarkStart w:id="108" w:name="_Toc177529242"/>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108"/>
    </w:p>
    <w:p w14:paraId="18B240B0" w14:textId="77777777" w:rsidR="00C16CA8" w:rsidRDefault="00C16CA8" w:rsidP="00C16CA8">
      <w:pPr>
        <w:spacing w:line="360" w:lineRule="auto"/>
        <w:jc w:val="both"/>
      </w:pPr>
    </w:p>
    <w:p w14:paraId="09685238" w14:textId="77777777" w:rsidR="00C16CA8" w:rsidRDefault="00C16CA8" w:rsidP="00C16CA8">
      <w:pPr>
        <w:spacing w:line="360" w:lineRule="auto"/>
        <w:jc w:val="both"/>
      </w:pPr>
    </w:p>
    <w:p w14:paraId="0226DD41" w14:textId="77777777" w:rsidR="00C16CA8" w:rsidRPr="001D4604" w:rsidRDefault="00C16CA8" w:rsidP="00C16CA8">
      <w:pPr>
        <w:spacing w:line="360" w:lineRule="auto"/>
        <w:jc w:val="both"/>
        <w:rPr>
          <w:rFonts w:ascii="Arial" w:hAnsi="Arial" w:cs="Arial"/>
          <w:b/>
        </w:rPr>
      </w:pPr>
      <w:r w:rsidRPr="001D4604">
        <w:rPr>
          <w:rFonts w:ascii="Arial" w:hAnsi="Arial" w:cs="Arial"/>
          <w:b/>
        </w:rPr>
        <w:t xml:space="preserve">Escenario No 3: </w:t>
      </w:r>
    </w:p>
    <w:p w14:paraId="2802AEDA" w14:textId="77777777" w:rsidR="00C16CA8" w:rsidRDefault="00C16CA8" w:rsidP="00C16CA8">
      <w:pPr>
        <w:spacing w:line="360" w:lineRule="auto"/>
        <w:jc w:val="both"/>
        <w:rPr>
          <w:rFonts w:ascii="Arial" w:hAnsi="Arial" w:cs="Arial"/>
        </w:rPr>
      </w:pPr>
      <w:r w:rsidRPr="001D4604">
        <w:rPr>
          <w:rFonts w:ascii="Arial" w:hAnsi="Arial" w:cs="Arial"/>
        </w:rPr>
        <w:t>Proyectos que modelen el negocio con DPN solo pueden modelar el sistema con DRP.</w:t>
      </w:r>
    </w:p>
    <w:p w14:paraId="09FAA96F" w14:textId="77777777" w:rsidR="00C16CA8" w:rsidRDefault="00C16CA8" w:rsidP="00C16CA8">
      <w:pPr>
        <w:keepNext/>
        <w:spacing w:line="360" w:lineRule="auto"/>
        <w:jc w:val="center"/>
      </w:pPr>
      <w:r>
        <w:rPr>
          <w:rFonts w:ascii="Arial" w:hAnsi="Arial" w:cs="Arial"/>
          <w:noProof/>
        </w:rPr>
        <w:lastRenderedPageBreak/>
        <w:drawing>
          <wp:inline distT="0" distB="0" distL="0" distR="0" wp14:anchorId="0BD3FECF" wp14:editId="5EE30A4A">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14:paraId="7042AF55" w14:textId="77777777" w:rsidR="00C16CA8" w:rsidRPr="004252C4" w:rsidRDefault="00C16CA8" w:rsidP="00C16CA8">
      <w:pPr>
        <w:pStyle w:val="Descripcin"/>
        <w:jc w:val="center"/>
        <w:rPr>
          <w:rFonts w:ascii="Arial" w:hAnsi="Arial" w:cs="Arial"/>
          <w:sz w:val="22"/>
          <w:szCs w:val="22"/>
        </w:rPr>
      </w:pPr>
      <w:bookmarkStart w:id="109" w:name="_Toc17752924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109"/>
    </w:p>
    <w:p w14:paraId="494D4FEE" w14:textId="77777777" w:rsidR="00C16CA8" w:rsidRDefault="00C16CA8" w:rsidP="00C16CA8">
      <w:pPr>
        <w:spacing w:line="360" w:lineRule="auto"/>
        <w:jc w:val="both"/>
        <w:rPr>
          <w:rFonts w:ascii="Arial" w:hAnsi="Arial" w:cs="Arial"/>
        </w:rPr>
      </w:pPr>
    </w:p>
    <w:p w14:paraId="360047A3" w14:textId="77777777" w:rsidR="00C16CA8" w:rsidRPr="00435C49" w:rsidRDefault="00C16CA8" w:rsidP="00C16CA8">
      <w:pPr>
        <w:spacing w:line="360" w:lineRule="auto"/>
        <w:jc w:val="both"/>
        <w:rPr>
          <w:rFonts w:ascii="Arial" w:hAnsi="Arial" w:cs="Arial"/>
          <w:b/>
        </w:rPr>
      </w:pPr>
      <w:r w:rsidRPr="00435C49">
        <w:rPr>
          <w:rFonts w:ascii="Arial" w:hAnsi="Arial" w:cs="Arial"/>
          <w:b/>
        </w:rPr>
        <w:t xml:space="preserve">Escenario No 4: </w:t>
      </w:r>
    </w:p>
    <w:p w14:paraId="43C8FA74" w14:textId="77777777" w:rsidR="00C16CA8" w:rsidRDefault="00C16CA8" w:rsidP="00C16CA8">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14:paraId="103CFD80" w14:textId="77777777" w:rsidR="00C16CA8" w:rsidRDefault="00C16CA8" w:rsidP="00C16CA8">
      <w:pPr>
        <w:keepNext/>
        <w:spacing w:line="360" w:lineRule="auto"/>
        <w:jc w:val="center"/>
      </w:pPr>
      <w:r>
        <w:rPr>
          <w:rFonts w:ascii="Arial" w:hAnsi="Arial" w:cs="Arial"/>
          <w:noProof/>
        </w:rPr>
        <w:drawing>
          <wp:inline distT="0" distB="0" distL="0" distR="0" wp14:anchorId="470E9079" wp14:editId="14C958C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14:paraId="0ED5C44F" w14:textId="77777777" w:rsidR="00C16CA8" w:rsidRPr="004252C4" w:rsidRDefault="00C16CA8" w:rsidP="00C16CA8">
      <w:pPr>
        <w:pStyle w:val="Descripcin"/>
        <w:jc w:val="center"/>
        <w:rPr>
          <w:rFonts w:ascii="Arial" w:hAnsi="Arial" w:cs="Arial"/>
          <w:sz w:val="22"/>
          <w:szCs w:val="22"/>
        </w:rPr>
      </w:pPr>
      <w:bookmarkStart w:id="110" w:name="_Toc17752924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C64A20">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110"/>
    </w:p>
    <w:p w14:paraId="39D8D601" w14:textId="77777777" w:rsidR="00C16CA8" w:rsidRDefault="00C16CA8" w:rsidP="00C16CA8"/>
    <w:p w14:paraId="4E96ACE5" w14:textId="77777777" w:rsidR="00C16CA8" w:rsidRDefault="00C16CA8" w:rsidP="00C16CA8">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dos. Para la decisión se analizó el criterio del escenario que plantea que: </w:t>
      </w:r>
    </w:p>
    <w:p w14:paraId="0573A071" w14:textId="77777777" w:rsidR="00C16CA8" w:rsidRDefault="00C16CA8" w:rsidP="00C16CA8">
      <w:pPr>
        <w:spacing w:line="360" w:lineRule="auto"/>
        <w:jc w:val="both"/>
        <w:rPr>
          <w:rFonts w:ascii="Arial" w:hAnsi="Arial" w:cs="Arial"/>
        </w:rPr>
      </w:pPr>
      <w:r w:rsidRPr="007E0EE2">
        <w:rPr>
          <w:rFonts w:ascii="Arial" w:hAnsi="Arial" w:cs="Arial"/>
        </w:rPr>
        <w:t>Aplica a los proyectos que hayan evaluado el negocio a informatizar y como resultado obtengan que no es necesario incluir las responsabilidades de las personas que ejecutan las actividades, de esta forma modelarían exclusivamente los conceptos fundamentales del negocio. Se recomienda este escenario para proyectos donde el objetivo primario es la gestión y presentación de información.</w:t>
      </w:r>
    </w:p>
    <w:p w14:paraId="3FDEBAF6" w14:textId="77777777" w:rsidR="00263068" w:rsidRPr="007E0EE2" w:rsidRDefault="00263068" w:rsidP="00C16CA8">
      <w:pPr>
        <w:spacing w:line="360" w:lineRule="auto"/>
        <w:jc w:val="both"/>
        <w:rPr>
          <w:rFonts w:ascii="Arial" w:hAnsi="Arial" w:cs="Arial"/>
        </w:rPr>
      </w:pPr>
      <w:commentRangeStart w:id="111"/>
    </w:p>
    <w:p w14:paraId="5EB733C6" w14:textId="77777777" w:rsidR="00C16CA8" w:rsidRPr="00C65DBB" w:rsidRDefault="00C16CA8" w:rsidP="00C16CA8">
      <w:pPr>
        <w:pStyle w:val="Ttulo3"/>
        <w:spacing w:line="360" w:lineRule="auto"/>
        <w:jc w:val="both"/>
      </w:pPr>
      <w:bookmarkStart w:id="112" w:name="_Toc177529203"/>
      <w:r>
        <w:t xml:space="preserve">1.3.2 </w:t>
      </w:r>
      <w:proofErr w:type="spellStart"/>
      <w:r w:rsidRPr="00EA5FCE">
        <w:t>Recomendadores</w:t>
      </w:r>
      <w:proofErr w:type="spellEnd"/>
      <w:r w:rsidRPr="00EA5FCE">
        <w:t xml:space="preserve"> basados en Redes Neuronales</w:t>
      </w:r>
      <w:r>
        <w:t xml:space="preserve"> Profundas</w:t>
      </w:r>
      <w:r w:rsidRPr="00EA5FCE">
        <w:t>.</w:t>
      </w:r>
      <w:bookmarkEnd w:id="112"/>
    </w:p>
    <w:p w14:paraId="354A2CEA" w14:textId="77777777" w:rsidR="00C16CA8" w:rsidRDefault="00C16CA8" w:rsidP="00C16CA8">
      <w:pPr>
        <w:pStyle w:val="Textoindependiente"/>
        <w:spacing w:line="360" w:lineRule="auto"/>
        <w:ind w:firstLine="0"/>
        <w:jc w:val="both"/>
        <w:rPr>
          <w:rStyle w:val="Textoennegrita"/>
          <w:rFonts w:ascii="Arial" w:hAnsi="Arial" w:cs="Arial"/>
          <w:b w:val="0"/>
          <w:bCs w:val="0"/>
        </w:rPr>
      </w:pPr>
      <w:commentRangeStart w:id="113"/>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14:paraId="79A9DBC1"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commentRangeEnd w:id="113"/>
      <w:r w:rsidR="009B3A4A">
        <w:rPr>
          <w:rStyle w:val="Refdecomentario"/>
          <w:lang w:eastAsia="es-ES"/>
        </w:rPr>
        <w:commentReference w:id="113"/>
      </w:r>
    </w:p>
    <w:p w14:paraId="046077A6" w14:textId="77777777" w:rsidR="00C16CA8" w:rsidRPr="00591C68" w:rsidRDefault="00C16CA8" w:rsidP="00C16CA8">
      <w:pPr>
        <w:pStyle w:val="Textoindependiente"/>
        <w:spacing w:line="360" w:lineRule="auto"/>
        <w:jc w:val="both"/>
        <w:rPr>
          <w:rStyle w:val="Textoennegrita"/>
          <w:rFonts w:ascii="Arial" w:hAnsi="Arial" w:cs="Arial"/>
          <w:b w:val="0"/>
          <w:bCs w:val="0"/>
        </w:rPr>
      </w:pPr>
    </w:p>
    <w:p w14:paraId="03DACA97"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lastRenderedPageBreak/>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p>
    <w:p w14:paraId="7B9AA791" w14:textId="77777777" w:rsidR="00C16CA8" w:rsidRPr="00591C68" w:rsidRDefault="00C16CA8" w:rsidP="00C16CA8">
      <w:pPr>
        <w:pStyle w:val="Textoindependiente"/>
        <w:spacing w:line="360" w:lineRule="auto"/>
        <w:ind w:firstLine="0"/>
        <w:jc w:val="both"/>
        <w:rPr>
          <w:rStyle w:val="Textoennegrita"/>
          <w:rFonts w:ascii="Arial" w:hAnsi="Arial" w:cs="Arial"/>
          <w:b w:val="0"/>
          <w:bCs w:val="0"/>
        </w:rPr>
      </w:pPr>
    </w:p>
    <w:p w14:paraId="771B6606" w14:textId="77777777"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Pr="009B3A4A">
        <w:rPr>
          <w:rStyle w:val="Textoennegrita"/>
          <w:rFonts w:ascii="Arial" w:hAnsi="Arial" w:cs="Arial"/>
          <w:b w:val="0"/>
          <w:bCs w:val="0"/>
          <w:highlight w:val="yellow"/>
        </w:rPr>
        <w:fldChar w:fldCharType="begin"/>
      </w:r>
      <w:r w:rsidRPr="009B3A4A">
        <w:rPr>
          <w:rStyle w:val="Textoennegrita"/>
          <w:rFonts w:ascii="Arial" w:hAnsi="Arial" w:cs="Arial"/>
          <w:b w:val="0"/>
          <w:bCs w:val="0"/>
          <w:highlight w:val="yellow"/>
        </w:rPr>
        <w:instrText xml:space="preserve"> ADDIN ZOTERO_ITEM CSL_CITATION {"citationID":"bxfcH7pD","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9B3A4A">
        <w:rPr>
          <w:rStyle w:val="Textoennegrita"/>
          <w:rFonts w:ascii="Arial" w:hAnsi="Arial" w:cs="Arial"/>
          <w:b w:val="0"/>
          <w:bCs w:val="0"/>
          <w:highlight w:val="yellow"/>
        </w:rPr>
        <w:fldChar w:fldCharType="separate"/>
      </w:r>
      <w:r w:rsidRPr="009B3A4A">
        <w:rPr>
          <w:rFonts w:ascii="Arial" w:hAnsi="Arial" w:cs="Arial"/>
          <w:highlight w:val="yellow"/>
        </w:rPr>
        <w:t>(</w:t>
      </w:r>
      <w:r w:rsidRPr="009B3A4A">
        <w:rPr>
          <w:rFonts w:ascii="Arial" w:hAnsi="Arial" w:cs="Arial"/>
          <w:i/>
          <w:iCs/>
          <w:highlight w:val="yellow"/>
        </w:rPr>
        <w:t>Modelos de red neuronal profunda | Machine Learning</w:t>
      </w:r>
      <w:r w:rsidRPr="009B3A4A">
        <w:rPr>
          <w:rFonts w:ascii="Arial" w:hAnsi="Arial" w:cs="Arial"/>
          <w:highlight w:val="yellow"/>
        </w:rPr>
        <w:t>, s. f.)</w:t>
      </w:r>
      <w:r w:rsidRPr="009B3A4A">
        <w:rPr>
          <w:rStyle w:val="Textoennegrita"/>
          <w:rFonts w:ascii="Arial" w:hAnsi="Arial" w:cs="Arial"/>
          <w:b w:val="0"/>
          <w:bCs w:val="0"/>
          <w:highlight w:val="yellow"/>
        </w:rPr>
        <w:fldChar w:fldCharType="end"/>
      </w:r>
      <w:r w:rsidRPr="009B3A4A">
        <w:rPr>
          <w:rStyle w:val="Textoennegrita"/>
          <w:rFonts w:ascii="Arial" w:hAnsi="Arial" w:cs="Arial"/>
          <w:b w:val="0"/>
          <w:bCs w:val="0"/>
          <w:highlight w:val="yellow"/>
        </w:rPr>
        <w:t>.</w:t>
      </w:r>
    </w:p>
    <w:p w14:paraId="7125FA39" w14:textId="77777777" w:rsidR="00C16CA8" w:rsidRDefault="00C16CA8" w:rsidP="00C16CA8">
      <w:pPr>
        <w:pStyle w:val="Textoindependiente"/>
        <w:keepNext/>
        <w:spacing w:line="360" w:lineRule="auto"/>
      </w:pPr>
      <w:r w:rsidRPr="00861354">
        <w:rPr>
          <w:rStyle w:val="Textoennegrita"/>
          <w:rFonts w:ascii="Arial" w:hAnsi="Arial" w:cs="Arial"/>
          <w:b w:val="0"/>
          <w:bCs w:val="0"/>
          <w:noProof/>
          <w:lang w:eastAsia="es-ES"/>
        </w:rPr>
        <w:drawing>
          <wp:inline distT="0" distB="0" distL="0" distR="0" wp14:anchorId="0B5EEC69" wp14:editId="53A03B21">
            <wp:extent cx="3657600" cy="2468880"/>
            <wp:effectExtent l="0" t="0" r="0" b="7620"/>
            <wp:docPr id="6" name="Imagen 6"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Captura de pantalla 2024-09-04 0113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468880"/>
                    </a:xfrm>
                    <a:prstGeom prst="rect">
                      <a:avLst/>
                    </a:prstGeom>
                    <a:noFill/>
                    <a:ln>
                      <a:noFill/>
                    </a:ln>
                  </pic:spPr>
                </pic:pic>
              </a:graphicData>
            </a:graphic>
          </wp:inline>
        </w:drawing>
      </w:r>
    </w:p>
    <w:p w14:paraId="58FD5B42" w14:textId="77777777" w:rsidR="00C16CA8" w:rsidRDefault="00C16CA8" w:rsidP="00C16CA8">
      <w:pPr>
        <w:pStyle w:val="Descripcin"/>
        <w:rPr>
          <w:sz w:val="22"/>
          <w:szCs w:val="22"/>
        </w:rPr>
      </w:pPr>
      <w:bookmarkStart w:id="114" w:name="_Toc177529245"/>
      <w:r w:rsidRPr="00EE323C">
        <w:rPr>
          <w:sz w:val="22"/>
          <w:szCs w:val="22"/>
        </w:rPr>
        <w:t xml:space="preserve">Figura </w:t>
      </w:r>
      <w:r w:rsidRPr="00EE323C">
        <w:rPr>
          <w:sz w:val="22"/>
          <w:szCs w:val="22"/>
        </w:rPr>
        <w:fldChar w:fldCharType="begin"/>
      </w:r>
      <w:r w:rsidRPr="00EE323C">
        <w:rPr>
          <w:sz w:val="22"/>
          <w:szCs w:val="22"/>
        </w:rPr>
        <w:instrText xml:space="preserve"> SEQ Figura \* ARABIC </w:instrText>
      </w:r>
      <w:r w:rsidRPr="00EE323C">
        <w:rPr>
          <w:sz w:val="22"/>
          <w:szCs w:val="22"/>
        </w:rPr>
        <w:fldChar w:fldCharType="separate"/>
      </w:r>
      <w:r w:rsidR="00C64A20">
        <w:rPr>
          <w:noProof/>
          <w:sz w:val="22"/>
          <w:szCs w:val="22"/>
        </w:rPr>
        <w:t>12</w:t>
      </w:r>
      <w:r w:rsidRPr="00EE323C">
        <w:rPr>
          <w:sz w:val="22"/>
          <w:szCs w:val="22"/>
        </w:rPr>
        <w:fldChar w:fldCharType="end"/>
      </w:r>
      <w:r w:rsidRPr="00EE323C">
        <w:rPr>
          <w:sz w:val="22"/>
          <w:szCs w:val="22"/>
        </w:rPr>
        <w:t xml:space="preserve"> Arquitectura de una red neuronal profunda de capa </w:t>
      </w:r>
      <w:proofErr w:type="spellStart"/>
      <w:r w:rsidRPr="00EE323C">
        <w:rPr>
          <w:sz w:val="22"/>
          <w:szCs w:val="22"/>
        </w:rPr>
        <w:t>softmax</w:t>
      </w:r>
      <w:proofErr w:type="spellEnd"/>
      <w:r w:rsidRPr="00EE323C">
        <w:rPr>
          <w:sz w:val="22"/>
          <w:szCs w:val="22"/>
        </w:rPr>
        <w:t xml:space="preserve"> para  recomendación </w:t>
      </w:r>
      <w:r w:rsidRPr="00EE323C">
        <w:rPr>
          <w:sz w:val="22"/>
          <w:szCs w:val="22"/>
        </w:rPr>
        <w:fldChar w:fldCharType="begin"/>
      </w:r>
      <w:r w:rsidRPr="00EE323C">
        <w:rPr>
          <w:sz w:val="22"/>
          <w:szCs w:val="22"/>
        </w:rPr>
        <w:instrText xml:space="preserve"> ADDIN ZOTERO_ITEM CSL_CITATION {"citationID":"gJBDdhip","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EE323C">
        <w:rPr>
          <w:sz w:val="22"/>
          <w:szCs w:val="22"/>
        </w:rPr>
        <w:fldChar w:fldCharType="separate"/>
      </w:r>
      <w:r w:rsidRPr="00EE323C">
        <w:rPr>
          <w:sz w:val="22"/>
          <w:szCs w:val="22"/>
        </w:rPr>
        <w:t>(</w:t>
      </w:r>
      <w:r w:rsidRPr="00EE323C">
        <w:rPr>
          <w:i w:val="0"/>
          <w:iCs w:val="0"/>
          <w:sz w:val="22"/>
          <w:szCs w:val="22"/>
        </w:rPr>
        <w:t>Modelos de red neuronal profunda | Machine Learning</w:t>
      </w:r>
      <w:r w:rsidRPr="00EE323C">
        <w:rPr>
          <w:sz w:val="22"/>
          <w:szCs w:val="22"/>
        </w:rPr>
        <w:t>, s. f.)</w:t>
      </w:r>
      <w:r w:rsidRPr="00EE323C">
        <w:rPr>
          <w:sz w:val="22"/>
          <w:szCs w:val="22"/>
        </w:rPr>
        <w:fldChar w:fldCharType="end"/>
      </w:r>
      <w:r w:rsidRPr="00EE323C">
        <w:rPr>
          <w:sz w:val="22"/>
          <w:szCs w:val="22"/>
        </w:rPr>
        <w:t>.</w:t>
      </w:r>
      <w:bookmarkEnd w:id="114"/>
    </w:p>
    <w:p w14:paraId="0AA2EB3D" w14:textId="77777777" w:rsidR="00C16CA8" w:rsidRPr="00EE323C" w:rsidRDefault="00C16CA8" w:rsidP="00C16CA8"/>
    <w:p w14:paraId="27274B18" w14:textId="77777777" w:rsidR="00C16CA8" w:rsidRPr="00056E31" w:rsidRDefault="00C16CA8" w:rsidP="00056E31">
      <w:pPr>
        <w:pStyle w:val="Ttulo3"/>
      </w:pPr>
      <w:bookmarkStart w:id="115" w:name="_Toc177529204"/>
      <w:r w:rsidRPr="00056E31">
        <w:t xml:space="preserve">1.3.3 </w:t>
      </w:r>
      <w:commentRangeStart w:id="116"/>
      <w:r w:rsidRPr="00056E31">
        <w:t xml:space="preserve">¿Por qué </w:t>
      </w:r>
      <w:proofErr w:type="spellStart"/>
      <w:r w:rsidRPr="00056E31">
        <w:t>recomendador</w:t>
      </w:r>
      <w:proofErr w:type="spellEnd"/>
      <w:r w:rsidRPr="00056E31">
        <w:t xml:space="preserve"> basado en Redes Neuronales Profundas?</w:t>
      </w:r>
      <w:bookmarkEnd w:id="115"/>
      <w:commentRangeEnd w:id="116"/>
      <w:r w:rsidR="00AE76F5">
        <w:rPr>
          <w:rStyle w:val="Refdecomentario"/>
          <w:rFonts w:ascii="Times New Roman" w:eastAsia="Times New Roman" w:hAnsi="Times New Roman" w:cs="Times New Roman"/>
          <w:b w:val="0"/>
        </w:rPr>
        <w:commentReference w:id="116"/>
      </w:r>
    </w:p>
    <w:p w14:paraId="29789995" w14:textId="77777777"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La creación de un sistema de recomendaciones avanzado para las plataformas del proyecto z17 representa un desafío </w:t>
      </w:r>
      <w:r w:rsidRPr="00100017">
        <w:rPr>
          <w:rFonts w:ascii="Arial" w:hAnsi="Arial" w:cs="Arial"/>
          <w:highlight w:val="yellow"/>
        </w:rPr>
        <w:t>significativo</w:t>
      </w:r>
      <w:r w:rsidRPr="0074577D">
        <w:rPr>
          <w:rFonts w:ascii="Arial" w:hAnsi="Arial" w:cs="Arial"/>
        </w:rPr>
        <w:t xml:space="preserve"> y una oportunidad para mejorar la interacción del usuario con la tecnología.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ás </w:t>
      </w:r>
      <w:r w:rsidRPr="0074577D">
        <w:rPr>
          <w:rFonts w:ascii="Arial" w:hAnsi="Arial" w:cs="Arial"/>
        </w:rPr>
        <w:lastRenderedPageBreak/>
        <w:t xml:space="preserve">relevantes y personalizadas. La utilización de algoritmos de aprendizaje profundo y tecnologías como </w:t>
      </w:r>
      <w:proofErr w:type="spellStart"/>
      <w:r w:rsidRPr="0074577D">
        <w:rPr>
          <w:rFonts w:ascii="Arial" w:hAnsi="Arial" w:cs="Arial"/>
        </w:rPr>
        <w:t>Keras</w:t>
      </w:r>
      <w:proofErr w:type="spellEnd"/>
      <w:r w:rsidRPr="0074577D">
        <w:rPr>
          <w:rFonts w:ascii="Arial" w:hAnsi="Arial" w:cs="Arial"/>
        </w:rPr>
        <w:t xml:space="preserve"> y </w:t>
      </w:r>
      <w:proofErr w:type="spellStart"/>
      <w:r w:rsidRPr="0074577D">
        <w:rPr>
          <w:rFonts w:ascii="Arial" w:hAnsi="Arial" w:cs="Arial"/>
        </w:rPr>
        <w:t>TensorFlow</w:t>
      </w:r>
      <w:proofErr w:type="spellEnd"/>
      <w:r w:rsidRPr="0074577D">
        <w:rPr>
          <w:rFonts w:ascii="Arial" w:hAnsi="Arial" w:cs="Arial"/>
        </w:rPr>
        <w:t xml:space="preserve"> es una dirección prometedora, ya que estos métodos pueden manejar grandes volúmenes de datos y aprender de las interacciones de los usuarios de manera más eficiente que los sistemas tradicionales basados en metadatos.</w:t>
      </w:r>
    </w:p>
    <w:p w14:paraId="12A8B602" w14:textId="77777777" w:rsidR="00C16CA8" w:rsidRPr="0074577D" w:rsidRDefault="00C16CA8" w:rsidP="00C16CA8">
      <w:pPr>
        <w:pStyle w:val="Textoindependiente"/>
        <w:spacing w:line="360" w:lineRule="auto"/>
        <w:jc w:val="both"/>
        <w:rPr>
          <w:rFonts w:ascii="Arial" w:hAnsi="Arial" w:cs="Arial"/>
        </w:rPr>
      </w:pPr>
    </w:p>
    <w:p w14:paraId="6D5B2C23" w14:textId="77777777"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en tiempo real son altos. Incorporar el análisis de metadatos del usuario y del contenido, así como el contexto temporal, permitirá que el sistema no solo recomiende contenido basado en la popularidad o similitudes superficiales, 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14:paraId="5DB92A82" w14:textId="77777777" w:rsidR="00C16CA8" w:rsidRPr="0074577D" w:rsidRDefault="00C16CA8" w:rsidP="00C16CA8">
      <w:pPr>
        <w:pStyle w:val="Textoindependiente"/>
        <w:spacing w:line="360" w:lineRule="auto"/>
        <w:jc w:val="both"/>
        <w:rPr>
          <w:rFonts w:ascii="Arial" w:hAnsi="Arial" w:cs="Arial"/>
        </w:rPr>
      </w:pPr>
    </w:p>
    <w:p w14:paraId="23A0975E" w14:textId="77777777"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s de los usuarios en tiempo real 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14:paraId="62DBB854" w14:textId="77777777" w:rsidR="00C16CA8" w:rsidRDefault="00C16CA8" w:rsidP="00C16CA8">
      <w:pPr>
        <w:pStyle w:val="Textoindependiente"/>
        <w:spacing w:line="360" w:lineRule="auto"/>
        <w:ind w:firstLine="0"/>
        <w:jc w:val="both"/>
        <w:rPr>
          <w:rFonts w:ascii="Arial" w:hAnsi="Arial" w:cs="Arial"/>
        </w:rPr>
      </w:pPr>
    </w:p>
    <w:p w14:paraId="223B5DC9" w14:textId="77777777" w:rsidR="00C16CA8" w:rsidRPr="00056E31" w:rsidRDefault="00C16CA8" w:rsidP="00056E31">
      <w:pPr>
        <w:pStyle w:val="Ttulo3"/>
      </w:pPr>
      <w:bookmarkStart w:id="117" w:name="_Toc177529205"/>
      <w:r w:rsidRPr="00056E31">
        <w:t>1.3.4 Desafíos</w:t>
      </w:r>
      <w:bookmarkEnd w:id="117"/>
    </w:p>
    <w:p w14:paraId="5A89B7BE" w14:textId="77777777"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w:t>
      </w:r>
      <w:proofErr w:type="spellStart"/>
      <w:r w:rsidRPr="00FE244A">
        <w:rPr>
          <w:rFonts w:ascii="Arial" w:hAnsi="Arial" w:cs="Arial"/>
        </w:rPr>
        <w:t>hiperparámetros</w:t>
      </w:r>
      <w:proofErr w:type="spellEnd"/>
      <w:r w:rsidRPr="00FE244A">
        <w:rPr>
          <w:rFonts w:ascii="Arial" w:hAnsi="Arial" w:cs="Arial"/>
        </w:rPr>
        <w:t xml:space="preserve">, lo que puede llevar a un proceso de prueba y error que consume mucho tiempo. Otro desafío es garantizar que el sistema sea transparente y explicable, ya que las decisiones de recomendación deben ser comprensibles para los usuarios finales. La capacidad de explicar cómo y por </w:t>
      </w:r>
      <w:r w:rsidRPr="00FE244A">
        <w:rPr>
          <w:rFonts w:ascii="Arial" w:hAnsi="Arial" w:cs="Arial"/>
        </w:rPr>
        <w:lastRenderedPageBreak/>
        <w:t>qué se hizo una recomendación es crucial para la confianza y la aceptación del usuario.</w:t>
      </w:r>
    </w:p>
    <w:p w14:paraId="705AD80D" w14:textId="77777777" w:rsidR="00C16CA8" w:rsidRPr="00FE244A" w:rsidRDefault="00C16CA8" w:rsidP="00C16CA8">
      <w:pPr>
        <w:spacing w:line="360" w:lineRule="auto"/>
        <w:jc w:val="both"/>
        <w:rPr>
          <w:rFonts w:ascii="Arial" w:hAnsi="Arial" w:cs="Arial"/>
        </w:rPr>
      </w:pPr>
    </w:p>
    <w:p w14:paraId="681F575E" w14:textId="77777777" w:rsidR="00C16CA8" w:rsidRPr="00FE244A" w:rsidRDefault="00C16CA8" w:rsidP="00C16CA8">
      <w:pPr>
        <w:spacing w:line="360" w:lineRule="auto"/>
        <w:jc w:val="both"/>
        <w:rPr>
          <w:rFonts w:ascii="Arial" w:hAnsi="Arial" w:cs="Arial"/>
        </w:rPr>
      </w:pPr>
      <w:r w:rsidRPr="00FE244A">
        <w:rPr>
          <w:rFonts w:ascii="Arial" w:hAnsi="Arial" w:cs="Arial"/>
        </w:rPr>
        <w:t xml:space="preserve">La tendencia </w:t>
      </w:r>
      <w:r w:rsidRPr="009B3A4A">
        <w:rPr>
          <w:rFonts w:ascii="Arial" w:hAnsi="Arial" w:cs="Arial"/>
          <w:highlight w:val="yellow"/>
        </w:rPr>
        <w:t>a la sobreajuste</w:t>
      </w:r>
      <w:r w:rsidRPr="00FE244A">
        <w:rPr>
          <w:rFonts w:ascii="Arial" w:hAnsi="Arial" w:cs="Arial"/>
        </w:rPr>
        <w:t xml:space="preserv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 Asegurar que las recomendaciones sean justas y no discriminatorias es un desafío ético y técnico.</w:t>
      </w:r>
    </w:p>
    <w:p w14:paraId="156799AD" w14:textId="77777777" w:rsidR="00C16CA8" w:rsidRPr="00FE244A" w:rsidRDefault="00C16CA8" w:rsidP="00C16CA8">
      <w:pPr>
        <w:spacing w:line="360" w:lineRule="auto"/>
        <w:jc w:val="both"/>
        <w:rPr>
          <w:rFonts w:ascii="Arial" w:hAnsi="Arial" w:cs="Arial"/>
        </w:rPr>
      </w:pPr>
    </w:p>
    <w:p w14:paraId="427F443C" w14:textId="77777777" w:rsidR="00C16CA8" w:rsidRPr="00FE244A" w:rsidRDefault="00C16CA8" w:rsidP="00C16CA8">
      <w:pPr>
        <w:spacing w:line="360" w:lineRule="auto"/>
        <w:jc w:val="both"/>
        <w:rPr>
          <w:rFonts w:ascii="Arial" w:hAnsi="Arial" w:cs="Arial"/>
        </w:rPr>
      </w:pPr>
      <w:r w:rsidRPr="00FE244A">
        <w:rPr>
          <w:rFonts w:ascii="Arial" w:hAnsi="Arial" w:cs="Arial"/>
        </w:rPr>
        <w:t>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enfoque multidisciplinario que combine experiencia en aprendizaje automático, ingeniería de software, ética y dominio del negocio para crear sistemas de recomendación que sean precisos, justos y efectivos.</w:t>
      </w:r>
      <w:commentRangeEnd w:id="111"/>
      <w:r w:rsidR="009B3A4A">
        <w:rPr>
          <w:rStyle w:val="Refdecomentario"/>
        </w:rPr>
        <w:commentReference w:id="111"/>
      </w:r>
    </w:p>
    <w:p w14:paraId="27698917" w14:textId="77777777" w:rsidR="00C16CA8" w:rsidRDefault="00C16CA8" w:rsidP="00C16CA8">
      <w:pPr>
        <w:pStyle w:val="Textoindependiente"/>
        <w:spacing w:line="360" w:lineRule="auto"/>
        <w:ind w:firstLine="0"/>
        <w:rPr>
          <w:rFonts w:ascii="Arial" w:hAnsi="Arial" w:cs="Arial"/>
        </w:rPr>
      </w:pPr>
    </w:p>
    <w:p w14:paraId="16BD0249" w14:textId="77777777" w:rsidR="00C16CA8" w:rsidRDefault="00C16CA8" w:rsidP="00C16CA8">
      <w:pPr>
        <w:pStyle w:val="Textoindependiente"/>
        <w:spacing w:line="360" w:lineRule="auto"/>
        <w:ind w:firstLine="0"/>
        <w:rPr>
          <w:rFonts w:ascii="Arial" w:hAnsi="Arial" w:cs="Arial"/>
        </w:rPr>
      </w:pPr>
    </w:p>
    <w:p w14:paraId="6C0D7692" w14:textId="77777777" w:rsidR="00C16CA8" w:rsidRPr="00261C93" w:rsidRDefault="00C16CA8" w:rsidP="00C16CA8">
      <w:pPr>
        <w:pStyle w:val="Ttulo2"/>
      </w:pPr>
      <w:bookmarkStart w:id="118" w:name="_Toc177529206"/>
      <w:r>
        <w:t xml:space="preserve">1.4 </w:t>
      </w:r>
      <w:commentRangeStart w:id="119"/>
      <w:r w:rsidRPr="00261C93">
        <w:t>Tecnologías y herramientas para el desarrollo.</w:t>
      </w:r>
      <w:bookmarkEnd w:id="118"/>
      <w:commentRangeEnd w:id="119"/>
      <w:r w:rsidR="00AE76F5">
        <w:rPr>
          <w:rStyle w:val="Refdecomentario"/>
          <w:rFonts w:ascii="Times New Roman" w:hAnsi="Times New Roman" w:cs="Times New Roman"/>
          <w:b w:val="0"/>
          <w:bCs w:val="0"/>
          <w:iCs w:val="0"/>
          <w:lang w:eastAsia="es-ES"/>
        </w:rPr>
        <w:commentReference w:id="119"/>
      </w:r>
    </w:p>
    <w:p w14:paraId="5B8AA6E3" w14:textId="77777777"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14:paraId="71314960" w14:textId="77777777" w:rsidR="00C16CA8" w:rsidRDefault="00C16CA8" w:rsidP="00C16CA8">
      <w:pPr>
        <w:pStyle w:val="Textoindependiente"/>
        <w:spacing w:line="360" w:lineRule="auto"/>
        <w:ind w:firstLine="0"/>
        <w:jc w:val="both"/>
        <w:rPr>
          <w:rFonts w:ascii="Arial" w:hAnsi="Arial" w:cs="Arial"/>
        </w:rPr>
      </w:pPr>
    </w:p>
    <w:p w14:paraId="0AD8CBD5" w14:textId="77777777" w:rsidR="00C16CA8" w:rsidRPr="00261C93" w:rsidRDefault="00C16CA8" w:rsidP="00C16CA8">
      <w:pPr>
        <w:pStyle w:val="Ttulo3"/>
        <w:spacing w:line="360" w:lineRule="auto"/>
        <w:jc w:val="both"/>
      </w:pPr>
      <w:bookmarkStart w:id="120" w:name="_Toc177529207"/>
      <w:r>
        <w:t xml:space="preserve">1.4.1 </w:t>
      </w:r>
      <w:r w:rsidRPr="00261C93">
        <w:t>Lenguaje de Programación.</w:t>
      </w:r>
      <w:bookmarkEnd w:id="120"/>
    </w:p>
    <w:p w14:paraId="3A1069D8" w14:textId="77777777"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w:t>
      </w:r>
      <w:r w:rsidRPr="004A326A">
        <w:rPr>
          <w:rFonts w:ascii="Arial" w:hAnsi="Arial" w:cs="Arial"/>
        </w:rPr>
        <w:lastRenderedPageBreak/>
        <w:t>programas que controlen el comportamiento físico y lógico de una máquina y para expresar algoritmos con precisión. A continuación, se describe el lenguaje de programación a utilizar en el desarrollo de la propuesta de solución:</w:t>
      </w:r>
    </w:p>
    <w:p w14:paraId="22B9578A" w14:textId="77777777" w:rsidR="00C16CA8" w:rsidRDefault="00C16CA8" w:rsidP="00C16CA8">
      <w:pPr>
        <w:pStyle w:val="Textoindependiente"/>
        <w:spacing w:line="360" w:lineRule="auto"/>
        <w:ind w:left="525" w:firstLine="0"/>
        <w:rPr>
          <w:rFonts w:ascii="Arial" w:hAnsi="Arial" w:cs="Arial"/>
          <w:b/>
        </w:rPr>
      </w:pPr>
    </w:p>
    <w:p w14:paraId="3B601B54" w14:textId="77777777" w:rsidR="00C16CA8" w:rsidRPr="00410C08" w:rsidRDefault="00C16CA8" w:rsidP="00C16CA8">
      <w:pPr>
        <w:pStyle w:val="Ttulo4"/>
        <w:spacing w:line="360" w:lineRule="auto"/>
        <w:jc w:val="both"/>
        <w:rPr>
          <w:rFonts w:cs="Arial"/>
        </w:rPr>
      </w:pPr>
      <w:bookmarkStart w:id="121" w:name="_Toc177529208"/>
      <w:proofErr w:type="spellStart"/>
      <w:r w:rsidRPr="00410C08">
        <w:rPr>
          <w:rFonts w:cs="Arial"/>
        </w:rPr>
        <w:t>Python</w:t>
      </w:r>
      <w:proofErr w:type="spellEnd"/>
      <w:r w:rsidRPr="00410C08">
        <w:rPr>
          <w:rFonts w:cs="Arial"/>
        </w:rPr>
        <w:t xml:space="preserve"> V 3.11.9</w:t>
      </w:r>
      <w:bookmarkEnd w:id="121"/>
    </w:p>
    <w:p w14:paraId="71054951" w14:textId="77777777"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9"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30"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31"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800294">
        <w:fldChar w:fldCharType="begin"/>
      </w:r>
      <w:r w:rsidR="00800294">
        <w:instrText xml:space="preserve"> HYPERLINK "https://es.wikipedia.org/wiki/Lenguaje_de_programac</w:instrText>
      </w:r>
      <w:r w:rsidR="00800294">
        <w:instrText xml:space="preserve">i%C3%B3n" \l "Paradigma_de_programaci%C3%B3n" \o "Lenguaje de programación" </w:instrText>
      </w:r>
      <w:r w:rsidR="00800294">
        <w:fldChar w:fldCharType="separate"/>
      </w:r>
      <w:r w:rsidRPr="00410C08">
        <w:rPr>
          <w:rStyle w:val="Hipervnculo"/>
          <w:rFonts w:ascii="Arial" w:hAnsi="Arial" w:cs="Arial"/>
          <w:color w:val="auto"/>
          <w:u w:val="none"/>
          <w:shd w:val="clear" w:color="auto" w:fill="FFFFFF"/>
        </w:rPr>
        <w:t>multiparadigma</w:t>
      </w:r>
      <w:proofErr w:type="spellEnd"/>
      <w:r w:rsidR="00800294">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2"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3"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4"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5"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6"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14:paraId="72DAA687" w14:textId="77777777" w:rsidR="00C16CA8" w:rsidRPr="00410C08" w:rsidRDefault="00C16CA8" w:rsidP="00C16CA8">
      <w:pPr>
        <w:pStyle w:val="Textoindependiente"/>
        <w:spacing w:line="360" w:lineRule="auto"/>
        <w:ind w:firstLine="0"/>
        <w:jc w:val="both"/>
        <w:rPr>
          <w:rFonts w:ascii="Arial" w:hAnsi="Arial" w:cs="Arial"/>
        </w:rPr>
      </w:pPr>
    </w:p>
    <w:p w14:paraId="49337DDB" w14:textId="77777777" w:rsidR="00C16CA8" w:rsidRPr="00410C08" w:rsidRDefault="00C16CA8" w:rsidP="00C16CA8">
      <w:pPr>
        <w:pStyle w:val="Ttulo4"/>
        <w:spacing w:line="360" w:lineRule="auto"/>
        <w:jc w:val="both"/>
        <w:rPr>
          <w:rFonts w:cs="Arial"/>
        </w:rPr>
      </w:pPr>
      <w:bookmarkStart w:id="122" w:name="_Toc177529209"/>
      <w:commentRangeStart w:id="123"/>
      <w:r w:rsidRPr="00410C08">
        <w:rPr>
          <w:rFonts w:cs="Arial"/>
        </w:rPr>
        <w:t xml:space="preserve">¿Porque </w:t>
      </w:r>
      <w:proofErr w:type="spellStart"/>
      <w:r w:rsidRPr="00410C08">
        <w:rPr>
          <w:rFonts w:cs="Arial"/>
        </w:rPr>
        <w:t>Python</w:t>
      </w:r>
      <w:proofErr w:type="spellEnd"/>
      <w:r w:rsidRPr="00410C08">
        <w:rPr>
          <w:rFonts w:cs="Arial"/>
        </w:rPr>
        <w:t>?</w:t>
      </w:r>
      <w:bookmarkEnd w:id="122"/>
      <w:commentRangeEnd w:id="123"/>
      <w:r w:rsidR="00AE76F5">
        <w:rPr>
          <w:rStyle w:val="Refdecomentario"/>
          <w:rFonts w:ascii="Times New Roman" w:hAnsi="Times New Roman"/>
          <w:b w:val="0"/>
          <w:iCs w:val="0"/>
        </w:rPr>
        <w:commentReference w:id="123"/>
      </w:r>
    </w:p>
    <w:p w14:paraId="57701B4A" w14:textId="77777777" w:rsidR="00C16CA8" w:rsidRPr="00410C08" w:rsidRDefault="00C16CA8" w:rsidP="00C16CA8">
      <w:pPr>
        <w:spacing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xml:space="preserve">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14:paraId="02D3D2D5" w14:textId="77777777" w:rsidR="00C16CA8" w:rsidRPr="00410C08" w:rsidRDefault="00C16CA8" w:rsidP="00C16CA8">
      <w:pPr>
        <w:spacing w:line="360" w:lineRule="auto"/>
        <w:jc w:val="both"/>
        <w:rPr>
          <w:rFonts w:ascii="Arial" w:hAnsi="Arial" w:cs="Arial"/>
        </w:rPr>
      </w:pPr>
    </w:p>
    <w:p w14:paraId="134BECE7" w14:textId="77777777" w:rsidR="00C16CA8" w:rsidRPr="00410C08" w:rsidRDefault="00C16CA8" w:rsidP="00C16CA8">
      <w:pPr>
        <w:spacing w:line="360" w:lineRule="auto"/>
        <w:jc w:val="both"/>
        <w:rPr>
          <w:rFonts w:ascii="Arial" w:hAnsi="Arial" w:cs="Arial"/>
        </w:rPr>
      </w:pPr>
      <w:r w:rsidRPr="00410C08">
        <w:rPr>
          <w:rFonts w:ascii="Arial" w:hAnsi="Arial" w:cs="Arial"/>
        </w:rPr>
        <w:t xml:space="preserve">Cuenta con una biblioteca estándar extensa que cubre diversas áreas, incluyendo machine </w:t>
      </w:r>
      <w:proofErr w:type="spellStart"/>
      <w:r w:rsidRPr="00410C08">
        <w:rPr>
          <w:rFonts w:ascii="Arial" w:hAnsi="Arial" w:cs="Arial"/>
        </w:rPr>
        <w:t>learning</w:t>
      </w:r>
      <w:proofErr w:type="spellEnd"/>
      <w:r w:rsidRPr="00410C08">
        <w:rPr>
          <w:rFonts w:ascii="Arial" w:hAnsi="Arial" w:cs="Arial"/>
        </w:rPr>
        <w:t>, manipulación de datos, estadística y visualización. Esto proporciona herramientas robustas para trabajar con los grandes conjuntos de datos típicos en sistemas de recomendaciones.</w:t>
      </w:r>
    </w:p>
    <w:p w14:paraId="62CC243F" w14:textId="77777777"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14:paraId="4C977CEC" w14:textId="77777777"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p>
    <w:p w14:paraId="6AA0431F" w14:textId="77777777" w:rsidR="00C16CA8" w:rsidRPr="000D541C" w:rsidRDefault="00C16CA8" w:rsidP="000D541C">
      <w:pPr>
        <w:pStyle w:val="Ttulo3"/>
      </w:pPr>
      <w:bookmarkStart w:id="124" w:name="_Toc177529210"/>
      <w:r w:rsidRPr="000D541C">
        <w:lastRenderedPageBreak/>
        <w:t>1.4.2 Sistema gestor de base de datos.</w:t>
      </w:r>
      <w:bookmarkEnd w:id="124"/>
    </w:p>
    <w:p w14:paraId="213BF0DA" w14:textId="77777777" w:rsidR="00C16CA8" w:rsidRPr="00410C08" w:rsidRDefault="00C16CA8" w:rsidP="00C16CA8">
      <w:pPr>
        <w:pStyle w:val="Ttulo4"/>
        <w:spacing w:line="360" w:lineRule="auto"/>
        <w:jc w:val="both"/>
        <w:rPr>
          <w:rFonts w:cs="Arial"/>
        </w:rPr>
      </w:pPr>
      <w:bookmarkStart w:id="125" w:name="_Toc177529211"/>
      <w:proofErr w:type="spellStart"/>
      <w:r w:rsidRPr="00410C08">
        <w:rPr>
          <w:rFonts w:cs="Arial"/>
        </w:rPr>
        <w:t>PostgreSQL</w:t>
      </w:r>
      <w:proofErr w:type="spellEnd"/>
      <w:r w:rsidRPr="00410C08">
        <w:rPr>
          <w:rFonts w:cs="Arial"/>
        </w:rPr>
        <w:t xml:space="preserve"> V 15.2</w:t>
      </w:r>
      <w:bookmarkEnd w:id="125"/>
    </w:p>
    <w:p w14:paraId="1393A6F3" w14:textId="77777777"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ostgreSQL</w:t>
      </w:r>
      <w:proofErr w:type="spellEnd"/>
      <w:r w:rsidRPr="00410C08">
        <w:rPr>
          <w:rFonts w:ascii="Arial" w:hAnsi="Arial" w:cs="Arial"/>
        </w:rPr>
        <w:t xml:space="preserve"> es un poderoso sistema de base de datos relacional de objetos de código abierto que usa y extiende el lenguaje SQL combinado con muchas características que almacenan y escalan de manera segura las cargas de trabajo de datos más complicadas. </w:t>
      </w:r>
      <w:proofErr w:type="spellStart"/>
      <w:r w:rsidRPr="00410C08">
        <w:rPr>
          <w:rFonts w:ascii="Arial" w:hAnsi="Arial" w:cs="Arial"/>
        </w:rPr>
        <w:t>PostgreSQL</w:t>
      </w:r>
      <w:proofErr w:type="spellEnd"/>
      <w:r w:rsidRPr="00410C08">
        <w:rPr>
          <w:rFonts w:ascii="Arial" w:hAnsi="Arial" w:cs="Arial"/>
        </w:rPr>
        <w:t xml:space="preserve"> se ha ganado una sólida reputación por su arquitectura probada, confiabilidad, integridad de datos, conjunto de características robustas, extensibilidad y la dedicación de la comunidad de código abierto. </w:t>
      </w:r>
      <w:proofErr w:type="spellStart"/>
      <w:r w:rsidRPr="00410C08">
        <w:rPr>
          <w:rFonts w:ascii="Arial" w:hAnsi="Arial" w:cs="Arial"/>
        </w:rPr>
        <w:t>PostgreSQL</w:t>
      </w:r>
      <w:proofErr w:type="spellEnd"/>
      <w:r w:rsidRPr="00410C08">
        <w:rPr>
          <w:rFonts w:ascii="Arial" w:hAnsi="Arial" w:cs="Arial"/>
        </w:rPr>
        <w:t xml:space="preserve"> se ejecuta en todos los principales sistemas operativos, ha sido compatible con ACID desde 2001 y tiene complementos potentes como el popular extensor de base de datos geoespacial </w:t>
      </w:r>
      <w:proofErr w:type="spellStart"/>
      <w:r w:rsidRPr="00410C08">
        <w:rPr>
          <w:rFonts w:ascii="Arial" w:hAnsi="Arial" w:cs="Arial"/>
        </w:rPr>
        <w:t>PostGIS</w:t>
      </w:r>
      <w:proofErr w:type="spellEnd"/>
      <w:r w:rsidRPr="00410C08">
        <w:rPr>
          <w:rFonts w:ascii="Arial" w:hAnsi="Arial" w:cs="Arial"/>
        </w:rPr>
        <w:t xml:space="preserve">. No es de extrañar que </w:t>
      </w:r>
      <w:proofErr w:type="spellStart"/>
      <w:r w:rsidRPr="00410C08">
        <w:rPr>
          <w:rFonts w:ascii="Arial" w:hAnsi="Arial" w:cs="Arial"/>
        </w:rPr>
        <w:t>PostgreSQL</w:t>
      </w:r>
      <w:proofErr w:type="spellEnd"/>
      <w:r w:rsidRPr="00410C08">
        <w:rPr>
          <w:rFonts w:ascii="Arial" w:hAnsi="Arial" w:cs="Arial"/>
        </w:rPr>
        <w:t xml:space="preserve"> se haya convertido en la base de datos relacional de código abierto elegida por muchas personas y organizaciones </w:t>
      </w:r>
      <w:r w:rsidRPr="00410C08">
        <w:rPr>
          <w:rFonts w:ascii="Arial" w:hAnsi="Arial" w:cs="Arial"/>
        </w:rPr>
        <w:fldChar w:fldCharType="begin"/>
      </w:r>
      <w:r w:rsidRPr="00410C08">
        <w:rPr>
          <w:rFonts w:ascii="Arial" w:hAnsi="Arial" w:cs="Arial"/>
        </w:rPr>
        <w:instrText xml:space="preserve"> ADDIN ZOTERO_ITEM CSL_CITATION {"citationID":"vwjFreDO","properties":{"formattedCitation":"({\\i{}PostgreSQL: About}, s.\\uc0\\u160{}f.)","plainCitation":"(PostgreSQL: About, s. f.)","noteIndex":0},"citationItems":[{"id":40,"uris":["http://zotero.org/users/14998403/items/SFT4HMZC"],"itemData":{"id":40,"type":"webpage","title":"PostgreSQL: About","URL":"https://www.postgresql.org/about/","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PostgreSQL: About</w:t>
      </w:r>
      <w:r w:rsidRPr="00410C08">
        <w:rPr>
          <w:rFonts w:ascii="Arial" w:hAnsi="Arial" w:cs="Arial"/>
        </w:rPr>
        <w:t>, s. f.)</w:t>
      </w:r>
      <w:r w:rsidRPr="00410C08">
        <w:rPr>
          <w:rFonts w:ascii="Arial" w:hAnsi="Arial" w:cs="Arial"/>
        </w:rPr>
        <w:fldChar w:fldCharType="end"/>
      </w:r>
      <w:r w:rsidRPr="00410C08">
        <w:rPr>
          <w:rFonts w:ascii="Arial" w:hAnsi="Arial" w:cs="Arial"/>
        </w:rPr>
        <w:t>.</w:t>
      </w:r>
    </w:p>
    <w:p w14:paraId="22788442" w14:textId="77777777" w:rsidR="00C16CA8" w:rsidRPr="00410C08" w:rsidRDefault="00C16CA8" w:rsidP="00C16CA8">
      <w:pPr>
        <w:pStyle w:val="Ttulo3"/>
        <w:spacing w:line="360" w:lineRule="auto"/>
        <w:jc w:val="both"/>
        <w:rPr>
          <w:rFonts w:cs="Arial"/>
        </w:rPr>
      </w:pPr>
      <w:bookmarkStart w:id="126" w:name="_Toc177529212"/>
      <w:r w:rsidRPr="00410C08">
        <w:rPr>
          <w:rFonts w:cs="Arial"/>
        </w:rPr>
        <w:t>1.4.3 Bibliotecas.</w:t>
      </w:r>
      <w:bookmarkEnd w:id="126"/>
    </w:p>
    <w:p w14:paraId="04769280"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t>En </w:t>
      </w:r>
      <w:hyperlink r:id="rId37"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8"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 xml:space="preserve">A continuación, se describen las librerías o bibliotecas a utilizar en el desarrollo de la propuesta de solución </w:t>
      </w:r>
      <w:commentRangeStart w:id="127"/>
      <w:r w:rsidRPr="00410C08">
        <w:rPr>
          <w:rFonts w:ascii="Arial" w:hAnsi="Arial" w:cs="Arial"/>
        </w:rPr>
        <w:fldChar w:fldCharType="begin"/>
      </w:r>
      <w:r w:rsidRPr="00410C08">
        <w:rPr>
          <w:rFonts w:ascii="Arial" w:hAnsi="Arial" w:cs="Arial"/>
        </w:rPr>
        <w:instrText xml:space="preserve"> ADDIN ZOTERO_ITEM CSL_CITATION {"citationID":"dv1ovh91","properties":{"formattedCitation":"(\\uc0\\u171{}Biblioteca (inform\\uc0\\u225{}tica)\\uc0\\u187{}, 2023)","plainCitation":"(«Biblioteca (informática)», 2023)","noteIndex":0},"citationItems":[{"id":42,"uris":["http://zotero.org/users/14998403/items/54AKFQ7Q"],"itemData":{"id":42,"type":"entry-encyclopedia","abstract":"En informática, una biblioteca o, llamada por vicio del lenguaje, librería (del inglés library) es un conjunto de implementaciones funcionales, codificadas en un lenguaje de programación, que ofrece una interfaz bien definida para la funcionalidad que se invoca. \nA diferencia de un programa ejecutable, el comportamiento que implementa una biblioteca no espera ser utilizada de forma autónoma (un programa sí: tiene un punto de entrada principal), sino que su fin es ser utilizada por otros programas, independientes y de forma simultánea. Por otra parte, el comportamiento de una biblioteca no tiene por qué diferenciarse demasiado del que pudiera especificarse en un programa. Es más, unas bibliotecas pueden requerir de otras para funcionar, pues el comportamiento que definen refina, o altera, el comportamiento de la biblioteca original; o bien la hace disponible para otra tecnología o lenguaje de programación.\nLas bibliotecas pueden vincularse a un programa (o a otra biblioteca) en distintos puntos del desarrollo o la ejecución, según el tipo de vínculo que se quiera establecer, tal y como se detalla en el apartado de \"Tipos\".\nLa mayoría de los sistemas operativos modernos proporcionan bibliotecas que implementan los servicios del sistema. De esta manera, estos servicios se han convertido en una «materia prima» que cualquier aplicación moderna espera que el sistema operativo ofrezca. Como tal, la mayor parte del código utilizado por las aplicaciones modernas se ofrece en estas bibliotecas.","container-title":"Wikipedia, la enciclopedia libre","language":"es","license":"Creative Commons Attribution-ShareAlike License","note":"Page Version ID: 156311323","source":"Wikipedia","title":"Biblioteca (informática)","URL":"https://es.wikipedia.org/w/index.php?title=Biblioteca_(inform%C3%A1tica)&amp;oldid=156311323","accessed":{"date-parts":[["2024",9,10]]},"issued":{"date-parts":[["2023",12,25]]}}}],"schema":"https://github.com/citation-style-language/schema/raw/master/csl-citation.json"} </w:instrText>
      </w:r>
      <w:r w:rsidRPr="00410C08">
        <w:rPr>
          <w:rFonts w:ascii="Arial" w:hAnsi="Arial" w:cs="Arial"/>
        </w:rPr>
        <w:fldChar w:fldCharType="separate"/>
      </w:r>
      <w:r w:rsidRPr="00410C08">
        <w:rPr>
          <w:rFonts w:ascii="Arial" w:hAnsi="Arial" w:cs="Arial"/>
        </w:rPr>
        <w:t>(«Biblioteca (informática)», 2023)</w:t>
      </w:r>
      <w:r w:rsidRPr="00410C08">
        <w:rPr>
          <w:rFonts w:ascii="Arial" w:hAnsi="Arial" w:cs="Arial"/>
        </w:rPr>
        <w:fldChar w:fldCharType="end"/>
      </w:r>
      <w:r w:rsidRPr="00410C08">
        <w:rPr>
          <w:rFonts w:ascii="Arial" w:hAnsi="Arial" w:cs="Arial"/>
        </w:rPr>
        <w:t>:</w:t>
      </w:r>
      <w:commentRangeEnd w:id="127"/>
      <w:r w:rsidR="00AE76F5">
        <w:rPr>
          <w:rStyle w:val="Refdecomentario"/>
          <w:lang w:eastAsia="es-ES"/>
        </w:rPr>
        <w:commentReference w:id="127"/>
      </w:r>
    </w:p>
    <w:p w14:paraId="53DEE6A8" w14:textId="77777777" w:rsidR="00C16CA8" w:rsidRPr="00410C08" w:rsidRDefault="00C16CA8" w:rsidP="00C16CA8">
      <w:pPr>
        <w:pStyle w:val="Ttulo4"/>
        <w:spacing w:line="360" w:lineRule="auto"/>
        <w:jc w:val="both"/>
        <w:rPr>
          <w:rFonts w:cs="Arial"/>
        </w:rPr>
      </w:pPr>
      <w:bookmarkStart w:id="128" w:name="_Toc177529213"/>
      <w:proofErr w:type="spellStart"/>
      <w:r w:rsidRPr="00410C08">
        <w:rPr>
          <w:rFonts w:cs="Arial"/>
        </w:rPr>
        <w:t>Tensorflow</w:t>
      </w:r>
      <w:proofErr w:type="spellEnd"/>
      <w:r w:rsidRPr="00410C08">
        <w:rPr>
          <w:rFonts w:cs="Arial"/>
        </w:rPr>
        <w:t xml:space="preserve"> V 2.15.0</w:t>
      </w:r>
      <w:bookmarkEnd w:id="128"/>
    </w:p>
    <w:p w14:paraId="294390AD" w14:textId="77777777" w:rsidR="00C16CA8" w:rsidRPr="00410C08" w:rsidRDefault="00C16CA8" w:rsidP="00C16CA8">
      <w:pPr>
        <w:spacing w:before="100" w:beforeAutospacing="1" w:afterAutospacing="1" w:line="360" w:lineRule="auto"/>
        <w:jc w:val="both"/>
        <w:rPr>
          <w:rFonts w:ascii="Arial" w:hAnsi="Arial" w:cs="Arial"/>
          <w:b/>
        </w:rPr>
      </w:pPr>
      <w:proofErr w:type="spellStart"/>
      <w:r w:rsidRPr="00410C08">
        <w:rPr>
          <w:rFonts w:ascii="Arial" w:hAnsi="Arial" w:cs="Arial"/>
          <w:bCs/>
          <w:shd w:val="clear" w:color="auto" w:fill="FFFFFF"/>
        </w:rPr>
        <w:t>TensorFlow</w:t>
      </w:r>
      <w:proofErr w:type="spellEnd"/>
      <w:r w:rsidRPr="00410C08">
        <w:rPr>
          <w:rFonts w:ascii="Arial" w:hAnsi="Arial" w:cs="Arial"/>
          <w:shd w:val="clear" w:color="auto" w:fill="FFFFFF"/>
        </w:rPr>
        <w:t> es una biblioteca de </w:t>
      </w:r>
      <w:hyperlink r:id="rId39"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40"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41"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2"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14:paraId="201207EE" w14:textId="77777777"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w:t>
      </w:r>
      <w:r w:rsidRPr="00410C08">
        <w:rPr>
          <w:rFonts w:ascii="Arial" w:hAnsi="Arial" w:cs="Arial"/>
        </w:rPr>
        <w:lastRenderedPageBreak/>
        <w:t>arquitecturas personalizadas). Esta flexibilidad es crucial para adaptarse a diferentes tipos de datos y requisitos de negocio</w:t>
      </w:r>
    </w:p>
    <w:p w14:paraId="6EC6E916" w14:textId="77777777" w:rsidR="00C16CA8" w:rsidRPr="00410C08" w:rsidRDefault="00C16CA8" w:rsidP="00C16CA8">
      <w:pPr>
        <w:pStyle w:val="Textoindependiente"/>
        <w:spacing w:line="360" w:lineRule="auto"/>
        <w:ind w:firstLine="0"/>
        <w:jc w:val="both"/>
        <w:rPr>
          <w:rFonts w:ascii="Arial" w:hAnsi="Arial" w:cs="Arial"/>
        </w:rPr>
      </w:pPr>
    </w:p>
    <w:p w14:paraId="5FE8D099" w14:textId="77777777"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p>
    <w:p w14:paraId="01977519" w14:textId="77777777" w:rsidR="00C16CA8" w:rsidRPr="00410C08" w:rsidRDefault="00C16CA8" w:rsidP="00C16CA8">
      <w:pPr>
        <w:pStyle w:val="Textoindependiente"/>
        <w:spacing w:line="360" w:lineRule="auto"/>
        <w:ind w:firstLine="0"/>
        <w:jc w:val="both"/>
        <w:rPr>
          <w:rFonts w:ascii="Arial" w:hAnsi="Arial" w:cs="Arial"/>
        </w:rPr>
      </w:pPr>
    </w:p>
    <w:p w14:paraId="2A73E8B2" w14:textId="77777777"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Además cuenta con un ecosistema completo de herramientas específicamente para desarrollar sistemas de recomendaciones potentes </w:t>
      </w:r>
      <w:commentRangeStart w:id="129"/>
      <w:r w:rsidRPr="00410C08">
        <w:rPr>
          <w:rFonts w:ascii="Arial" w:hAnsi="Arial" w:cs="Arial"/>
        </w:rPr>
        <w:fldChar w:fldCharType="begin"/>
      </w:r>
      <w:r w:rsidRPr="00410C08">
        <w:rPr>
          <w:rFonts w:ascii="Arial" w:hAnsi="Arial" w:cs="Arial"/>
        </w:rPr>
        <w:instrText xml:space="preserve"> ADDIN ZOTERO_ITEM CSL_CITATION {"citationID":"ePFR7xhz","properties":{"formattedCitation":"({\\i{}Por qu\\uc0\\u233{} TensorFlow}, s.\\uc0\\u160{}f.)","plainCitation":"(Por qué TensorFlow, s. f.)","noteIndex":0},"citationItems":[{"id":44,"uris":["http://zotero.org/users/14998403/items/YJUYG7GY"],"itemData":{"id":44,"type":"webpage","abstract":"Seas experto o principiante, TensorFlow es una plataforma de extremo a extremo que facilita tanto la creación como la implementación de modelos de AA.","container-title":"TensorFlow","language":"es-419","title":"Por qué TensorFlow","URL":"https://www.tensorflow.org/about?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Por qué TensorFlow</w:t>
      </w:r>
      <w:r w:rsidRPr="00410C08">
        <w:rPr>
          <w:rFonts w:ascii="Arial" w:hAnsi="Arial" w:cs="Arial"/>
        </w:rPr>
        <w:t>, s. f.)</w:t>
      </w:r>
      <w:r w:rsidRPr="00410C08">
        <w:rPr>
          <w:rFonts w:ascii="Arial" w:hAnsi="Arial" w:cs="Arial"/>
        </w:rPr>
        <w:fldChar w:fldCharType="end"/>
      </w:r>
      <w:r w:rsidRPr="00410C08">
        <w:rPr>
          <w:rFonts w:ascii="Arial" w:hAnsi="Arial" w:cs="Arial"/>
        </w:rPr>
        <w:t>.</w:t>
      </w:r>
      <w:commentRangeEnd w:id="129"/>
      <w:r w:rsidR="00AE76F5">
        <w:rPr>
          <w:rStyle w:val="Refdecomentario"/>
          <w:lang w:eastAsia="es-ES"/>
        </w:rPr>
        <w:commentReference w:id="129"/>
      </w:r>
    </w:p>
    <w:p w14:paraId="3BB2B960" w14:textId="77777777" w:rsidR="00C16CA8" w:rsidRPr="00410C08" w:rsidRDefault="00C16CA8" w:rsidP="00C16CA8">
      <w:pPr>
        <w:pStyle w:val="Ttulo4"/>
        <w:spacing w:line="360" w:lineRule="auto"/>
        <w:jc w:val="both"/>
        <w:rPr>
          <w:rFonts w:cs="Arial"/>
        </w:rPr>
      </w:pPr>
      <w:bookmarkStart w:id="130" w:name="_Toc177529214"/>
      <w:proofErr w:type="spellStart"/>
      <w:r w:rsidRPr="00410C08">
        <w:rPr>
          <w:rFonts w:cs="Arial"/>
        </w:rPr>
        <w:t>Keras</w:t>
      </w:r>
      <w:proofErr w:type="spellEnd"/>
      <w:r w:rsidRPr="00410C08">
        <w:rPr>
          <w:rFonts w:cs="Arial"/>
        </w:rPr>
        <w:t xml:space="preserve"> V 2.15.0</w:t>
      </w:r>
      <w:bookmarkEnd w:id="130"/>
    </w:p>
    <w:p w14:paraId="527E6C81" w14:textId="77777777"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proofErr w:type="spellStart"/>
      <w:r w:rsidRPr="00410C08">
        <w:rPr>
          <w:rFonts w:ascii="Arial" w:hAnsi="Arial" w:cs="Arial"/>
          <w:bCs/>
        </w:rPr>
        <w:t>Keras</w:t>
      </w:r>
      <w:proofErr w:type="spellEnd"/>
      <w:r w:rsidRPr="00410C08">
        <w:rPr>
          <w:rFonts w:ascii="Arial" w:hAnsi="Arial" w:cs="Arial"/>
        </w:rPr>
        <w:t> es una biblioteca de </w:t>
      </w:r>
      <w:hyperlink r:id="rId43"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4"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proofErr w:type="spellStart"/>
      <w:r w:rsidR="00800294">
        <w:fldChar w:fldCharType="begin"/>
      </w:r>
      <w:r w:rsidR="00800294">
        <w:instrText xml:space="preserve"> HYPERLINK "https://es.wikipedia.org/wiki/Python" \o "Python" </w:instrText>
      </w:r>
      <w:r w:rsidR="00800294">
        <w:fldChar w:fldCharType="separate"/>
      </w:r>
      <w:r w:rsidRPr="00410C08">
        <w:rPr>
          <w:rStyle w:val="Hipervnculo"/>
          <w:rFonts w:ascii="Arial" w:hAnsi="Arial" w:cs="Arial"/>
          <w:color w:val="auto"/>
          <w:u w:val="none"/>
        </w:rPr>
        <w:t>Python</w:t>
      </w:r>
      <w:proofErr w:type="spellEnd"/>
      <w:r w:rsidR="00800294">
        <w:rPr>
          <w:rStyle w:val="Hipervnculo"/>
          <w:rFonts w:ascii="Arial" w:hAnsi="Arial" w:cs="Arial"/>
          <w:color w:val="auto"/>
          <w:u w:val="none"/>
        </w:rPr>
        <w:fldChar w:fldCharType="end"/>
      </w:r>
      <w:r w:rsidRPr="00410C08">
        <w:rPr>
          <w:rFonts w:ascii="Arial" w:hAnsi="Arial" w:cs="Arial"/>
        </w:rPr>
        <w:t>. Es capaz de ejecutarse sobre </w:t>
      </w:r>
      <w:proofErr w:type="spellStart"/>
      <w:r w:rsidR="00800294">
        <w:fldChar w:fldCharType="begin"/>
      </w:r>
      <w:r w:rsidR="00800294">
        <w:instrText xml:space="preserve"> HYPERLINK "https://es.wikipedia.org/wiki/TensorFlow" \o "TensorFlow" </w:instrText>
      </w:r>
      <w:r w:rsidR="00800294">
        <w:fldChar w:fldCharType="separate"/>
      </w:r>
      <w:r w:rsidRPr="00410C08">
        <w:rPr>
          <w:rStyle w:val="Hipervnculo"/>
          <w:rFonts w:ascii="Arial" w:hAnsi="Arial" w:cs="Arial"/>
          <w:color w:val="auto"/>
          <w:u w:val="none"/>
        </w:rPr>
        <w:t>TensorFlow</w:t>
      </w:r>
      <w:proofErr w:type="spellEnd"/>
      <w:r w:rsidR="00800294">
        <w:rPr>
          <w:rStyle w:val="Hipervnculo"/>
          <w:rFonts w:ascii="Arial" w:hAnsi="Arial" w:cs="Arial"/>
          <w:color w:val="auto"/>
          <w:u w:val="none"/>
        </w:rPr>
        <w:fldChar w:fldCharType="end"/>
      </w:r>
      <w:r w:rsidRPr="00410C08">
        <w:rPr>
          <w:rFonts w:ascii="Arial" w:hAnsi="Arial" w:cs="Arial"/>
        </w:rPr>
        <w:t>, </w:t>
      </w:r>
      <w:hyperlink r:id="rId45" w:tooltip="Microsoft Cognitive Toolkit" w:history="1">
        <w:r w:rsidRPr="00410C08">
          <w:rPr>
            <w:rStyle w:val="Hipervnculo"/>
            <w:rFonts w:ascii="Arial" w:hAnsi="Arial" w:cs="Arial"/>
            <w:color w:val="auto"/>
            <w:u w:val="none"/>
          </w:rPr>
          <w:t xml:space="preserve">Microsoft </w:t>
        </w:r>
        <w:proofErr w:type="spellStart"/>
        <w:r w:rsidRPr="00410C08">
          <w:rPr>
            <w:rStyle w:val="Hipervnculo"/>
            <w:rFonts w:ascii="Arial" w:hAnsi="Arial" w:cs="Arial"/>
            <w:color w:val="auto"/>
            <w:u w:val="none"/>
          </w:rPr>
          <w:t>Cognitive</w:t>
        </w:r>
        <w:proofErr w:type="spellEnd"/>
        <w:r w:rsidRPr="00410C08">
          <w:rPr>
            <w:rStyle w:val="Hipervnculo"/>
            <w:rFonts w:ascii="Arial" w:hAnsi="Arial" w:cs="Arial"/>
            <w:color w:val="auto"/>
            <w:u w:val="none"/>
          </w:rPr>
          <w:t xml:space="preserve"> </w:t>
        </w:r>
        <w:proofErr w:type="spellStart"/>
        <w:r w:rsidRPr="00410C08">
          <w:rPr>
            <w:rStyle w:val="Hipervnculo"/>
            <w:rFonts w:ascii="Arial" w:hAnsi="Arial" w:cs="Arial"/>
            <w:color w:val="auto"/>
            <w:u w:val="none"/>
          </w:rPr>
          <w:t>Toolkit</w:t>
        </w:r>
        <w:proofErr w:type="spellEnd"/>
      </w:hyperlink>
      <w:r w:rsidRPr="00410C08">
        <w:rPr>
          <w:rFonts w:ascii="Arial" w:hAnsi="Arial" w:cs="Arial"/>
        </w:rPr>
        <w:t> o </w:t>
      </w:r>
      <w:proofErr w:type="spellStart"/>
      <w:r w:rsidR="00800294">
        <w:fldChar w:fldCharType="begin"/>
      </w:r>
      <w:r w:rsidR="00800294">
        <w:instrText xml:space="preserve"> HYPERLINK "https://es.wikipedia.org/w/index.php?title=Theano&amp;action=edit&amp;redlink=1" \o "Theano (aún no redactado)" </w:instrText>
      </w:r>
      <w:r w:rsidR="00800294">
        <w:fldChar w:fldCharType="separate"/>
      </w:r>
      <w:r w:rsidRPr="00410C08">
        <w:rPr>
          <w:rStyle w:val="Hipervnculo"/>
          <w:rFonts w:ascii="Arial" w:hAnsi="Arial" w:cs="Arial"/>
          <w:color w:val="auto"/>
          <w:u w:val="none"/>
        </w:rPr>
        <w:t>Theano</w:t>
      </w:r>
      <w:proofErr w:type="spellEnd"/>
      <w:r w:rsidR="00800294">
        <w:rPr>
          <w:rStyle w:val="Hipervnculo"/>
          <w:rFonts w:ascii="Arial" w:hAnsi="Arial" w:cs="Arial"/>
          <w:color w:val="auto"/>
          <w:u w:val="none"/>
        </w:rPr>
        <w:fldChar w:fldCharType="end"/>
      </w:r>
      <w:r w:rsidRPr="00410C08">
        <w:rPr>
          <w:rFonts w:ascii="Arial" w:hAnsi="Arial" w:cs="Arial"/>
        </w:rPr>
        <w:t xml:space="preserve">. </w:t>
      </w:r>
    </w:p>
    <w:p w14:paraId="5715841A" w14:textId="77777777"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6"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14:paraId="6F79C138" w14:textId="77777777"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Keras</w:t>
      </w:r>
      <w:proofErr w:type="spellEnd"/>
      <w:r w:rsidRPr="00410C08">
        <w:rPr>
          <w:rFonts w:ascii="Arial" w:hAnsi="Arial" w:cs="Arial"/>
        </w:rPr>
        <w:t xml:space="preserve"> se encarga de gestionar muchos de los detalles de implementación de bajo nivel, como la optimización, la propagación hacia atrás y la gestión de los tensores. Esto permitirá construir modelos de manera más rápida y con menos </w:t>
      </w:r>
      <w:commentRangeStart w:id="131"/>
      <w:r w:rsidRPr="00410C08">
        <w:rPr>
          <w:rFonts w:ascii="Arial" w:hAnsi="Arial" w:cs="Arial"/>
        </w:rPr>
        <w:t xml:space="preserve">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commentRangeEnd w:id="131"/>
      <w:r w:rsidR="00AE76F5">
        <w:rPr>
          <w:rStyle w:val="Refdecomentario"/>
          <w:lang w:eastAsia="es-ES"/>
        </w:rPr>
        <w:commentReference w:id="131"/>
      </w:r>
    </w:p>
    <w:p w14:paraId="2CF67123" w14:textId="77777777" w:rsidR="00C16CA8" w:rsidRPr="00410C08" w:rsidRDefault="00C16CA8" w:rsidP="00C16CA8">
      <w:pPr>
        <w:pStyle w:val="Ttulo4"/>
        <w:spacing w:line="360" w:lineRule="auto"/>
        <w:jc w:val="both"/>
        <w:rPr>
          <w:rFonts w:cs="Arial"/>
        </w:rPr>
      </w:pPr>
      <w:bookmarkStart w:id="132" w:name="_Toc177529215"/>
      <w:proofErr w:type="spellStart"/>
      <w:r w:rsidRPr="00410C08">
        <w:rPr>
          <w:rFonts w:cs="Arial"/>
        </w:rPr>
        <w:t>TensorFlow</w:t>
      </w:r>
      <w:proofErr w:type="spellEnd"/>
      <w:r w:rsidRPr="00410C08">
        <w:rPr>
          <w:rFonts w:cs="Arial"/>
        </w:rPr>
        <w:t xml:space="preserve"> </w:t>
      </w:r>
      <w:proofErr w:type="spellStart"/>
      <w:r w:rsidRPr="00410C08">
        <w:rPr>
          <w:rFonts w:cs="Arial"/>
        </w:rPr>
        <w:t>Recommenders</w:t>
      </w:r>
      <w:proofErr w:type="spellEnd"/>
      <w:r w:rsidRPr="00410C08">
        <w:rPr>
          <w:rFonts w:cs="Arial"/>
        </w:rPr>
        <w:t xml:space="preserve"> V 0.7.3</w:t>
      </w:r>
      <w:bookmarkEnd w:id="132"/>
    </w:p>
    <w:p w14:paraId="055F25DC" w14:textId="77777777" w:rsidR="00C16CA8" w:rsidRPr="00410C08" w:rsidRDefault="00C16CA8" w:rsidP="00C16CA8">
      <w:pPr>
        <w:spacing w:line="360" w:lineRule="auto"/>
        <w:jc w:val="both"/>
        <w:rPr>
          <w:rFonts w:ascii="Arial" w:hAnsi="Arial" w:cs="Arial"/>
        </w:rPr>
      </w:pPr>
      <w:proofErr w:type="spellStart"/>
      <w:r w:rsidRPr="00410C08">
        <w:rPr>
          <w:rFonts w:ascii="Arial" w:hAnsi="Arial" w:cs="Arial"/>
          <w:shd w:val="clear" w:color="auto" w:fill="FFFFFF"/>
        </w:rPr>
        <w:t>TensorFlow</w:t>
      </w:r>
      <w:proofErr w:type="spellEnd"/>
      <w:r w:rsidRPr="00410C08">
        <w:rPr>
          <w:rFonts w:ascii="Arial" w:hAnsi="Arial" w:cs="Arial"/>
          <w:shd w:val="clear" w:color="auto" w:fill="FFFFFF"/>
        </w:rPr>
        <w:t> </w:t>
      </w:r>
      <w:proofErr w:type="spellStart"/>
      <w:r w:rsidRPr="00410C08">
        <w:rPr>
          <w:rFonts w:ascii="Arial" w:hAnsi="Arial" w:cs="Arial"/>
          <w:shd w:val="clear" w:color="auto" w:fill="FFFFFF"/>
        </w:rPr>
        <w:t>Recommenders</w:t>
      </w:r>
      <w:proofErr w:type="spellEnd"/>
      <w:r w:rsidRPr="00410C08">
        <w:rPr>
          <w:rFonts w:ascii="Arial" w:hAnsi="Arial" w:cs="Arial"/>
          <w:shd w:val="clear" w:color="auto" w:fill="FFFFFF"/>
        </w:rPr>
        <w:t xml:space="preserve">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lastRenderedPageBreak/>
        <w:t xml:space="preserve">Se basa en </w:t>
      </w:r>
      <w:proofErr w:type="spellStart"/>
      <w:r w:rsidRPr="00410C08">
        <w:rPr>
          <w:rFonts w:ascii="Arial" w:hAnsi="Arial" w:cs="Arial"/>
          <w:shd w:val="clear" w:color="auto" w:fill="FFFFFF"/>
        </w:rPr>
        <w:t>Keras</w:t>
      </w:r>
      <w:proofErr w:type="spellEnd"/>
      <w:r w:rsidRPr="00410C08">
        <w:rPr>
          <w:rFonts w:ascii="Arial" w:hAnsi="Arial" w:cs="Arial"/>
          <w:shd w:val="clear" w:color="auto" w:fill="FFFFFF"/>
        </w:rPr>
        <w:t xml:space="preserve">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14:paraId="2E3C09BE" w14:textId="77777777"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Compilar y evaluar modelos de recuperación de recomendación.</w:t>
      </w:r>
    </w:p>
    <w:p w14:paraId="504E86EE" w14:textId="77777777"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7"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14:paraId="6F9B282F" w14:textId="77777777"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48"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14:paraId="2E61771B" w14:textId="77777777" w:rsidR="00C16CA8" w:rsidRPr="00410C08" w:rsidRDefault="00C16CA8" w:rsidP="00C16CA8">
      <w:pPr>
        <w:pStyle w:val="Ttulo4"/>
        <w:spacing w:line="360" w:lineRule="auto"/>
        <w:jc w:val="both"/>
        <w:rPr>
          <w:rFonts w:cs="Arial"/>
        </w:rPr>
      </w:pPr>
      <w:bookmarkStart w:id="133" w:name="_Toc177529216"/>
      <w:proofErr w:type="spellStart"/>
      <w:r w:rsidRPr="00410C08">
        <w:rPr>
          <w:rFonts w:cs="Arial"/>
          <w:shd w:val="clear" w:color="auto" w:fill="FFFFFF"/>
        </w:rPr>
        <w:t>NumPy</w:t>
      </w:r>
      <w:bookmarkEnd w:id="133"/>
      <w:proofErr w:type="spellEnd"/>
      <w:r w:rsidRPr="00410C08">
        <w:rPr>
          <w:rFonts w:cs="Arial"/>
          <w:shd w:val="clear" w:color="auto" w:fill="FFFFFF"/>
        </w:rPr>
        <w:t> </w:t>
      </w:r>
    </w:p>
    <w:p w14:paraId="6C230D2A" w14:textId="77777777" w:rsidR="00C16CA8" w:rsidRPr="00410C08" w:rsidRDefault="00C16CA8" w:rsidP="00C16CA8">
      <w:pPr>
        <w:shd w:val="clear" w:color="auto" w:fill="FFFFFF"/>
        <w:spacing w:before="180" w:after="180" w:line="360" w:lineRule="auto"/>
        <w:jc w:val="both"/>
        <w:rPr>
          <w:rFonts w:ascii="Arial" w:hAnsi="Arial" w:cs="Arial"/>
          <w:shd w:val="clear" w:color="auto" w:fill="FFFFFF"/>
        </w:rPr>
      </w:pPr>
      <w:proofErr w:type="spellStart"/>
      <w:r w:rsidRPr="00410C08">
        <w:rPr>
          <w:rFonts w:ascii="Arial" w:hAnsi="Arial" w:cs="Arial"/>
          <w:bCs/>
          <w:shd w:val="clear" w:color="auto" w:fill="FFFFFF"/>
        </w:rPr>
        <w:t>NumPy</w:t>
      </w:r>
      <w:proofErr w:type="spellEnd"/>
      <w:r w:rsidRPr="00410C08">
        <w:rPr>
          <w:rFonts w:ascii="Arial" w:hAnsi="Arial" w:cs="Arial"/>
          <w:shd w:val="clear" w:color="auto" w:fill="FFFFFF"/>
        </w:rPr>
        <w:t> es una biblioteca para el </w:t>
      </w:r>
      <w:hyperlink r:id="rId49" w:tooltip="Python" w:history="1">
        <w:r w:rsidRPr="00410C08">
          <w:rPr>
            <w:rStyle w:val="Hipervnculo"/>
            <w:rFonts w:ascii="Arial" w:hAnsi="Arial" w:cs="Arial"/>
            <w:color w:val="auto"/>
            <w:u w:val="none"/>
            <w:shd w:val="clear" w:color="auto" w:fill="FFFFFF"/>
          </w:rPr>
          <w:t xml:space="preserve">lenguaje de programación </w:t>
        </w:r>
        <w:proofErr w:type="spellStart"/>
        <w:r w:rsidRPr="00410C08">
          <w:rPr>
            <w:rStyle w:val="Hipervnculo"/>
            <w:rFonts w:ascii="Arial" w:hAnsi="Arial" w:cs="Arial"/>
            <w:color w:val="auto"/>
            <w:u w:val="none"/>
            <w:shd w:val="clear" w:color="auto" w:fill="FFFFFF"/>
          </w:rPr>
          <w:t>Python</w:t>
        </w:r>
        <w:proofErr w:type="spellEnd"/>
      </w:hyperlink>
      <w:r w:rsidRPr="00410C08">
        <w:rPr>
          <w:rFonts w:ascii="Arial" w:hAnsi="Arial" w:cs="Arial"/>
          <w:shd w:val="clear" w:color="auto" w:fill="FFFFFF"/>
        </w:rPr>
        <w:t> que da soporte para crear </w:t>
      </w:r>
      <w:hyperlink r:id="rId50"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51"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2"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3"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4"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xml:space="preserve"> para operar con ellas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2HDC4gwU","properties":{"formattedCitation":"({\\i{}NumPy - About Us}, s.\\uc0\\u160{}f.)","plainCitation":"(NumPy - About Us, s. f.)","noteIndex":0},"citationItems":[{"id":50,"uris":["http://zotero.org/users/14998403/items/9U29NADZ"],"itemData":{"id":50,"type":"webpage","title":"NumPy - About Us","URL":"https://numpy.org/about/","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NumPy - About Us</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p>
    <w:p w14:paraId="17BCF39B" w14:textId="77777777" w:rsidR="00C16CA8" w:rsidRPr="00410C08" w:rsidRDefault="00C16CA8" w:rsidP="00C16CA8">
      <w:pPr>
        <w:pStyle w:val="Ttulo4"/>
        <w:spacing w:line="360" w:lineRule="auto"/>
        <w:jc w:val="both"/>
        <w:rPr>
          <w:rFonts w:cs="Arial"/>
        </w:rPr>
      </w:pPr>
      <w:bookmarkStart w:id="134" w:name="_Toc177529217"/>
      <w:r w:rsidRPr="00410C08">
        <w:rPr>
          <w:rFonts w:cs="Arial"/>
        </w:rPr>
        <w:t>Pandas</w:t>
      </w:r>
      <w:bookmarkEnd w:id="134"/>
    </w:p>
    <w:p w14:paraId="46DA31CA" w14:textId="77777777"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5"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6"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7"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8"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9" w:tooltip="Licencia BSD" w:history="1">
        <w:r w:rsidRPr="00410C08">
          <w:rPr>
            <w:rStyle w:val="Hipervnculo"/>
            <w:rFonts w:ascii="Arial" w:hAnsi="Arial" w:cs="Arial"/>
            <w:color w:val="auto"/>
            <w:u w:val="none"/>
            <w:shd w:val="clear" w:color="auto" w:fill="FFFFFF"/>
          </w:rPr>
          <w:t xml:space="preserve">licencia </w:t>
        </w:r>
        <w:r w:rsidRPr="00AE76F5">
          <w:rPr>
            <w:rStyle w:val="Hipervnculo"/>
            <w:rFonts w:ascii="Arial" w:hAnsi="Arial" w:cs="Arial"/>
            <w:color w:val="auto"/>
            <w:highlight w:val="yellow"/>
            <w:u w:val="none"/>
            <w:shd w:val="clear" w:color="auto" w:fill="FFFFFF"/>
          </w:rPr>
          <w:t>BSD</w:t>
        </w:r>
      </w:hyperlink>
      <w:r w:rsidRPr="00410C08">
        <w:rPr>
          <w:rFonts w:ascii="Arial" w:hAnsi="Arial" w:cs="Arial"/>
          <w:shd w:val="clear" w:color="auto" w:fill="FFFFFF"/>
        </w:rPr>
        <w:t>. ​ El nombre deriva del término "</w:t>
      </w:r>
      <w:hyperlink r:id="rId60"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1"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14:paraId="3BB4D9DD" w14:textId="77777777" w:rsidR="000D541C" w:rsidRPr="00410C08" w:rsidRDefault="000D541C" w:rsidP="00C16CA8">
      <w:pPr>
        <w:pStyle w:val="Textoindependiente"/>
        <w:spacing w:line="360" w:lineRule="auto"/>
        <w:ind w:firstLine="0"/>
        <w:jc w:val="both"/>
        <w:rPr>
          <w:rFonts w:ascii="Arial" w:hAnsi="Arial" w:cs="Arial"/>
          <w:b/>
        </w:rPr>
      </w:pPr>
    </w:p>
    <w:p w14:paraId="2416D811" w14:textId="77777777" w:rsidR="00C16CA8" w:rsidRPr="000D541C" w:rsidRDefault="00C16CA8" w:rsidP="000D541C">
      <w:pPr>
        <w:pStyle w:val="Ttulo3"/>
      </w:pPr>
      <w:bookmarkStart w:id="135" w:name="_Toc177529218"/>
      <w:r w:rsidRPr="000D541C">
        <w:t>1.4.4 Entorno de Desarrollo.</w:t>
      </w:r>
      <w:bookmarkEnd w:id="135"/>
    </w:p>
    <w:p w14:paraId="1B6BC36B" w14:textId="77777777" w:rsidR="00C16CA8" w:rsidRPr="00410C08" w:rsidRDefault="00C16CA8" w:rsidP="00C16CA8">
      <w:pPr>
        <w:pStyle w:val="Ttulo4"/>
        <w:spacing w:line="360" w:lineRule="auto"/>
        <w:jc w:val="both"/>
        <w:rPr>
          <w:rFonts w:cs="Arial"/>
        </w:rPr>
      </w:pPr>
      <w:bookmarkStart w:id="136" w:name="_Toc177529219"/>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136"/>
      <w:r w:rsidRPr="00410C08">
        <w:rPr>
          <w:rFonts w:cs="Arial"/>
        </w:rPr>
        <w:t xml:space="preserve"> </w:t>
      </w:r>
    </w:p>
    <w:p w14:paraId="10349F0A" w14:textId="77777777"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 xml:space="preserve">Visual Studio </w:t>
      </w:r>
      <w:proofErr w:type="spellStart"/>
      <w:r w:rsidRPr="00410C08">
        <w:rPr>
          <w:rFonts w:ascii="Arial" w:hAnsi="Arial" w:cs="Arial"/>
        </w:rPr>
        <w:t>Code</w:t>
      </w:r>
      <w:proofErr w:type="spellEnd"/>
      <w:r w:rsidRPr="00410C08">
        <w:rPr>
          <w:rFonts w:ascii="Arial" w:hAnsi="Arial" w:cs="Arial"/>
        </w:rPr>
        <w:t xml:space="preserve"> es un editor de código fuente </w:t>
      </w:r>
      <w:proofErr w:type="gramStart"/>
      <w:r w:rsidRPr="00410C08">
        <w:rPr>
          <w:rFonts w:ascii="Arial" w:hAnsi="Arial" w:cs="Arial"/>
        </w:rPr>
        <w:t>ligero</w:t>
      </w:r>
      <w:proofErr w:type="gramEnd"/>
      <w:r w:rsidRPr="00410C08">
        <w:rPr>
          <w:rFonts w:ascii="Arial" w:hAnsi="Arial" w:cs="Arial"/>
        </w:rPr>
        <w:t xml:space="preserve"> pero potente que se ejecuta en su escritorio y está disponible para Windows, </w:t>
      </w:r>
      <w:proofErr w:type="spellStart"/>
      <w:r w:rsidRPr="00410C08">
        <w:rPr>
          <w:rFonts w:ascii="Arial" w:hAnsi="Arial" w:cs="Arial"/>
        </w:rPr>
        <w:t>macOS</w:t>
      </w:r>
      <w:proofErr w:type="spellEnd"/>
      <w:r w:rsidRPr="00410C08">
        <w:rPr>
          <w:rFonts w:ascii="Arial" w:hAnsi="Arial" w:cs="Arial"/>
        </w:rPr>
        <w:t xml:space="preserve"> y Linux. Viene con soporte integrado para </w:t>
      </w:r>
      <w:proofErr w:type="spellStart"/>
      <w:r w:rsidRPr="00410C08">
        <w:rPr>
          <w:rFonts w:ascii="Arial" w:hAnsi="Arial" w:cs="Arial"/>
        </w:rPr>
        <w:t>Python</w:t>
      </w:r>
      <w:proofErr w:type="spellEnd"/>
      <w:r w:rsidRPr="00410C08">
        <w:rPr>
          <w:rFonts w:ascii="Arial" w:hAnsi="Arial" w:cs="Arial"/>
        </w:rPr>
        <w:t xml:space="preserve"> y tiene un rico ecosistema de extensiones </w:t>
      </w:r>
      <w:r w:rsidRPr="00410C08">
        <w:rPr>
          <w:rFonts w:ascii="Arial" w:hAnsi="Arial" w:cs="Arial"/>
        </w:rPr>
        <w:lastRenderedPageBreak/>
        <w:t xml:space="preserve">para otros lenguajes (como C ++, C #, Java, </w:t>
      </w:r>
      <w:proofErr w:type="spellStart"/>
      <w:r w:rsidRPr="00410C08">
        <w:rPr>
          <w:rFonts w:ascii="Arial" w:hAnsi="Arial" w:cs="Arial"/>
        </w:rPr>
        <w:t>Javascript</w:t>
      </w:r>
      <w:proofErr w:type="spellEnd"/>
      <w:r w:rsidRPr="00410C08">
        <w:rPr>
          <w:rFonts w:ascii="Arial" w:hAnsi="Arial" w:cs="Arial"/>
        </w:rPr>
        <w:t xml:space="preserve">, PHP, </w:t>
      </w:r>
      <w:proofErr w:type="spellStart"/>
      <w:r w:rsidRPr="00410C08">
        <w:rPr>
          <w:rFonts w:ascii="Arial" w:hAnsi="Arial" w:cs="Arial"/>
        </w:rPr>
        <w:t>Go</w:t>
      </w:r>
      <w:proofErr w:type="spellEnd"/>
      <w:r w:rsidRPr="00410C08">
        <w:rPr>
          <w:rFonts w:ascii="Arial" w:hAnsi="Arial" w:cs="Arial"/>
        </w:rPr>
        <w:t xml:space="preserve">) y tiempos de ejecución (como .NET y </w:t>
      </w:r>
      <w:proofErr w:type="spellStart"/>
      <w:r w:rsidRPr="00410C08">
        <w:rPr>
          <w:rFonts w:ascii="Arial" w:hAnsi="Arial" w:cs="Arial"/>
        </w:rPr>
        <w:t>Unity</w:t>
      </w:r>
      <w:proofErr w:type="spellEnd"/>
      <w:r w:rsidRPr="00410C08">
        <w:rPr>
          <w:rFonts w:ascii="Arial" w:hAnsi="Arial" w:cs="Arial"/>
        </w:rPr>
        <w:t>)</w:t>
      </w:r>
      <w:r w:rsidR="000D541C">
        <w:rPr>
          <w:rFonts w:ascii="Arial" w:hAnsi="Arial" w:cs="Arial"/>
        </w:rPr>
        <w:t>.</w:t>
      </w:r>
    </w:p>
    <w:p w14:paraId="4DC5FAD4" w14:textId="77777777" w:rsidR="00C16CA8" w:rsidRPr="004843BE" w:rsidRDefault="00C16CA8" w:rsidP="000D541C">
      <w:pPr>
        <w:pStyle w:val="Ttulo2"/>
      </w:pPr>
      <w:bookmarkStart w:id="137" w:name="_Toc177529220"/>
      <w:r>
        <w:t xml:space="preserve">1.5 </w:t>
      </w:r>
      <w:r w:rsidRPr="004843BE">
        <w:t>Conclusiones del Capítulo.</w:t>
      </w:r>
      <w:bookmarkEnd w:id="137"/>
    </w:p>
    <w:p w14:paraId="3F3479B2" w14:textId="77777777"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14:paraId="5B2D83F8" w14:textId="77777777" w:rsidR="00C16CA8" w:rsidRPr="008B36C6"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w:t>
      </w:r>
      <w:commentRangeStart w:id="138"/>
      <w:r w:rsidRPr="008B36C6">
        <w:rPr>
          <w:rFonts w:ascii="Arial" w:hAnsi="Arial" w:cs="Arial"/>
        </w:rPr>
        <w:t xml:space="preserve">Esto permitió alcanzar un mayor dominio sobre los fundamentos de los </w:t>
      </w:r>
      <w:r>
        <w:rPr>
          <w:rFonts w:ascii="Arial" w:hAnsi="Arial" w:cs="Arial"/>
        </w:rPr>
        <w:t>Sistemas de Recomendaciones</w:t>
      </w:r>
      <w:r w:rsidRPr="008B36C6">
        <w:rPr>
          <w:rFonts w:ascii="Arial" w:hAnsi="Arial" w:cs="Arial"/>
        </w:rPr>
        <w:t xml:space="preserve">. </w:t>
      </w:r>
      <w:commentRangeEnd w:id="138"/>
      <w:r w:rsidR="00AE76F5">
        <w:rPr>
          <w:rStyle w:val="Refdecomentario"/>
        </w:rPr>
        <w:commentReference w:id="138"/>
      </w:r>
    </w:p>
    <w:p w14:paraId="7C2CA6EB" w14:textId="77777777" w:rsidR="00C16CA8" w:rsidRPr="00A323BC" w:rsidRDefault="00C16CA8" w:rsidP="00C16CA8">
      <w:pPr>
        <w:pStyle w:val="Prrafodelista"/>
        <w:shd w:val="clear" w:color="auto" w:fill="FFFFFF"/>
        <w:spacing w:before="180" w:after="180" w:line="360" w:lineRule="auto"/>
        <w:jc w:val="both"/>
        <w:rPr>
          <w:rFonts w:ascii="Arial" w:hAnsi="Arial" w:cs="Arial"/>
        </w:rPr>
      </w:pPr>
    </w:p>
    <w:p w14:paraId="580C7FCE" w14:textId="77777777" w:rsidR="00C16CA8"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14:paraId="728FD42E" w14:textId="77777777" w:rsidR="00C16CA8" w:rsidRPr="00B76D38" w:rsidRDefault="00C16CA8" w:rsidP="00C16CA8">
      <w:pPr>
        <w:pStyle w:val="Prrafodelista"/>
        <w:jc w:val="both"/>
        <w:rPr>
          <w:rFonts w:ascii="Arial" w:hAnsi="Arial" w:cs="Arial"/>
        </w:rPr>
      </w:pPr>
    </w:p>
    <w:p w14:paraId="12CBDA75" w14:textId="77777777" w:rsidR="00C16CA8" w:rsidRPr="007C75AC" w:rsidRDefault="00C16CA8" w:rsidP="00C16CA8">
      <w:pPr>
        <w:pStyle w:val="Textoindependiente"/>
        <w:numPr>
          <w:ilvl w:val="0"/>
          <w:numId w:val="41"/>
        </w:numPr>
        <w:spacing w:line="360" w:lineRule="auto"/>
        <w:jc w:val="both"/>
        <w:rPr>
          <w:rFonts w:ascii="Arial" w:hAnsi="Arial" w:cs="Arial"/>
          <w:b/>
          <w:highlight w:val="yellow"/>
        </w:rPr>
      </w:pPr>
      <w:r w:rsidRPr="002B7A94">
        <w:rPr>
          <w:rFonts w:ascii="Arial" w:hAnsi="Arial" w:cs="Arial"/>
          <w:lang w:eastAsia="es-ES"/>
        </w:rPr>
        <w:t xml:space="preserve">El análisis </w:t>
      </w:r>
      <w:r w:rsidRPr="00AE76F5">
        <w:rPr>
          <w:rFonts w:ascii="Arial" w:hAnsi="Arial" w:cs="Arial"/>
          <w:highlight w:val="yellow"/>
          <w:lang w:eastAsia="es-ES"/>
        </w:rPr>
        <w:t xml:space="preserve">exhaustivo del caso de </w:t>
      </w:r>
      <w:commentRangeStart w:id="139"/>
      <w:r w:rsidRPr="00AE76F5">
        <w:rPr>
          <w:rFonts w:ascii="Arial" w:hAnsi="Arial" w:cs="Arial"/>
          <w:highlight w:val="yellow"/>
          <w:lang w:eastAsia="es-ES"/>
        </w:rPr>
        <w:t>estudio</w:t>
      </w:r>
      <w:commentRangeEnd w:id="139"/>
      <w:r w:rsidR="00AE76F5">
        <w:rPr>
          <w:rStyle w:val="Refdecomentario"/>
          <w:lang w:eastAsia="es-ES"/>
        </w:rPr>
        <w:commentReference w:id="139"/>
      </w:r>
      <w:r w:rsidRPr="002B7A94">
        <w:rPr>
          <w:rFonts w:ascii="Arial" w:hAnsi="Arial" w:cs="Arial"/>
          <w:lang w:eastAsia="es-ES"/>
        </w:rPr>
        <w:t xml:space="preserve"> proporcionó una oportunidad única para identificar con precisión las </w:t>
      </w:r>
      <w:commentRangeStart w:id="140"/>
      <w:r w:rsidRPr="002B7A94">
        <w:rPr>
          <w:rFonts w:ascii="Arial" w:hAnsi="Arial" w:cs="Arial"/>
          <w:lang w:eastAsia="es-ES"/>
        </w:rPr>
        <w:t>características distintivas de la propuesta de solución</w:t>
      </w:r>
      <w:commentRangeEnd w:id="140"/>
      <w:r w:rsidR="007C75AC">
        <w:rPr>
          <w:rStyle w:val="Refdecomentario"/>
          <w:lang w:eastAsia="es-ES"/>
        </w:rPr>
        <w:commentReference w:id="140"/>
      </w:r>
      <w:r w:rsidRPr="002B7A94">
        <w:rPr>
          <w:rFonts w:ascii="Arial" w:hAnsi="Arial" w:cs="Arial"/>
          <w:lang w:eastAsia="es-ES"/>
        </w:rPr>
        <w:t>. Además, se pudieron establecer claramente las ventajas que ofrece en comparación con otras opciones disponibles, así como las posibles desventajas o limi</w:t>
      </w:r>
      <w:r>
        <w:rPr>
          <w:rFonts w:ascii="Arial" w:hAnsi="Arial" w:cs="Arial"/>
          <w:lang w:eastAsia="es-ES"/>
        </w:rPr>
        <w:t xml:space="preserve">taciones inherentes </w:t>
      </w:r>
      <w:r w:rsidRPr="007C75AC">
        <w:rPr>
          <w:rFonts w:ascii="Arial" w:hAnsi="Arial" w:cs="Arial"/>
          <w:highlight w:val="yellow"/>
          <w:lang w:eastAsia="es-ES"/>
        </w:rPr>
        <w:t xml:space="preserve">a la </w:t>
      </w:r>
      <w:proofErr w:type="spellStart"/>
      <w:r w:rsidRPr="007C75AC">
        <w:rPr>
          <w:rFonts w:ascii="Arial" w:hAnsi="Arial" w:cs="Arial"/>
          <w:highlight w:val="yellow"/>
          <w:lang w:eastAsia="es-ES"/>
        </w:rPr>
        <w:t>mism</w:t>
      </w:r>
      <w:proofErr w:type="spellEnd"/>
    </w:p>
    <w:p w14:paraId="318863CA" w14:textId="77777777" w:rsidR="00C16CA8" w:rsidRPr="00186EE1" w:rsidRDefault="00C16CA8" w:rsidP="00C16CA8">
      <w:pPr>
        <w:pStyle w:val="Textoindependiente"/>
        <w:spacing w:line="360" w:lineRule="auto"/>
        <w:ind w:firstLine="0"/>
        <w:jc w:val="both"/>
        <w:rPr>
          <w:rFonts w:ascii="Arial" w:hAnsi="Arial" w:cs="Arial"/>
          <w:b/>
        </w:rPr>
      </w:pPr>
    </w:p>
    <w:p w14:paraId="58691971" w14:textId="77777777" w:rsidR="00C16CA8" w:rsidRPr="000D541C" w:rsidRDefault="00C16CA8" w:rsidP="00C16CA8">
      <w:pPr>
        <w:pStyle w:val="Textoindependiente"/>
        <w:numPr>
          <w:ilvl w:val="0"/>
          <w:numId w:val="41"/>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Pr="00964D44">
        <w:rPr>
          <w:rFonts w:ascii="Arial" w:hAnsi="Arial" w:cs="Arial"/>
        </w:rPr>
        <w:t>PostgreSQL</w:t>
      </w:r>
      <w:proofErr w:type="spellEnd"/>
      <w:r w:rsidRPr="00964D44">
        <w:rPr>
          <w:rFonts w:ascii="Arial" w:hAnsi="Arial" w:cs="Arial"/>
        </w:rPr>
        <w:t xml:space="preserve"> ha permitido almacenar y procesar grandes cantidades de datos, lo que es fundamental para el entrenamiento de modelos de aprendizaje automático complejos.</w:t>
      </w:r>
    </w:p>
    <w:p w14:paraId="5301F4D1" w14:textId="77777777" w:rsidR="000D541C" w:rsidRDefault="000D541C" w:rsidP="000D541C">
      <w:pPr>
        <w:pStyle w:val="Textoindependiente"/>
        <w:spacing w:line="360" w:lineRule="auto"/>
        <w:jc w:val="both"/>
        <w:rPr>
          <w:rFonts w:ascii="Arial" w:hAnsi="Arial" w:cs="Arial"/>
          <w:b/>
          <w:lang w:eastAsia="es-ES"/>
        </w:rPr>
      </w:pPr>
    </w:p>
    <w:p w14:paraId="0D19DDEE" w14:textId="77777777" w:rsidR="000D541C" w:rsidRDefault="000D541C" w:rsidP="000D541C">
      <w:pPr>
        <w:pStyle w:val="Textoindependiente"/>
        <w:spacing w:line="360" w:lineRule="auto"/>
        <w:jc w:val="both"/>
        <w:rPr>
          <w:rFonts w:ascii="Arial" w:hAnsi="Arial" w:cs="Arial"/>
          <w:b/>
          <w:lang w:eastAsia="es-ES"/>
        </w:rPr>
      </w:pPr>
    </w:p>
    <w:p w14:paraId="3463AB6F" w14:textId="77777777" w:rsidR="000D541C" w:rsidRDefault="000D541C" w:rsidP="000D541C">
      <w:pPr>
        <w:pStyle w:val="Textoindependiente"/>
        <w:spacing w:line="360" w:lineRule="auto"/>
        <w:jc w:val="both"/>
        <w:rPr>
          <w:rFonts w:ascii="Arial" w:hAnsi="Arial" w:cs="Arial"/>
          <w:b/>
          <w:lang w:eastAsia="es-ES"/>
        </w:rPr>
      </w:pPr>
    </w:p>
    <w:p w14:paraId="6EB48F19" w14:textId="77777777" w:rsidR="000D541C" w:rsidRDefault="000D541C" w:rsidP="000D541C">
      <w:pPr>
        <w:pStyle w:val="Textoindependiente"/>
        <w:spacing w:line="360" w:lineRule="auto"/>
        <w:jc w:val="both"/>
        <w:rPr>
          <w:rFonts w:ascii="Arial" w:hAnsi="Arial" w:cs="Arial"/>
          <w:b/>
          <w:lang w:eastAsia="es-ES"/>
        </w:rPr>
      </w:pPr>
    </w:p>
    <w:p w14:paraId="1FE2A0C1" w14:textId="77777777" w:rsidR="00CA70DF" w:rsidRPr="00292C04" w:rsidRDefault="00CA70DF" w:rsidP="00CA70DF">
      <w:pPr>
        <w:pStyle w:val="Ttulo1"/>
        <w:rPr>
          <w:rFonts w:cs="Arial"/>
          <w:caps w:val="0"/>
          <w:szCs w:val="24"/>
        </w:rPr>
      </w:pPr>
      <w:bookmarkStart w:id="141" w:name="_Toc177529221"/>
      <w:bookmarkStart w:id="142" w:name="_Toc176834858"/>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141"/>
    </w:p>
    <w:p w14:paraId="543DCA87" w14:textId="77777777" w:rsidR="00CA70DF" w:rsidRPr="00292C04" w:rsidRDefault="00CA70DF" w:rsidP="00CA70DF">
      <w:pPr>
        <w:pStyle w:val="Textoindependiente"/>
        <w:spacing w:line="360" w:lineRule="auto"/>
        <w:jc w:val="both"/>
        <w:rPr>
          <w:rFonts w:ascii="Arial" w:hAnsi="Arial" w:cs="Arial"/>
          <w:bCs/>
          <w:caps/>
        </w:rPr>
      </w:pPr>
    </w:p>
    <w:p w14:paraId="618F82A5" w14:textId="77777777"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14:paraId="5993D978" w14:textId="77777777"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14:paraId="180AAF28" w14:textId="77777777" w:rsidR="00CA70DF" w:rsidRPr="00292C04" w:rsidRDefault="00CA70DF" w:rsidP="00CA70DF">
      <w:pPr>
        <w:pStyle w:val="Textoindependiente"/>
        <w:spacing w:line="360" w:lineRule="auto"/>
        <w:jc w:val="both"/>
        <w:rPr>
          <w:rFonts w:ascii="Arial" w:hAnsi="Arial" w:cs="Arial"/>
        </w:rPr>
      </w:pPr>
    </w:p>
    <w:p w14:paraId="6CEE4DD9" w14:textId="77777777" w:rsidR="00CA70DF" w:rsidRPr="00292C04" w:rsidRDefault="00CA70DF" w:rsidP="00CA70DF">
      <w:pPr>
        <w:pStyle w:val="Ttulo2"/>
        <w:rPr>
          <w:szCs w:val="24"/>
        </w:rPr>
      </w:pPr>
      <w:bookmarkStart w:id="143" w:name="_Toc177529222"/>
      <w:r w:rsidRPr="00292C04">
        <w:rPr>
          <w:szCs w:val="24"/>
        </w:rPr>
        <w:t>2.1 Descripción de la Propuesta de Solución.</w:t>
      </w:r>
      <w:bookmarkEnd w:id="143"/>
    </w:p>
    <w:p w14:paraId="0D2D6024" w14:textId="77777777"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14:paraId="20CE048B" w14:textId="77777777" w:rsidR="00CA70DF" w:rsidRPr="00292C04" w:rsidRDefault="00CA70DF" w:rsidP="00CA70DF">
      <w:pPr>
        <w:pStyle w:val="Textoindependiente"/>
        <w:spacing w:line="360" w:lineRule="auto"/>
        <w:jc w:val="both"/>
        <w:rPr>
          <w:rFonts w:ascii="Arial" w:hAnsi="Arial" w:cs="Arial"/>
        </w:rPr>
      </w:pPr>
    </w:p>
    <w:p w14:paraId="1A911C91" w14:textId="77777777" w:rsidR="00CA70DF" w:rsidRPr="00292C04" w:rsidRDefault="00CA70DF" w:rsidP="00CA70DF">
      <w:pPr>
        <w:pStyle w:val="Ttulo3"/>
        <w:spacing w:line="360" w:lineRule="auto"/>
        <w:jc w:val="both"/>
        <w:rPr>
          <w:rFonts w:cs="Arial"/>
          <w:b w:val="0"/>
        </w:rPr>
      </w:pPr>
      <w:bookmarkStart w:id="144" w:name="_Toc177529223"/>
      <w:r w:rsidRPr="00292C04">
        <w:rPr>
          <w:rFonts w:cs="Arial"/>
        </w:rPr>
        <w:t xml:space="preserve">2.1.1 </w:t>
      </w:r>
      <w:commentRangeStart w:id="145"/>
      <w:r w:rsidRPr="00292C04">
        <w:rPr>
          <w:rFonts w:cs="Arial"/>
        </w:rPr>
        <w:t>Etapas.</w:t>
      </w:r>
      <w:bookmarkEnd w:id="144"/>
      <w:commentRangeEnd w:id="145"/>
      <w:r w:rsidR="007C75AC">
        <w:rPr>
          <w:rStyle w:val="Refdecomentario"/>
          <w:rFonts w:ascii="Times New Roman" w:eastAsia="Times New Roman" w:hAnsi="Times New Roman" w:cs="Times New Roman"/>
          <w:b w:val="0"/>
        </w:rPr>
        <w:commentReference w:id="145"/>
      </w:r>
    </w:p>
    <w:p w14:paraId="4C01B8DF" w14:textId="77777777" w:rsidR="00CA70DF"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14:paraId="791E26D0" w14:textId="77777777"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 (véase epígrafe 1.1.1.2) almacenados de los usuarios.</w:t>
      </w:r>
    </w:p>
    <w:p w14:paraId="14C3F7AB"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3D012992" w14:textId="77777777"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 (véase el epígrafe 1.1.1.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p>
    <w:p w14:paraId="70A4A6B2"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779BE0A3" w14:textId="77777777"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14:paraId="3205D5A9" w14:textId="77777777" w:rsidR="00CA70DF" w:rsidRPr="00DB377C" w:rsidRDefault="00CA70DF" w:rsidP="00CA70DF">
      <w:pPr>
        <w:pStyle w:val="Prrafodelista"/>
        <w:spacing w:line="360" w:lineRule="auto"/>
        <w:jc w:val="both"/>
        <w:rPr>
          <w:rFonts w:ascii="Arial" w:hAnsi="Arial" w:cs="Arial"/>
          <w:shd w:val="clear" w:color="auto" w:fill="FFFFFF"/>
        </w:rPr>
      </w:pPr>
    </w:p>
    <w:p w14:paraId="24E28565"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14:paraId="212434BB" w14:textId="77777777"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14:paraId="0507B6E4"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algo fundamental en este tipo de sistemas.</w:t>
      </w:r>
    </w:p>
    <w:p w14:paraId="13FFEAD9"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14:paraId="5BE14C24" w14:textId="77777777"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14:paraId="6D32DB97" w14:textId="77777777"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t xml:space="preserve">Cada una de estas etapas está compuesta por </w:t>
      </w:r>
      <w:r w:rsidRPr="00DB377C">
        <w:rPr>
          <w:rFonts w:ascii="Arial" w:hAnsi="Arial" w:cs="Arial"/>
        </w:rPr>
        <w:t xml:space="preserve">1 o varios modelos de redes neuronales profundas dependiendo de qué tan complejos sean los datos a utilizar </w:t>
      </w:r>
      <w:r w:rsidRPr="007C75AC">
        <w:rPr>
          <w:rFonts w:ascii="Arial" w:hAnsi="Arial" w:cs="Arial"/>
          <w:highlight w:val="yellow"/>
        </w:rPr>
        <w:fldChar w:fldCharType="begin"/>
      </w:r>
      <w:r w:rsidRPr="007C75AC">
        <w:rPr>
          <w:rFonts w:ascii="Arial" w:hAnsi="Arial" w:cs="Arial"/>
          <w:highlight w:val="yellow"/>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7C75AC">
        <w:rPr>
          <w:rFonts w:ascii="Arial" w:hAnsi="Arial" w:cs="Arial"/>
          <w:highlight w:val="yellow"/>
        </w:rPr>
        <w:fldChar w:fldCharType="separate"/>
      </w:r>
      <w:r w:rsidRPr="007C75AC">
        <w:rPr>
          <w:rFonts w:ascii="Arial" w:hAnsi="Arial" w:cs="Arial"/>
          <w:highlight w:val="yellow"/>
        </w:rPr>
        <w:t xml:space="preserve">(Covington et al., 2016; </w:t>
      </w:r>
      <w:r w:rsidRPr="007C75AC">
        <w:rPr>
          <w:rFonts w:ascii="Arial" w:hAnsi="Arial" w:cs="Arial"/>
          <w:i/>
          <w:iCs/>
          <w:highlight w:val="yellow"/>
        </w:rPr>
        <w:t xml:space="preserve">Descripción general de los sistemas de </w:t>
      </w:r>
      <w:r w:rsidRPr="007C75AC">
        <w:rPr>
          <w:rFonts w:ascii="Arial" w:hAnsi="Arial" w:cs="Arial"/>
          <w:i/>
          <w:iCs/>
          <w:highlight w:val="yellow"/>
        </w:rPr>
        <w:lastRenderedPageBreak/>
        <w:t>recomendación | Machine Learning</w:t>
      </w:r>
      <w:r w:rsidRPr="007C75AC">
        <w:rPr>
          <w:rFonts w:ascii="Arial" w:hAnsi="Arial" w:cs="Arial"/>
          <w:highlight w:val="yellow"/>
        </w:rPr>
        <w:t xml:space="preserve">, s. f.; </w:t>
      </w:r>
      <w:r w:rsidRPr="007C75AC">
        <w:rPr>
          <w:rFonts w:ascii="Arial" w:hAnsi="Arial" w:cs="Arial"/>
          <w:i/>
          <w:iCs/>
          <w:highlight w:val="yellow"/>
        </w:rPr>
        <w:t>Reclasificación | Machine Learning</w:t>
      </w:r>
      <w:r w:rsidRPr="007C75AC">
        <w:rPr>
          <w:rFonts w:ascii="Arial" w:hAnsi="Arial" w:cs="Arial"/>
          <w:highlight w:val="yellow"/>
        </w:rPr>
        <w:t xml:space="preserve">, s. f.; </w:t>
      </w:r>
      <w:r w:rsidRPr="007C75AC">
        <w:rPr>
          <w:rFonts w:ascii="Arial" w:hAnsi="Arial" w:cs="Arial"/>
          <w:i/>
          <w:iCs/>
          <w:highlight w:val="yellow"/>
        </w:rPr>
        <w:t>Recomendar películas</w:t>
      </w:r>
      <w:r w:rsidRPr="007C75AC">
        <w:rPr>
          <w:rFonts w:ascii="Arial" w:hAnsi="Arial" w:cs="Arial"/>
          <w:highlight w:val="yellow"/>
        </w:rPr>
        <w:t>, s. f.)</w:t>
      </w:r>
      <w:r w:rsidRPr="007C75AC">
        <w:rPr>
          <w:rFonts w:ascii="Arial" w:hAnsi="Arial" w:cs="Arial"/>
          <w:highlight w:val="yellow"/>
        </w:rPr>
        <w:fldChar w:fldCharType="end"/>
      </w:r>
      <w:r w:rsidRPr="007C75AC">
        <w:rPr>
          <w:rFonts w:ascii="Arial" w:hAnsi="Arial" w:cs="Arial"/>
          <w:highlight w:val="yellow"/>
        </w:rPr>
        <w:t>.</w:t>
      </w:r>
    </w:p>
    <w:p w14:paraId="531F19E1" w14:textId="77777777" w:rsidR="00292C04" w:rsidRDefault="00CA70DF" w:rsidP="00292C04">
      <w:pPr>
        <w:keepNext/>
        <w:spacing w:before="100" w:beforeAutospacing="1" w:afterAutospacing="1" w:line="360" w:lineRule="auto"/>
      </w:pPr>
      <w:r>
        <w:rPr>
          <w:rFonts w:ascii="Arial" w:hAnsi="Arial" w:cs="Arial"/>
          <w:noProof/>
        </w:rPr>
        <w:drawing>
          <wp:inline distT="0" distB="0" distL="0" distR="0" wp14:anchorId="450949AA" wp14:editId="105BCF16">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14:paraId="6B30A779" w14:textId="77777777" w:rsidR="00CA70DF" w:rsidRPr="00292C04" w:rsidRDefault="00292C04" w:rsidP="00292C04">
      <w:pPr>
        <w:pStyle w:val="Descripcin"/>
        <w:jc w:val="center"/>
        <w:rPr>
          <w:rFonts w:ascii="Arial" w:hAnsi="Arial" w:cs="Arial"/>
          <w:sz w:val="22"/>
          <w:szCs w:val="22"/>
        </w:rPr>
      </w:pPr>
      <w:bookmarkStart w:id="146" w:name="_Toc177529246"/>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bookmarkEnd w:id="146"/>
    </w:p>
    <w:p w14:paraId="4495CBE3" w14:textId="77777777" w:rsidR="00CA70DF" w:rsidRPr="00DB377C" w:rsidRDefault="00CA70DF" w:rsidP="00292C04">
      <w:pPr>
        <w:pStyle w:val="Textoindependiente"/>
        <w:spacing w:line="360" w:lineRule="auto"/>
        <w:jc w:val="both"/>
        <w:rPr>
          <w:rFonts w:ascii="Arial" w:hAnsi="Arial" w:cs="Arial"/>
        </w:rPr>
      </w:pPr>
    </w:p>
    <w:p w14:paraId="41BB91EA" w14:textId="77777777" w:rsidR="00CA70DF" w:rsidRPr="00DB377C" w:rsidRDefault="00CA70DF" w:rsidP="00CA70DF">
      <w:pPr>
        <w:pStyle w:val="Ttulo3"/>
        <w:spacing w:line="360" w:lineRule="auto"/>
        <w:jc w:val="both"/>
        <w:rPr>
          <w:rFonts w:cs="Arial"/>
          <w:b w:val="0"/>
        </w:rPr>
      </w:pPr>
      <w:bookmarkStart w:id="147" w:name="_Toc177529224"/>
      <w:r w:rsidRPr="00DB377C">
        <w:rPr>
          <w:rFonts w:cs="Arial"/>
        </w:rPr>
        <w:t>2.2.1 Modelos.</w:t>
      </w:r>
      <w:bookmarkEnd w:id="147"/>
    </w:p>
    <w:p w14:paraId="53D99EAA" w14:textId="77777777" w:rsidR="00CA70DF" w:rsidRPr="00DB377C" w:rsidRDefault="00CA70DF" w:rsidP="00292C04">
      <w:pPr>
        <w:pStyle w:val="Textoindependiente"/>
        <w:spacing w:line="360" w:lineRule="auto"/>
        <w:ind w:firstLine="0"/>
        <w:jc w:val="both"/>
        <w:rPr>
          <w:rFonts w:ascii="Arial" w:hAnsi="Arial" w:cs="Arial"/>
        </w:rPr>
      </w:pPr>
      <w:commentRangeStart w:id="148"/>
      <w:r w:rsidRPr="00DB377C">
        <w:rPr>
          <w:rFonts w:ascii="Arial" w:hAnsi="Arial" w:cs="Arial"/>
        </w:rPr>
        <w:t>Existen tres tipos de modelos utilizados en este sistema, Modelos de Dos Torres, Modelo de Recuperación y Modelo de Clasificación:</w:t>
      </w:r>
      <w:commentRangeEnd w:id="148"/>
      <w:r w:rsidR="007C75AC">
        <w:rPr>
          <w:rStyle w:val="Refdecomentario"/>
          <w:lang w:eastAsia="es-ES"/>
        </w:rPr>
        <w:commentReference w:id="148"/>
      </w:r>
    </w:p>
    <w:p w14:paraId="5EA8C5BC" w14:textId="77777777" w:rsidR="00CA70DF" w:rsidRPr="00DB377C" w:rsidRDefault="00CA70DF" w:rsidP="00CA70DF">
      <w:pPr>
        <w:pStyle w:val="Textoindependiente"/>
        <w:spacing w:line="360" w:lineRule="auto"/>
        <w:jc w:val="both"/>
        <w:rPr>
          <w:rFonts w:ascii="Arial" w:hAnsi="Arial" w:cs="Arial"/>
        </w:rPr>
      </w:pPr>
    </w:p>
    <w:p w14:paraId="0BB69F4E" w14:textId="77777777"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14:paraId="780A3D49" w14:textId="77777777" w:rsidR="00CA70DF" w:rsidRPr="00DB377C" w:rsidRDefault="00CA70DF" w:rsidP="00CA70DF">
      <w:pPr>
        <w:pStyle w:val="Textoindependiente"/>
        <w:spacing w:line="360" w:lineRule="auto"/>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w:t>
      </w:r>
      <w:r w:rsidRPr="00DB377C">
        <w:rPr>
          <w:rFonts w:ascii="Arial" w:hAnsi="Arial" w:cs="Arial"/>
        </w:rPr>
        <w:lastRenderedPageBreak/>
        <w:t>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xml:space="preserve">, candidato&gt; en los ejemplos de entrenamiento </w:t>
      </w:r>
      <w:r w:rsidRPr="00DB377C">
        <w:rPr>
          <w:rFonts w:ascii="Arial" w:hAnsi="Arial" w:cs="Arial"/>
        </w:rPr>
        <w:fldChar w:fldCharType="begin"/>
      </w:r>
      <w:r w:rsidRPr="00DB377C">
        <w:rPr>
          <w:rFonts w:ascii="Arial" w:hAnsi="Arial" w:cs="Arial"/>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Tensorflow Deep Retrieval Using Two Towers Architecture</w:t>
      </w:r>
      <w:r w:rsidRPr="00DB377C">
        <w:rPr>
          <w:rFonts w:ascii="Arial" w:hAnsi="Arial" w:cs="Arial"/>
        </w:rPr>
        <w:t>, s. f.)</w:t>
      </w:r>
      <w:r w:rsidRPr="00DB377C">
        <w:rPr>
          <w:rFonts w:ascii="Arial" w:hAnsi="Arial" w:cs="Arial"/>
        </w:rPr>
        <w:fldChar w:fldCharType="end"/>
      </w:r>
      <w:r w:rsidRPr="00DB377C">
        <w:rPr>
          <w:rFonts w:ascii="Arial" w:hAnsi="Arial" w:cs="Arial"/>
        </w:rPr>
        <w:t>.</w:t>
      </w:r>
    </w:p>
    <w:p w14:paraId="3BDE2470" w14:textId="77777777" w:rsidR="00292C04" w:rsidRDefault="00CA70DF" w:rsidP="00292C04">
      <w:pPr>
        <w:pStyle w:val="Textoindependiente"/>
        <w:keepNext/>
        <w:spacing w:line="360" w:lineRule="auto"/>
      </w:pPr>
      <w:r>
        <w:rPr>
          <w:rFonts w:ascii="Arial" w:hAnsi="Arial" w:cs="Arial"/>
          <w:noProof/>
          <w:lang w:eastAsia="es-ES"/>
        </w:rPr>
        <w:drawing>
          <wp:inline distT="0" distB="0" distL="0" distR="0" wp14:anchorId="2D2427AE" wp14:editId="5F1309E3">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14:paraId="5428AD89" w14:textId="77777777" w:rsidR="00CA70DF" w:rsidRPr="00292C04" w:rsidRDefault="00292C04" w:rsidP="00292C04">
      <w:pPr>
        <w:pStyle w:val="Descripcin"/>
        <w:jc w:val="center"/>
        <w:rPr>
          <w:rFonts w:ascii="Arial" w:hAnsi="Arial" w:cs="Arial"/>
          <w:sz w:val="22"/>
          <w:szCs w:val="22"/>
        </w:rPr>
      </w:pPr>
      <w:bookmarkStart w:id="149" w:name="_Toc177529247"/>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4</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bookmarkEnd w:id="149"/>
    </w:p>
    <w:p w14:paraId="37963A3C" w14:textId="77777777" w:rsidR="00CA70DF" w:rsidRPr="00EB188E" w:rsidRDefault="00CA70DF" w:rsidP="00CA70DF">
      <w:pPr>
        <w:pStyle w:val="Textoindependiente"/>
        <w:spacing w:line="360" w:lineRule="auto"/>
        <w:rPr>
          <w:rFonts w:ascii="Arial" w:hAnsi="Arial" w:cs="Arial"/>
        </w:rPr>
      </w:pPr>
    </w:p>
    <w:p w14:paraId="1944E4FE" w14:textId="77777777" w:rsidR="00292C04" w:rsidRDefault="00CA70DF" w:rsidP="00292C04">
      <w:pPr>
        <w:pStyle w:val="Textoindependiente"/>
        <w:keepNext/>
        <w:spacing w:line="360" w:lineRule="auto"/>
      </w:pPr>
      <w:r>
        <w:rPr>
          <w:rFonts w:ascii="Arial" w:hAnsi="Arial" w:cs="Arial"/>
          <w:noProof/>
          <w:lang w:eastAsia="es-ES"/>
        </w:rPr>
        <w:drawing>
          <wp:inline distT="0" distB="0" distL="0" distR="0" wp14:anchorId="786F34D5" wp14:editId="5D4ADABE">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14:paraId="0311ABE9" w14:textId="77777777" w:rsidR="00CA70DF" w:rsidRPr="00292C04" w:rsidRDefault="00292C04" w:rsidP="00292C04">
      <w:pPr>
        <w:pStyle w:val="Descripcin"/>
        <w:spacing w:line="360" w:lineRule="auto"/>
        <w:jc w:val="center"/>
        <w:rPr>
          <w:rFonts w:ascii="Arial" w:hAnsi="Arial" w:cs="Arial"/>
          <w:sz w:val="22"/>
          <w:szCs w:val="22"/>
        </w:rPr>
      </w:pPr>
      <w:bookmarkStart w:id="150" w:name="_Toc177529248"/>
      <w:proofErr w:type="gramStart"/>
      <w:r w:rsidRPr="00292C04">
        <w:rPr>
          <w:rFonts w:ascii="Arial" w:hAnsi="Arial" w:cs="Arial"/>
          <w:sz w:val="22"/>
          <w:szCs w:val="22"/>
        </w:rPr>
        <w:t>Figura</w:t>
      </w:r>
      <w:proofErr w:type="gramEnd"/>
      <w:r w:rsidRPr="00292C04">
        <w:rPr>
          <w:rFonts w:ascii="Arial" w:hAnsi="Arial" w:cs="Arial"/>
          <w:sz w:val="22"/>
          <w:szCs w:val="22"/>
        </w:rPr>
        <w:t xml:space="preserve">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C64A20">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Las arquitecturas NDR (neural </w:t>
      </w:r>
      <w:proofErr w:type="spellStart"/>
      <w:r w:rsidRPr="00292C04">
        <w:rPr>
          <w:rFonts w:ascii="Arial" w:hAnsi="Arial" w:cs="Arial"/>
          <w:sz w:val="22"/>
          <w:szCs w:val="22"/>
        </w:rPr>
        <w:t>deep</w:t>
      </w:r>
      <w:proofErr w:type="spellEnd"/>
      <w:r w:rsidRPr="00292C04">
        <w:rPr>
          <w:rFonts w:ascii="Arial" w:hAnsi="Arial" w:cs="Arial"/>
          <w:sz w:val="22"/>
          <w:szCs w:val="22"/>
        </w:rPr>
        <w:t xml:space="preserve"> </w:t>
      </w:r>
      <w:proofErr w:type="spellStart"/>
      <w:r w:rsidRPr="00292C04">
        <w:rPr>
          <w:rFonts w:ascii="Arial" w:hAnsi="Arial" w:cs="Arial"/>
          <w:sz w:val="22"/>
          <w:szCs w:val="22"/>
        </w:rPr>
        <w:t>retrieval</w:t>
      </w:r>
      <w:proofErr w:type="spellEnd"/>
      <w:r w:rsidRPr="00292C04">
        <w:rPr>
          <w:rFonts w:ascii="Arial" w:hAnsi="Arial" w:cs="Arial"/>
          <w:sz w:val="22"/>
          <w:szCs w:val="22"/>
        </w:rPr>
        <w:t>), como los codificadores de dos torres, son conceptualmente similares a los modelos de factorización</w:t>
      </w:r>
      <w:bookmarkEnd w:id="150"/>
    </w:p>
    <w:p w14:paraId="57FCAFA2" w14:textId="77777777" w:rsidR="00CA70DF" w:rsidRDefault="00CA70DF" w:rsidP="00CA70DF">
      <w:pPr>
        <w:spacing w:line="360" w:lineRule="auto"/>
        <w:jc w:val="both"/>
        <w:rPr>
          <w:rFonts w:ascii="Arial" w:hAnsi="Arial" w:cs="Arial"/>
        </w:rPr>
      </w:pPr>
      <w:r w:rsidRPr="00DB377C">
        <w:rPr>
          <w:rFonts w:ascii="Arial" w:hAnsi="Arial" w:cs="Arial"/>
        </w:rPr>
        <w:lastRenderedPageBreak/>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Pr="007C75AC">
        <w:rPr>
          <w:rFonts w:ascii="Arial" w:hAnsi="Arial" w:cs="Arial"/>
          <w:highlight w:val="yellow"/>
        </w:rPr>
        <w:fldChar w:fldCharType="begin"/>
      </w:r>
      <w:r w:rsidRPr="007C75AC">
        <w:rPr>
          <w:rFonts w:ascii="Arial" w:hAnsi="Arial" w:cs="Arial"/>
          <w:highlight w:val="yellow"/>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7C75AC">
        <w:rPr>
          <w:rFonts w:ascii="Arial" w:hAnsi="Arial" w:cs="Arial"/>
          <w:highlight w:val="yellow"/>
        </w:rPr>
        <w:fldChar w:fldCharType="separate"/>
      </w:r>
      <w:r w:rsidRPr="007C75AC">
        <w:rPr>
          <w:rFonts w:ascii="Arial" w:hAnsi="Arial" w:cs="Arial"/>
          <w:highlight w:val="yellow"/>
        </w:rPr>
        <w:t>(</w:t>
      </w:r>
      <w:r w:rsidRPr="007C75AC">
        <w:rPr>
          <w:rFonts w:ascii="Arial" w:hAnsi="Arial" w:cs="Arial"/>
          <w:i/>
          <w:iCs/>
          <w:highlight w:val="yellow"/>
        </w:rPr>
        <w:t>Tensorflow Deep Retrieval Using Two Towers Architecture</w:t>
      </w:r>
      <w:r w:rsidRPr="007C75AC">
        <w:rPr>
          <w:rFonts w:ascii="Arial" w:hAnsi="Arial" w:cs="Arial"/>
          <w:highlight w:val="yellow"/>
        </w:rPr>
        <w:t>, s. f.)</w:t>
      </w:r>
      <w:r w:rsidRPr="007C75AC">
        <w:rPr>
          <w:rFonts w:ascii="Arial" w:hAnsi="Arial" w:cs="Arial"/>
          <w:highlight w:val="yellow"/>
        </w:rPr>
        <w:fldChar w:fldCharType="end"/>
      </w:r>
      <w:r w:rsidRPr="007C75AC">
        <w:rPr>
          <w:rFonts w:ascii="Arial" w:hAnsi="Arial" w:cs="Arial"/>
          <w:highlight w:val="yellow"/>
        </w:rPr>
        <w:t>.</w:t>
      </w:r>
    </w:p>
    <w:p w14:paraId="13EAB738" w14:textId="77777777" w:rsidR="002B4539" w:rsidRPr="00DB377C" w:rsidRDefault="002B4539" w:rsidP="00CA70DF">
      <w:pPr>
        <w:spacing w:line="360" w:lineRule="auto"/>
        <w:jc w:val="both"/>
        <w:rPr>
          <w:rFonts w:ascii="Arial" w:hAnsi="Arial" w:cs="Arial"/>
        </w:rPr>
      </w:pPr>
    </w:p>
    <w:p w14:paraId="2E838FE6" w14:textId="77777777"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xml:space="preserve">: Es el encargado de leer el corpus de datos completo y recuperar unos miles de candidatos más probables a ser de interés para el usuario. Este tipo de modelos es entrenado con datos implícitos (véase el epígrafe 1.1.1.2) del usuario. </w:t>
      </w:r>
    </w:p>
    <w:p w14:paraId="08343902" w14:textId="77777777" w:rsidR="00CA70DF" w:rsidRPr="00DB377C" w:rsidRDefault="00CA70DF" w:rsidP="00CA70DF">
      <w:pPr>
        <w:spacing w:line="360" w:lineRule="auto"/>
        <w:jc w:val="both"/>
      </w:pPr>
    </w:p>
    <w:p w14:paraId="567BBC05" w14:textId="77777777" w:rsidR="00CA70DF" w:rsidRPr="00DB377C" w:rsidRDefault="00CA70DF" w:rsidP="00CA70DF">
      <w:pPr>
        <w:pStyle w:val="Textoindependiente"/>
        <w:numPr>
          <w:ilvl w:val="0"/>
          <w:numId w:val="33"/>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14:paraId="63E8F1CB" w14:textId="77777777" w:rsidR="00CA70DF" w:rsidRPr="00DB377C" w:rsidRDefault="00CA70DF" w:rsidP="00CA70DF">
      <w:pPr>
        <w:spacing w:line="360" w:lineRule="auto"/>
        <w:jc w:val="both"/>
        <w:rPr>
          <w:rFonts w:ascii="Arial" w:hAnsi="Arial" w:cs="Arial"/>
        </w:rPr>
      </w:pPr>
    </w:p>
    <w:p w14:paraId="7A90DAC0" w14:textId="77777777"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14:paraId="2224E812" w14:textId="77777777" w:rsidR="00CA70DF" w:rsidRPr="00DB377C" w:rsidRDefault="00CA70DF" w:rsidP="00CA70DF">
      <w:pPr>
        <w:spacing w:line="360" w:lineRule="auto"/>
        <w:jc w:val="both"/>
        <w:rPr>
          <w:rFonts w:ascii="Arial" w:hAnsi="Arial" w:cs="Arial"/>
        </w:rPr>
      </w:pPr>
    </w:p>
    <w:p w14:paraId="7CE7B8CD" w14:textId="77777777"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14:paraId="60A98E80" w14:textId="77777777" w:rsidR="00CA70DF" w:rsidRPr="00DB377C" w:rsidRDefault="00CA70DF" w:rsidP="00CA70DF">
      <w:pPr>
        <w:spacing w:line="360" w:lineRule="auto"/>
        <w:jc w:val="both"/>
        <w:rPr>
          <w:rFonts w:ascii="Arial" w:hAnsi="Arial" w:cs="Arial"/>
        </w:rPr>
      </w:pPr>
    </w:p>
    <w:p w14:paraId="63CCB26B" w14:textId="77777777"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14:paraId="3EE59E9E" w14:textId="77777777" w:rsidR="00CA70DF" w:rsidRPr="00DB377C" w:rsidRDefault="00CA70DF" w:rsidP="00CA70DF">
      <w:pPr>
        <w:spacing w:line="360" w:lineRule="auto"/>
        <w:jc w:val="both"/>
        <w:rPr>
          <w:rFonts w:ascii="Arial" w:hAnsi="Arial" w:cs="Arial"/>
        </w:rPr>
      </w:pPr>
    </w:p>
    <w:p w14:paraId="0A02F4E2" w14:textId="77777777"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para calcular la probabilidad de interés de un usuario hacia cada candidato. A continuación la función </w:t>
      </w:r>
      <w:proofErr w:type="spellStart"/>
      <w:r w:rsidRPr="00DB377C">
        <w:rPr>
          <w:rFonts w:ascii="Arial" w:hAnsi="Arial" w:cs="Arial"/>
        </w:rPr>
        <w:t>softmax</w:t>
      </w:r>
      <w:proofErr w:type="spellEnd"/>
      <w:r w:rsidRPr="00DB377C">
        <w:rPr>
          <w:rFonts w:ascii="Arial" w:hAnsi="Arial" w:cs="Arial"/>
        </w:rPr>
        <w:t xml:space="preserve"> </w:t>
      </w:r>
      <w:r w:rsidRPr="00DB377C">
        <w:rPr>
          <w:rFonts w:ascii="Arial" w:hAnsi="Arial" w:cs="Arial"/>
        </w:rPr>
        <w:fldChar w:fldCharType="begin"/>
      </w:r>
      <w:r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Modelos de red neuronal profunda | Machine Learning | Google for Developers</w:t>
      </w:r>
      <w:r w:rsidRPr="00DB377C">
        <w:rPr>
          <w:rFonts w:ascii="Arial" w:hAnsi="Arial" w:cs="Arial"/>
        </w:rPr>
        <w:t>, s. f.)</w:t>
      </w:r>
      <w:r w:rsidRPr="00DB377C">
        <w:rPr>
          <w:rFonts w:ascii="Arial" w:hAnsi="Arial" w:cs="Arial"/>
        </w:rPr>
        <w:fldChar w:fldCharType="end"/>
      </w:r>
      <w:r w:rsidRPr="00DB377C">
        <w:rPr>
          <w:rFonts w:ascii="Arial" w:hAnsi="Arial" w:cs="Arial"/>
        </w:rPr>
        <w:t>.</w:t>
      </w:r>
    </w:p>
    <w:p w14:paraId="2E7941A4" w14:textId="77777777" w:rsidR="00343D98" w:rsidRDefault="00CA70DF" w:rsidP="00343D98">
      <w:pPr>
        <w:keepNext/>
        <w:spacing w:line="360" w:lineRule="auto"/>
        <w:ind w:firstLine="708"/>
        <w:jc w:val="center"/>
      </w:pPr>
      <w:r>
        <w:rPr>
          <w:rFonts w:ascii="Arial" w:hAnsi="Arial" w:cs="Arial"/>
          <w:noProof/>
        </w:rPr>
        <w:drawing>
          <wp:inline distT="0" distB="0" distL="0" distR="0" wp14:anchorId="1BB6A589" wp14:editId="48F92B92">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14:paraId="7CD80B9D" w14:textId="77777777" w:rsidR="00CA70DF" w:rsidRPr="004744D0" w:rsidRDefault="00343D98" w:rsidP="004744D0">
      <w:pPr>
        <w:pStyle w:val="Descripcin"/>
        <w:spacing w:line="360" w:lineRule="auto"/>
        <w:jc w:val="center"/>
        <w:rPr>
          <w:rFonts w:ascii="Arial" w:hAnsi="Arial" w:cs="Arial"/>
          <w:sz w:val="24"/>
          <w:szCs w:val="24"/>
        </w:rPr>
      </w:pPr>
      <w:bookmarkStart w:id="151" w:name="_Toc177529249"/>
      <w:r w:rsidRPr="00343D98">
        <w:rPr>
          <w:rFonts w:ascii="Arial" w:hAnsi="Arial" w:cs="Arial"/>
          <w:sz w:val="24"/>
          <w:szCs w:val="24"/>
        </w:rPr>
        <w:t xml:space="preserve">Figura </w:t>
      </w:r>
      <w:r w:rsidRPr="00343D98">
        <w:rPr>
          <w:rFonts w:ascii="Arial" w:hAnsi="Arial" w:cs="Arial"/>
          <w:sz w:val="24"/>
          <w:szCs w:val="24"/>
        </w:rPr>
        <w:fldChar w:fldCharType="begin"/>
      </w:r>
      <w:r w:rsidRPr="00343D98">
        <w:rPr>
          <w:rFonts w:ascii="Arial" w:hAnsi="Arial" w:cs="Arial"/>
          <w:sz w:val="24"/>
          <w:szCs w:val="24"/>
        </w:rPr>
        <w:instrText xml:space="preserve"> SEQ Figura \* ARABIC </w:instrText>
      </w:r>
      <w:r w:rsidRPr="00343D98">
        <w:rPr>
          <w:rFonts w:ascii="Arial" w:hAnsi="Arial" w:cs="Arial"/>
          <w:sz w:val="24"/>
          <w:szCs w:val="24"/>
        </w:rPr>
        <w:fldChar w:fldCharType="separate"/>
      </w:r>
      <w:r w:rsidR="00C64A20">
        <w:rPr>
          <w:rFonts w:ascii="Arial" w:hAnsi="Arial" w:cs="Arial"/>
          <w:noProof/>
          <w:sz w:val="24"/>
          <w:szCs w:val="24"/>
        </w:rPr>
        <w:t>16</w:t>
      </w:r>
      <w:r w:rsidRPr="00343D98">
        <w:rPr>
          <w:rFonts w:ascii="Arial" w:hAnsi="Arial" w:cs="Arial"/>
          <w:sz w:val="24"/>
          <w:szCs w:val="24"/>
        </w:rPr>
        <w:fldChar w:fldCharType="end"/>
      </w:r>
      <w:r w:rsidRPr="00343D98">
        <w:rPr>
          <w:rFonts w:ascii="Arial" w:hAnsi="Arial" w:cs="Arial"/>
          <w:sz w:val="24"/>
          <w:szCs w:val="24"/>
        </w:rPr>
        <w:t xml:space="preserve"> Función de activación </w:t>
      </w:r>
      <w:proofErr w:type="spellStart"/>
      <w:r w:rsidRPr="00343D98">
        <w:rPr>
          <w:rFonts w:ascii="Arial" w:hAnsi="Arial" w:cs="Arial"/>
          <w:sz w:val="24"/>
          <w:szCs w:val="24"/>
        </w:rPr>
        <w:t>softmax</w:t>
      </w:r>
      <w:bookmarkEnd w:id="151"/>
      <w:proofErr w:type="spellEnd"/>
    </w:p>
    <w:p w14:paraId="07427A7A" w14:textId="77777777"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lastRenderedPageBreak/>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xml:space="preserve">. Esta métrica se enfoca en medir la capacidad del modelo para predecir correctamente los elementos (por ejemplo, productos, películas) más relevantes para un usuario dado en una lista ordenada de recomendaciones. </w:t>
      </w:r>
    </w:p>
    <w:p w14:paraId="1C61584A" w14:textId="77777777" w:rsidR="00CA70DF" w:rsidRPr="00DB377C" w:rsidRDefault="00CA70DF" w:rsidP="00CA70DF">
      <w:pPr>
        <w:spacing w:line="360" w:lineRule="auto"/>
        <w:jc w:val="both"/>
        <w:rPr>
          <w:rFonts w:ascii="Arial" w:hAnsi="Arial" w:cs="Arial"/>
        </w:rPr>
      </w:pPr>
    </w:p>
    <w:p w14:paraId="5D84CAAD" w14:textId="77777777" w:rsidR="00CA70DF" w:rsidRPr="00DB377C" w:rsidRDefault="00CA70DF" w:rsidP="00CA70DF">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Pr="00DB377C">
        <w:rPr>
          <w:rFonts w:ascii="Arial" w:hAnsi="Arial" w:cs="Arial"/>
        </w:rPr>
        <w:fldChar w:fldCharType="begin"/>
      </w:r>
      <w:r w:rsidRPr="00DB377C">
        <w:rPr>
          <w:rFonts w:ascii="Arial" w:hAnsi="Arial" w:cs="Arial"/>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sidRPr="00DB377C">
        <w:rPr>
          <w:rFonts w:ascii="Arial" w:hAnsi="Arial" w:cs="Arial"/>
        </w:rPr>
        <w:t>.</w:t>
      </w:r>
    </w:p>
    <w:p w14:paraId="4A6026BD" w14:textId="77777777" w:rsidR="00CA70DF" w:rsidRPr="00DB377C" w:rsidRDefault="00CA70DF" w:rsidP="00CA70DF">
      <w:pPr>
        <w:spacing w:line="360" w:lineRule="auto"/>
        <w:jc w:val="both"/>
        <w:rPr>
          <w:rFonts w:ascii="Arial" w:hAnsi="Arial" w:cs="Arial"/>
        </w:rPr>
      </w:pPr>
    </w:p>
    <w:p w14:paraId="65BAFCF8" w14:textId="77777777"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14:paraId="5187ADE7" w14:textId="77777777" w:rsidR="00CA70DF" w:rsidRPr="00DB377C" w:rsidRDefault="00CA70DF" w:rsidP="00CA70DF">
      <w:pPr>
        <w:spacing w:line="360" w:lineRule="auto"/>
        <w:jc w:val="both"/>
        <w:rPr>
          <w:rFonts w:ascii="Arial" w:hAnsi="Arial" w:cs="Arial"/>
        </w:rPr>
      </w:pPr>
    </w:p>
    <w:p w14:paraId="5D2761C4" w14:textId="77777777" w:rsidR="00CA70DF" w:rsidRPr="00DB377C" w:rsidRDefault="00CA70DF" w:rsidP="00CA70DF">
      <w:pPr>
        <w:spacing w:before="100" w:beforeAutospacing="1" w:afterAutospacing="1" w:line="360" w:lineRule="auto"/>
        <w:jc w:val="both"/>
        <w:rPr>
          <w:rFonts w:ascii="Arial" w:hAnsi="Arial" w:cs="Arial"/>
          <w:b/>
        </w:rPr>
      </w:pPr>
      <w:r w:rsidRPr="00DB377C">
        <w:rPr>
          <w:rFonts w:ascii="Arial" w:hAnsi="Arial" w:cs="Arial"/>
          <w:shd w:val="clear" w:color="auto" w:fill="FFFFFF"/>
        </w:rPr>
        <w:t>El sistema de recomendación puede tener varios generadores de candidatos que usen diferentes fuentes, como de la siguiente manera:</w:t>
      </w:r>
      <w:r w:rsidRPr="00DB377C">
        <w:rPr>
          <w:rFonts w:ascii="Arial" w:hAnsi="Arial" w:cs="Arial"/>
          <w:b/>
        </w:rPr>
        <w:t xml:space="preserve"> </w:t>
      </w:r>
    </w:p>
    <w:p w14:paraId="4ADE76CB" w14:textId="77777777"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Elementos relacionados de un modelo de factorización de matrices.</w:t>
      </w:r>
    </w:p>
    <w:p w14:paraId="53801460" w14:textId="77777777"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Funciones del usuario que tienen en cuenta la personalización.</w:t>
      </w:r>
    </w:p>
    <w:p w14:paraId="739A7D6A" w14:textId="77777777"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Local” y "distante" ítems; es decir, que toman información geográfica a tener en cuenta.</w:t>
      </w:r>
    </w:p>
    <w:p w14:paraId="08CA43D9" w14:textId="77777777"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Artículos populares o en tendencia.</w:t>
      </w:r>
    </w:p>
    <w:p w14:paraId="52998484" w14:textId="77777777"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Un gráfico social; es decir, los elementos recomendados por amigos.</w:t>
      </w:r>
    </w:p>
    <w:p w14:paraId="667DADFE" w14:textId="77777777" w:rsidR="00CA70DF" w:rsidRPr="000868FA" w:rsidRDefault="00CA70DF" w:rsidP="00CA70DF">
      <w:pPr>
        <w:spacing w:line="360" w:lineRule="auto"/>
        <w:rPr>
          <w:rFonts w:ascii="Arial" w:hAnsi="Arial" w:cs="Arial"/>
        </w:rPr>
      </w:pPr>
    </w:p>
    <w:p w14:paraId="7E88D4A4" w14:textId="77777777"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1A095FBA" wp14:editId="74AA1452">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14:paraId="6252A2F1" w14:textId="77777777" w:rsidR="00CA70DF" w:rsidRPr="008F511D" w:rsidRDefault="008F511D" w:rsidP="008F511D">
      <w:pPr>
        <w:pStyle w:val="Descripcin"/>
        <w:jc w:val="center"/>
        <w:rPr>
          <w:rFonts w:ascii="Arial" w:hAnsi="Arial" w:cs="Arial"/>
          <w:sz w:val="22"/>
          <w:szCs w:val="22"/>
        </w:rPr>
      </w:pPr>
      <w:bookmarkStart w:id="152" w:name="_Toc177529250"/>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C64A20">
        <w:rPr>
          <w:rFonts w:ascii="Arial" w:hAnsi="Arial" w:cs="Arial"/>
          <w:noProof/>
          <w:sz w:val="22"/>
          <w:szCs w:val="22"/>
        </w:rPr>
        <w:t>17</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152"/>
    </w:p>
    <w:p w14:paraId="1741F210" w14:textId="77777777" w:rsidR="00CA70DF" w:rsidRPr="00DB377C" w:rsidRDefault="00CA70DF" w:rsidP="00CA70DF">
      <w:pPr>
        <w:spacing w:before="100" w:beforeAutospacing="1" w:afterAutospacing="1" w:line="360" w:lineRule="auto"/>
        <w:jc w:val="both"/>
        <w:rPr>
          <w:rFonts w:ascii="Arial" w:hAnsi="Arial" w:cs="Arial"/>
        </w:rPr>
      </w:pPr>
      <w:r w:rsidRPr="00DB377C">
        <w:rPr>
          <w:rFonts w:ascii="Arial" w:hAnsi="Arial" w:cs="Arial"/>
          <w:b/>
        </w:rPr>
        <w:t xml:space="preserve">Modelo de Clasificación: </w:t>
      </w:r>
      <w:r w:rsidRPr="00DB377C">
        <w:rPr>
          <w:rFonts w:ascii="Arial" w:hAnsi="Arial" w:cs="Arial"/>
          <w:shd w:val="clear" w:color="auto" w:fill="FFFFFF"/>
        </w:rPr>
        <w:t xml:space="preserve">Después de la generación del candidato, otro modelo califica y clasifica los candidatos para seleccionar el conjunto de elementos que se mostrarán. </w:t>
      </w:r>
    </w:p>
    <w:p w14:paraId="57F0029D" w14:textId="77777777" w:rsidR="00CA70DF" w:rsidRPr="00DB377C" w:rsidRDefault="00CA70DF" w:rsidP="00CA70DF">
      <w:pPr>
        <w:pStyle w:val="NormalWeb"/>
        <w:shd w:val="clear" w:color="auto" w:fill="FFFFFF"/>
        <w:spacing w:before="240" w:beforeAutospacing="0" w:after="240" w:afterAutospacing="0" w:line="360" w:lineRule="auto"/>
        <w:jc w:val="both"/>
        <w:rPr>
          <w:rFonts w:ascii="Arial" w:hAnsi="Arial" w:cs="Arial"/>
        </w:rPr>
      </w:pPr>
      <w:r w:rsidRPr="00DB377C">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DB377C">
        <w:rPr>
          <w:rFonts w:ascii="Arial" w:hAnsi="Arial" w:cs="Arial"/>
        </w:rPr>
        <w:t>likes</w:t>
      </w:r>
      <w:proofErr w:type="spellEnd"/>
      <w:r w:rsidRPr="00DB377C">
        <w:rPr>
          <w:rFonts w:ascii="Arial" w:hAnsi="Arial" w:cs="Arial"/>
        </w:rPr>
        <w:t xml:space="preserve"> y teniendo en cuenta los siguientes factores:</w:t>
      </w:r>
    </w:p>
    <w:p w14:paraId="2DA120B8" w14:textId="77777777" w:rsidR="00CA70DF" w:rsidRPr="00DB377C" w:rsidRDefault="00CA70DF" w:rsidP="00CA70DF">
      <w:pPr>
        <w:shd w:val="clear" w:color="auto" w:fill="FFFFFF"/>
        <w:spacing w:before="180" w:after="180" w:line="360" w:lineRule="auto"/>
        <w:jc w:val="both"/>
        <w:rPr>
          <w:rFonts w:ascii="Arial" w:hAnsi="Arial" w:cs="Arial"/>
          <w:color w:val="202124"/>
        </w:rPr>
      </w:pPr>
      <w:r w:rsidRPr="00DB377C">
        <w:rPr>
          <w:rFonts w:ascii="Arial" w:hAnsi="Arial" w:cs="Arial"/>
          <w:color w:val="202124"/>
        </w:rPr>
        <w:t>Funciones de búsqueda (por ejemplo, historial de reproducciones del usuario, idioma, país y hora).</w:t>
      </w:r>
    </w:p>
    <w:p w14:paraId="19710AF6" w14:textId="77777777" w:rsidR="00CA70DF" w:rsidRPr="00DB377C" w:rsidRDefault="00CA70DF" w:rsidP="00CA70DF">
      <w:pPr>
        <w:shd w:val="clear" w:color="auto" w:fill="FFFFFF"/>
        <w:spacing w:before="180" w:after="180" w:line="360" w:lineRule="auto"/>
        <w:jc w:val="both"/>
        <w:rPr>
          <w:rFonts w:ascii="Arial" w:hAnsi="Arial" w:cs="Arial"/>
          <w:color w:val="202124"/>
        </w:rPr>
      </w:pPr>
      <w:r w:rsidRPr="00DB377C">
        <w:rPr>
          <w:rFonts w:ascii="Arial" w:hAnsi="Arial" w:cs="Arial"/>
          <w:color w:val="202124"/>
        </w:rPr>
        <w:t>Elementos de video (por ejemplo, título, etiquetas, incorporación de video, duración).</w:t>
      </w:r>
    </w:p>
    <w:p w14:paraId="20BE4A39" w14:textId="77777777"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Representación</w:t>
      </w:r>
      <w:r w:rsidRPr="00DB377C">
        <w:rPr>
          <w:rFonts w:ascii="Arial" w:hAnsi="Arial" w:cs="Arial"/>
        </w:rPr>
        <w:t>: Este modelo utiliza la misma representación que el de Recuperación.</w:t>
      </w:r>
    </w:p>
    <w:p w14:paraId="3F3231CB" w14:textId="77777777" w:rsidR="00CA70DF" w:rsidRPr="00DB377C" w:rsidRDefault="00CA70DF" w:rsidP="00CA70DF">
      <w:pPr>
        <w:pStyle w:val="Textoindependiente"/>
        <w:spacing w:line="360" w:lineRule="auto"/>
        <w:ind w:left="720"/>
        <w:jc w:val="both"/>
        <w:rPr>
          <w:rFonts w:ascii="Arial" w:hAnsi="Arial" w:cs="Arial"/>
          <w:color w:val="202124"/>
        </w:rPr>
      </w:pPr>
    </w:p>
    <w:p w14:paraId="03ACFE5C" w14:textId="77777777"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lastRenderedPageBreak/>
        <w:t xml:space="preserve">Función de activación de la capa de salida: </w:t>
      </w:r>
      <w:r w:rsidRPr="00DB377C">
        <w:rPr>
          <w:rFonts w:ascii="Arial" w:hAnsi="Arial" w:cs="Arial"/>
        </w:rPr>
        <w:t>Este modelo puede variar en cuanto a la capa de salida ya que se podrían utilizar diferentes enfoques para clasificar a los candidatos dependiendo del set de datos que se pretenda utilizar.</w:t>
      </w:r>
    </w:p>
    <w:p w14:paraId="1EA6B916" w14:textId="77777777" w:rsidR="00CA70DF" w:rsidRPr="00DB377C" w:rsidRDefault="00CA70DF" w:rsidP="00CA70DF">
      <w:pPr>
        <w:pStyle w:val="Prrafodelista"/>
        <w:spacing w:line="360" w:lineRule="auto"/>
        <w:jc w:val="both"/>
        <w:rPr>
          <w:rFonts w:ascii="Arial" w:hAnsi="Arial" w:cs="Arial"/>
          <w:color w:val="202124"/>
        </w:rPr>
      </w:pPr>
    </w:p>
    <w:p w14:paraId="7D17342A" w14:textId="77777777"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 xml:space="preserve">Métrica y función de coste: </w:t>
      </w:r>
      <w:r w:rsidRPr="00DB377C">
        <w:rPr>
          <w:rFonts w:ascii="Arial" w:hAnsi="Arial" w:cs="Arial"/>
        </w:rPr>
        <w:t>puede variar ya que se podrían utilizar diferentes enfoques para clasificar a los candidatos dependiendo del set de datos que se pretenda utilizar.</w:t>
      </w:r>
      <w:r w:rsidRPr="00DB377C">
        <w:rPr>
          <w:rFonts w:ascii="Arial" w:hAnsi="Arial" w:cs="Arial"/>
        </w:rPr>
        <w:br/>
      </w:r>
    </w:p>
    <w:p w14:paraId="7E3931C8" w14:textId="77777777" w:rsidR="00CA70DF" w:rsidRPr="00DB377C" w:rsidRDefault="00CA70DF" w:rsidP="00CA70DF">
      <w:pPr>
        <w:pStyle w:val="Textoindependiente"/>
        <w:numPr>
          <w:ilvl w:val="0"/>
          <w:numId w:val="33"/>
        </w:numPr>
        <w:spacing w:line="360" w:lineRule="auto"/>
        <w:jc w:val="both"/>
        <w:rPr>
          <w:rFonts w:ascii="Arial" w:hAnsi="Arial" w:cs="Arial"/>
          <w:color w:val="202124"/>
        </w:rPr>
      </w:pPr>
      <w:r w:rsidRPr="00DB377C">
        <w:rPr>
          <w:rFonts w:ascii="Arial" w:hAnsi="Arial" w:cs="Arial"/>
          <w:b/>
        </w:rPr>
        <w:t>Servicio</w:t>
      </w:r>
      <w:r w:rsidRPr="00DB377C">
        <w:rPr>
          <w:rFonts w:ascii="Arial" w:hAnsi="Arial" w:cs="Arial"/>
          <w:b/>
          <w:color w:val="202124"/>
        </w:rPr>
        <w:t xml:space="preserve">: </w:t>
      </w:r>
      <w:r w:rsidRPr="00DB377C">
        <w:rPr>
          <w:rFonts w:ascii="Arial" w:hAnsi="Arial" w:cs="Arial"/>
          <w:color w:val="202124"/>
        </w:rPr>
        <w:t>Se utiliza el propio modelo para hacer predicciones sobre los candidatos.</w:t>
      </w:r>
    </w:p>
    <w:p w14:paraId="7337AFAD" w14:textId="77777777" w:rsidR="00EF3D13" w:rsidRDefault="00CA70DF" w:rsidP="00EF3D13">
      <w:pPr>
        <w:keepNext/>
        <w:spacing w:before="100" w:beforeAutospacing="1" w:afterAutospacing="1" w:line="360" w:lineRule="auto"/>
      </w:pPr>
      <w:r>
        <w:rPr>
          <w:rFonts w:ascii="Arial" w:hAnsi="Arial" w:cs="Arial"/>
          <w:noProof/>
        </w:rPr>
        <w:drawing>
          <wp:inline distT="0" distB="0" distL="0" distR="0" wp14:anchorId="3BDA7F02" wp14:editId="484734E3">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14:paraId="3A5B80F3" w14:textId="77777777" w:rsidR="00CA70DF" w:rsidRPr="00EF3D13" w:rsidRDefault="00EF3D13" w:rsidP="00EF3D13">
      <w:pPr>
        <w:pStyle w:val="Descripcin"/>
        <w:jc w:val="center"/>
        <w:rPr>
          <w:rFonts w:ascii="Arial" w:hAnsi="Arial" w:cs="Arial"/>
          <w:sz w:val="22"/>
          <w:szCs w:val="22"/>
        </w:rPr>
      </w:pPr>
      <w:bookmarkStart w:id="153" w:name="_Toc177529251"/>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C64A20">
        <w:rPr>
          <w:rFonts w:ascii="Arial" w:hAnsi="Arial" w:cs="Arial"/>
          <w:noProof/>
          <w:sz w:val="22"/>
          <w:szCs w:val="22"/>
        </w:rPr>
        <w:t>18</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153"/>
      <w:r>
        <w:rPr>
          <w:rFonts w:ascii="Arial" w:hAnsi="Arial" w:cs="Arial"/>
          <w:sz w:val="22"/>
          <w:szCs w:val="22"/>
        </w:rPr>
        <w:fldChar w:fldCharType="end"/>
      </w:r>
    </w:p>
    <w:p w14:paraId="636EC2EA" w14:textId="77777777" w:rsidR="00C71AEA" w:rsidRDefault="00C71AEA" w:rsidP="00EC271E"/>
    <w:p w14:paraId="2B3886A4" w14:textId="77777777" w:rsidR="00CA70DF" w:rsidRPr="0051069C" w:rsidRDefault="00CA70DF" w:rsidP="00CA70DF">
      <w:pPr>
        <w:pStyle w:val="Ttulo2"/>
        <w:rPr>
          <w:szCs w:val="24"/>
        </w:rPr>
      </w:pPr>
      <w:bookmarkStart w:id="154" w:name="_Toc177529225"/>
      <w:r w:rsidRPr="0051069C">
        <w:rPr>
          <w:szCs w:val="24"/>
        </w:rPr>
        <w:t>2.2 Patrones de Diseño</w:t>
      </w:r>
      <w:bookmarkEnd w:id="154"/>
    </w:p>
    <w:p w14:paraId="3292102E"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68"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14:paraId="28837CF2"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 xml:space="preserve">Un patrón de diseño resulta ser una solución a un problema de diseño. Para que una solución sea considerada un patrón debe poseer ciertas características. Una </w:t>
      </w:r>
      <w:r w:rsidRPr="0051069C">
        <w:rPr>
          <w:rFonts w:ascii="Arial" w:hAnsi="Arial" w:cs="Arial"/>
          <w:color w:val="202122"/>
        </w:rPr>
        <w:lastRenderedPageBreak/>
        <w:t xml:space="preserve">de ellas es que debe haber comprobado su efectividad resolviendo problemas similares en ocasiones anteriores. Otra es que debe ser reutilizable, lo que significa que es aplicable a diferentes problemas de diseño en distintas circunstancias </w:t>
      </w:r>
      <w:r w:rsidRPr="0051069C">
        <w:rPr>
          <w:rFonts w:ascii="Arial" w:hAnsi="Arial" w:cs="Arial"/>
          <w:color w:val="202122"/>
        </w:rPr>
        <w:fldChar w:fldCharType="begin"/>
      </w:r>
      <w:r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Pr="0051069C">
        <w:rPr>
          <w:rFonts w:ascii="Arial" w:hAnsi="Arial" w:cs="Arial"/>
          <w:color w:val="202122"/>
        </w:rPr>
        <w:fldChar w:fldCharType="separate"/>
      </w:r>
      <w:r w:rsidRPr="0051069C">
        <w:rPr>
          <w:rFonts w:ascii="Arial" w:hAnsi="Arial" w:cs="Arial"/>
        </w:rPr>
        <w:t>(«Patrón de diseño», 2024)</w:t>
      </w:r>
      <w:r w:rsidRPr="0051069C">
        <w:rPr>
          <w:rFonts w:ascii="Arial" w:hAnsi="Arial" w:cs="Arial"/>
          <w:color w:val="202122"/>
        </w:rPr>
        <w:fldChar w:fldCharType="end"/>
      </w:r>
      <w:r w:rsidRPr="0051069C">
        <w:rPr>
          <w:rFonts w:ascii="Arial" w:hAnsi="Arial" w:cs="Arial"/>
          <w:color w:val="202122"/>
        </w:rPr>
        <w:t>.</w:t>
      </w:r>
    </w:p>
    <w:p w14:paraId="575D0749" w14:textId="77777777" w:rsidR="00CA70DF" w:rsidRPr="0051069C" w:rsidRDefault="00CA70DF" w:rsidP="00CA70DF">
      <w:pPr>
        <w:pStyle w:val="Ttulo3"/>
        <w:spacing w:line="360" w:lineRule="auto"/>
        <w:jc w:val="both"/>
        <w:rPr>
          <w:rFonts w:cs="Arial"/>
        </w:rPr>
      </w:pPr>
      <w:bookmarkStart w:id="155" w:name="_Toc177529226"/>
      <w:r w:rsidRPr="0051069C">
        <w:rPr>
          <w:rFonts w:cs="Arial"/>
        </w:rPr>
        <w:t>2.2.1 Patrones GRASP</w:t>
      </w:r>
      <w:bookmarkEnd w:id="155"/>
    </w:p>
    <w:p w14:paraId="26ED5E47" w14:textId="77777777"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69"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0"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w:t>
      </w:r>
      <w:proofErr w:type="spellStart"/>
      <w:r w:rsidRPr="00C71AEA">
        <w:rPr>
          <w:rFonts w:ascii="Arial" w:hAnsi="Arial" w:cs="Arial"/>
          <w:shd w:val="clear" w:color="auto" w:fill="FFFFFF"/>
        </w:rPr>
        <w:t>object-oriented</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design</w:t>
      </w:r>
      <w:proofErr w:type="spellEnd"/>
      <w:r w:rsidRPr="00C71AEA">
        <w:rPr>
          <w:rFonts w:ascii="Arial" w:hAnsi="Arial" w:cs="Arial"/>
          <w:shd w:val="clear" w:color="auto" w:fill="FFFFFF"/>
        </w:rPr>
        <w:t xml:space="preserve"> General </w:t>
      </w:r>
      <w:proofErr w:type="spellStart"/>
      <w:r w:rsidRPr="00C71AEA">
        <w:rPr>
          <w:rFonts w:ascii="Arial" w:hAnsi="Arial" w:cs="Arial"/>
          <w:shd w:val="clear" w:color="auto" w:fill="FFFFFF"/>
        </w:rPr>
        <w:t>Responsibility</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Assignment</w:t>
      </w:r>
      <w:proofErr w:type="spellEnd"/>
      <w:r w:rsidRPr="00C71AEA">
        <w:rPr>
          <w:rFonts w:ascii="Arial" w:hAnsi="Arial" w:cs="Arial"/>
          <w:shd w:val="clear" w:color="auto" w:fill="FFFFFF"/>
        </w:rPr>
        <w:t xml:space="preserve"> Software </w:t>
      </w:r>
      <w:proofErr w:type="spellStart"/>
      <w:r w:rsidRPr="00C71AEA">
        <w:rPr>
          <w:rFonts w:ascii="Arial" w:hAnsi="Arial" w:cs="Arial"/>
          <w:shd w:val="clear" w:color="auto" w:fill="FFFFFF"/>
        </w:rPr>
        <w:t>Patterns</w:t>
      </w:r>
      <w:proofErr w:type="spellEnd"/>
      <w:r w:rsidRPr="00C71AEA">
        <w:rPr>
          <w:rFonts w:ascii="Arial" w:hAnsi="Arial" w:cs="Arial"/>
          <w:shd w:val="clear" w:color="auto" w:fill="FFFFFF"/>
        </w:rPr>
        <w:t>)". Aunque se considera que más que </w:t>
      </w:r>
      <w:hyperlink r:id="rId71"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xml:space="preserve"> propiamente dichos, son una serie de "buenas prácticas" de aplicación recomendable en el diseño de software </w:t>
      </w:r>
      <w:r w:rsidRPr="00C71AEA">
        <w:rPr>
          <w:rFonts w:ascii="Arial" w:hAnsi="Arial" w:cs="Arial"/>
          <w:shd w:val="clear" w:color="auto" w:fill="FFFFFF"/>
        </w:rPr>
        <w:fldChar w:fldCharType="begin"/>
      </w:r>
      <w:r w:rsidRPr="00C71AEA">
        <w:rPr>
          <w:rFonts w:ascii="Arial" w:hAnsi="Arial" w:cs="Arial"/>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71AEA">
        <w:rPr>
          <w:rFonts w:ascii="Arial" w:hAnsi="Arial" w:cs="Arial"/>
          <w:shd w:val="clear" w:color="auto" w:fill="FFFFFF"/>
        </w:rPr>
        <w:fldChar w:fldCharType="separate"/>
      </w:r>
      <w:r w:rsidRPr="00C71AEA">
        <w:rPr>
          <w:rFonts w:ascii="Arial" w:hAnsi="Arial" w:cs="Arial"/>
        </w:rPr>
        <w:t>(«GRASP», 2020)</w:t>
      </w:r>
      <w:r w:rsidRPr="00C71AEA">
        <w:rPr>
          <w:rFonts w:ascii="Arial" w:hAnsi="Arial" w:cs="Arial"/>
          <w:shd w:val="clear" w:color="auto" w:fill="FFFFFF"/>
        </w:rPr>
        <w:fldChar w:fldCharType="end"/>
      </w:r>
      <w:r w:rsidRPr="00C71AEA">
        <w:rPr>
          <w:rFonts w:ascii="Arial" w:hAnsi="Arial" w:cs="Arial"/>
          <w:shd w:val="clear" w:color="auto" w:fill="FFFFFF"/>
        </w:rPr>
        <w:t>.</w:t>
      </w:r>
    </w:p>
    <w:p w14:paraId="7B468CB3" w14:textId="77777777" w:rsidR="00CA70DF" w:rsidRPr="0051069C" w:rsidRDefault="00CA70DF" w:rsidP="00CA70DF">
      <w:pPr>
        <w:pStyle w:val="Ttulo4"/>
        <w:spacing w:line="360" w:lineRule="auto"/>
        <w:jc w:val="both"/>
        <w:rPr>
          <w:rFonts w:cs="Arial"/>
          <w:b w:val="0"/>
        </w:rPr>
      </w:pPr>
      <w:bookmarkStart w:id="156" w:name="_Toc177529227"/>
      <w:r w:rsidRPr="0051069C">
        <w:rPr>
          <w:rFonts w:cs="Arial"/>
        </w:rPr>
        <w:t>Experto</w:t>
      </w:r>
      <w:bookmarkEnd w:id="156"/>
    </w:p>
    <w:p w14:paraId="5C90B718" w14:textId="77777777"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 xml:space="preserve">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 </w:t>
      </w:r>
      <w:r w:rsidRPr="00C64A20">
        <w:rPr>
          <w:rFonts w:ascii="Arial" w:hAnsi="Arial" w:cs="Arial"/>
          <w:shd w:val="clear" w:color="auto" w:fill="FFFFFF"/>
        </w:rPr>
        <w:fldChar w:fldCharType="begin"/>
      </w:r>
      <w:r w:rsidRPr="00C64A20">
        <w:rPr>
          <w:rFonts w:ascii="Arial" w:hAnsi="Arial" w:cs="Arial"/>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64A20">
        <w:rPr>
          <w:rFonts w:ascii="Arial" w:hAnsi="Arial" w:cs="Arial"/>
          <w:shd w:val="clear" w:color="auto" w:fill="FFFFFF"/>
        </w:rPr>
        <w:fldChar w:fldCharType="separate"/>
      </w:r>
      <w:r w:rsidRPr="00C64A20">
        <w:rPr>
          <w:rFonts w:ascii="Arial" w:hAnsi="Arial" w:cs="Arial"/>
        </w:rPr>
        <w:t>(«GRASP», 2020)</w:t>
      </w:r>
      <w:r w:rsidRPr="00C64A20">
        <w:rPr>
          <w:rFonts w:ascii="Arial" w:hAnsi="Arial" w:cs="Arial"/>
          <w:shd w:val="clear" w:color="auto" w:fill="FFFFFF"/>
        </w:rPr>
        <w:fldChar w:fldCharType="end"/>
      </w:r>
      <w:r w:rsidRPr="00C64A20">
        <w:rPr>
          <w:rFonts w:ascii="Arial" w:hAnsi="Arial" w:cs="Arial"/>
          <w:shd w:val="clear" w:color="auto" w:fill="FFFFFF"/>
        </w:rPr>
        <w:t>.</w:t>
      </w:r>
    </w:p>
    <w:p w14:paraId="36CD0E87" w14:textId="77777777"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Este patrón ha sido fuertemente utilizado en el sistema propuesto ya que permite una mejor estructura y organización de la lógica en el sistema dando como resultado clases u objetos que encapsulan su propia información para llevar a cabo sus tareas haciendo que el código sea más fácil de entender y</w:t>
      </w:r>
      <w:r>
        <w:rPr>
          <w:rFonts w:ascii="Arial" w:hAnsi="Arial" w:cs="Arial"/>
        </w:rPr>
        <w:t xml:space="preserve"> mantener. Un ejemplo donde se ha utilizado este patrón es en los modelos de aprendizaje, cada modelo se </w:t>
      </w:r>
      <w:r w:rsidRPr="007C75AC">
        <w:rPr>
          <w:rFonts w:ascii="Arial" w:hAnsi="Arial" w:cs="Arial"/>
          <w:highlight w:val="yellow"/>
        </w:rPr>
        <w:t>encapsulo</w:t>
      </w:r>
      <w:r>
        <w:rPr>
          <w:rFonts w:ascii="Arial" w:hAnsi="Arial" w:cs="Arial"/>
        </w:rPr>
        <w:t xml:space="preserve"> como una clase diferente guardando cada uno sus propias tareas y acciones.</w:t>
      </w:r>
    </w:p>
    <w:p w14:paraId="73B31FB7" w14:textId="77777777" w:rsidR="001208B7" w:rsidRDefault="00CA70DF" w:rsidP="001208B7">
      <w:pPr>
        <w:keepNext/>
        <w:spacing w:before="100" w:beforeAutospacing="1" w:afterAutospacing="1" w:line="360" w:lineRule="auto"/>
        <w:jc w:val="center"/>
      </w:pPr>
      <w:r>
        <w:rPr>
          <w:rFonts w:ascii="Arial" w:hAnsi="Arial" w:cs="Arial"/>
          <w:noProof/>
        </w:rPr>
        <w:lastRenderedPageBreak/>
        <w:drawing>
          <wp:inline distT="0" distB="0" distL="0" distR="0" wp14:anchorId="6EC4B50A" wp14:editId="0B6232E7">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14:paraId="39D4A50B" w14:textId="77777777" w:rsidR="00CA70DF" w:rsidRPr="001208B7" w:rsidRDefault="001208B7" w:rsidP="001208B7">
      <w:pPr>
        <w:pStyle w:val="Descripcin"/>
        <w:jc w:val="center"/>
        <w:rPr>
          <w:rFonts w:ascii="Arial" w:hAnsi="Arial" w:cs="Arial"/>
          <w:sz w:val="22"/>
          <w:szCs w:val="22"/>
        </w:rPr>
      </w:pPr>
      <w:bookmarkStart w:id="157" w:name="_Toc177529252"/>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C64A20">
        <w:rPr>
          <w:rFonts w:ascii="Arial" w:hAnsi="Arial" w:cs="Arial"/>
          <w:noProof/>
          <w:sz w:val="22"/>
          <w:szCs w:val="22"/>
        </w:rPr>
        <w:t>19</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bookmarkEnd w:id="157"/>
    </w:p>
    <w:p w14:paraId="2DCC70B0" w14:textId="77777777" w:rsidR="00CA70DF" w:rsidRPr="0051069C" w:rsidRDefault="00CA70DF" w:rsidP="00CA70DF">
      <w:pPr>
        <w:pStyle w:val="Ttulo4"/>
        <w:spacing w:line="360" w:lineRule="auto"/>
        <w:jc w:val="both"/>
        <w:rPr>
          <w:rFonts w:cs="Arial"/>
        </w:rPr>
      </w:pPr>
      <w:bookmarkStart w:id="158" w:name="_Toc177529228"/>
      <w:r w:rsidRPr="0051069C">
        <w:rPr>
          <w:rFonts w:cs="Arial"/>
        </w:rPr>
        <w:t>Creador</w:t>
      </w:r>
      <w:bookmarkEnd w:id="158"/>
    </w:p>
    <w:p w14:paraId="170BD3AD" w14:textId="77777777" w:rsidR="00CA70DF" w:rsidRPr="00614FEA" w:rsidRDefault="00CA70DF" w:rsidP="00CA70DF">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73"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74"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75" w:tooltip="Clase (informática)" w:history="1">
        <w:r w:rsidRPr="00614FEA">
          <w:rPr>
            <w:rStyle w:val="Hipervnculo"/>
            <w:rFonts w:ascii="Arial" w:hAnsi="Arial" w:cs="Arial"/>
            <w:color w:val="auto"/>
            <w:u w:val="none"/>
          </w:rPr>
          <w:t>clases</w:t>
        </w:r>
      </w:hyperlink>
      <w:r w:rsidRPr="00614FEA">
        <w:rPr>
          <w:rFonts w:ascii="Arial" w:hAnsi="Arial" w:cs="Arial"/>
        </w:rPr>
        <w:t>.</w:t>
      </w:r>
    </w:p>
    <w:p w14:paraId="3BC44F1E"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La nueva instancia deberá ser creada por la clase que:</w:t>
      </w:r>
    </w:p>
    <w:p w14:paraId="751BFF5F" w14:textId="77777777"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Tiene la información necesaria para realizar la creación del objeto.</w:t>
      </w:r>
    </w:p>
    <w:p w14:paraId="4E20D8AC" w14:textId="77777777"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Usa directamente las instancias creadas del objeto.</w:t>
      </w:r>
    </w:p>
    <w:p w14:paraId="5D250D62" w14:textId="77777777"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Almacena o maneja varias instancias de la clase</w:t>
      </w:r>
    </w:p>
    <w:p w14:paraId="717F4CB4" w14:textId="77777777"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Contiene o agrega la clase.</w:t>
      </w:r>
    </w:p>
    <w:p w14:paraId="3BAE8901" w14:textId="77777777"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 xml:space="preserve">Una de las consecuencias de usar este patrón es la visibilidad entre la clase creada y la clase creador. Una ventaja es el bajo acoplamiento, lo cual supone facilidad de mantenimiento y reutilización </w:t>
      </w:r>
      <w:r w:rsidRPr="0051069C">
        <w:rPr>
          <w:rFonts w:ascii="Arial" w:hAnsi="Arial" w:cs="Arial"/>
        </w:rPr>
        <w:fldChar w:fldCharType="begin"/>
      </w:r>
      <w:r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51069C">
        <w:rPr>
          <w:rFonts w:ascii="Arial" w:hAnsi="Arial" w:cs="Arial"/>
        </w:rPr>
        <w:fldChar w:fldCharType="separate"/>
      </w:r>
      <w:r w:rsidRPr="0051069C">
        <w:rPr>
          <w:rFonts w:ascii="Arial" w:hAnsi="Arial" w:cs="Arial"/>
        </w:rPr>
        <w:t>(«GRASP», 2020)</w:t>
      </w:r>
      <w:r w:rsidRPr="0051069C">
        <w:rPr>
          <w:rFonts w:ascii="Arial" w:hAnsi="Arial" w:cs="Arial"/>
        </w:rPr>
        <w:fldChar w:fldCharType="end"/>
      </w:r>
      <w:r w:rsidRPr="0051069C">
        <w:rPr>
          <w:rFonts w:ascii="Arial" w:hAnsi="Arial" w:cs="Arial"/>
        </w:rPr>
        <w:t>. </w:t>
      </w:r>
    </w:p>
    <w:p w14:paraId="31CACFB2" w14:textId="77777777" w:rsidR="00CA70DF" w:rsidRDefault="00CA70DF" w:rsidP="00CA70DF">
      <w:pPr>
        <w:spacing w:before="100" w:beforeAutospacing="1" w:afterAutospacing="1" w:line="360" w:lineRule="auto"/>
        <w:jc w:val="both"/>
        <w:rPr>
          <w:rFonts w:ascii="Arial" w:hAnsi="Arial" w:cs="Arial"/>
        </w:rPr>
      </w:pPr>
      <w:commentRangeStart w:id="159"/>
      <w:r w:rsidRPr="0051069C">
        <w:rPr>
          <w:rFonts w:ascii="Arial" w:hAnsi="Arial" w:cs="Arial"/>
        </w:rPr>
        <w:t xml:space="preserve">Para implementar este patrón se han utilizado “acciones”, estas “acciones” no son más que funciones que permiten realizar funcionalidades del sistema como son </w:t>
      </w:r>
      <w:proofErr w:type="spellStart"/>
      <w:r w:rsidRPr="0051069C">
        <w:rPr>
          <w:rFonts w:ascii="Arial" w:hAnsi="Arial" w:cs="Arial"/>
        </w:rPr>
        <w:t>train</w:t>
      </w:r>
      <w:proofErr w:type="spellEnd"/>
      <w:r w:rsidRPr="0051069C">
        <w:rPr>
          <w:rFonts w:ascii="Arial" w:hAnsi="Arial" w:cs="Arial"/>
        </w:rPr>
        <w:t xml:space="preserve"> (permite entrenar el sistema), </w:t>
      </w:r>
      <w:proofErr w:type="spellStart"/>
      <w:r w:rsidRPr="0051069C">
        <w:rPr>
          <w:rFonts w:ascii="Arial" w:hAnsi="Arial" w:cs="Arial"/>
        </w:rPr>
        <w:t>fine_tunning</w:t>
      </w:r>
      <w:proofErr w:type="spellEnd"/>
      <w:r w:rsidRPr="0051069C">
        <w:rPr>
          <w:rFonts w:ascii="Arial" w:hAnsi="Arial" w:cs="Arial"/>
        </w:rPr>
        <w:t xml:space="preserve"> (permite actualizar el sistema ya entrenado con nuevos datos) y </w:t>
      </w:r>
      <w:proofErr w:type="spellStart"/>
      <w:r w:rsidRPr="0051069C">
        <w:rPr>
          <w:rFonts w:ascii="Arial" w:hAnsi="Arial" w:cs="Arial"/>
        </w:rPr>
        <w:t>use_engine</w:t>
      </w:r>
      <w:proofErr w:type="spellEnd"/>
      <w:r w:rsidRPr="0051069C">
        <w:rPr>
          <w:rFonts w:ascii="Arial" w:hAnsi="Arial" w:cs="Arial"/>
        </w:rPr>
        <w:t xml:space="preserve"> (permite generar </w:t>
      </w:r>
      <w:r w:rsidRPr="00765B36">
        <w:rPr>
          <w:rFonts w:ascii="Arial" w:hAnsi="Arial" w:cs="Arial"/>
        </w:rPr>
        <w:t xml:space="preserve">recomendaciones). </w:t>
      </w:r>
      <w:commentRangeEnd w:id="159"/>
      <w:r w:rsidR="007C75AC">
        <w:rPr>
          <w:rStyle w:val="Refdecomentario"/>
        </w:rPr>
        <w:commentReference w:id="159"/>
      </w:r>
      <w:r w:rsidRPr="00765B36">
        <w:rPr>
          <w:rFonts w:ascii="Arial" w:hAnsi="Arial" w:cs="Arial"/>
        </w:rPr>
        <w:t xml:space="preserve">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14:paraId="4C8E9B75" w14:textId="77777777" w:rsidR="00C64A20" w:rsidRDefault="00EE73D1" w:rsidP="00C64A20">
      <w:pPr>
        <w:keepNext/>
        <w:spacing w:before="100" w:beforeAutospacing="1" w:afterAutospacing="1" w:line="360" w:lineRule="auto"/>
        <w:jc w:val="center"/>
      </w:pPr>
      <w:r>
        <w:rPr>
          <w:rFonts w:ascii="Arial" w:hAnsi="Arial" w:cs="Arial"/>
        </w:rPr>
        <w:lastRenderedPageBreak/>
        <w:pict w14:anchorId="51477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537.85pt">
            <v:imagedata r:id="rId76" o:title="cSy9RZmtc5"/>
          </v:shape>
        </w:pict>
      </w:r>
    </w:p>
    <w:p w14:paraId="15EEAF66" w14:textId="77777777" w:rsidR="00EF6560" w:rsidRPr="00C64A20" w:rsidRDefault="00C64A20" w:rsidP="00C64A20">
      <w:pPr>
        <w:pStyle w:val="Descripcin"/>
        <w:jc w:val="center"/>
        <w:rPr>
          <w:rFonts w:ascii="Arial" w:hAnsi="Arial" w:cs="Arial"/>
          <w:sz w:val="22"/>
          <w:szCs w:val="22"/>
        </w:rPr>
      </w:pPr>
      <w:bookmarkStart w:id="160" w:name="_Toc177529253"/>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Pr="00C64A20">
        <w:rPr>
          <w:rFonts w:ascii="Arial" w:hAnsi="Arial" w:cs="Arial"/>
          <w:noProof/>
          <w:sz w:val="22"/>
          <w:szCs w:val="22"/>
        </w:rPr>
        <w:t>20</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160"/>
    </w:p>
    <w:p w14:paraId="00CB9202" w14:textId="77777777" w:rsidR="00CA70DF" w:rsidRPr="00765B36" w:rsidRDefault="00CA70DF" w:rsidP="00CA70DF">
      <w:pPr>
        <w:pStyle w:val="Ttulo4"/>
        <w:spacing w:line="360" w:lineRule="auto"/>
        <w:jc w:val="both"/>
        <w:rPr>
          <w:rFonts w:cs="Arial"/>
          <w:shd w:val="clear" w:color="auto" w:fill="FFFFFF"/>
        </w:rPr>
      </w:pPr>
      <w:bookmarkStart w:id="161" w:name="_Toc177529229"/>
      <w:bookmarkEnd w:id="142"/>
      <w:r w:rsidRPr="00765B36">
        <w:rPr>
          <w:rFonts w:cs="Arial"/>
          <w:shd w:val="clear" w:color="auto" w:fill="FFFFFF"/>
        </w:rPr>
        <w:t>Alta cohesión y bajo acoplamiento</w:t>
      </w:r>
      <w:bookmarkEnd w:id="161"/>
    </w:p>
    <w:p w14:paraId="1CAD01D0" w14:textId="77777777" w:rsidR="00CA70DF" w:rsidRPr="00EC271E" w:rsidRDefault="00CA70DF" w:rsidP="00EC271E">
      <w:pPr>
        <w:spacing w:line="360" w:lineRule="auto"/>
        <w:jc w:val="both"/>
        <w:rPr>
          <w:rFonts w:ascii="Arial" w:hAnsi="Arial" w:cs="Arial"/>
          <w:b/>
        </w:rPr>
      </w:pPr>
      <w:bookmarkStart w:id="162" w:name="_Toc177529230"/>
      <w:r w:rsidRPr="00EC271E">
        <w:rPr>
          <w:rFonts w:ascii="Arial" w:hAnsi="Arial" w:cs="Arial"/>
          <w:b/>
        </w:rPr>
        <w:t>Alta cohesión</w:t>
      </w:r>
      <w:bookmarkEnd w:id="162"/>
    </w:p>
    <w:p w14:paraId="342B4D0D" w14:textId="77777777"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77"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 xml:space="preserve">medida de lo posible) relacionada con la clase </w:t>
      </w:r>
      <w:r w:rsidRPr="00765B36">
        <w:rPr>
          <w:rFonts w:ascii="Arial" w:hAnsi="Arial" w:cs="Arial"/>
          <w:color w:val="202122"/>
        </w:rPr>
        <w:fldChar w:fldCharType="begin"/>
      </w:r>
      <w:r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765B36">
        <w:rPr>
          <w:rFonts w:ascii="Arial" w:hAnsi="Arial" w:cs="Arial"/>
          <w:color w:val="202122"/>
        </w:rPr>
        <w:fldChar w:fldCharType="separate"/>
      </w:r>
      <w:r w:rsidRPr="00765B36">
        <w:rPr>
          <w:rFonts w:ascii="Arial" w:hAnsi="Arial" w:cs="Arial"/>
        </w:rPr>
        <w:t>(«GRASP», 2020)</w:t>
      </w:r>
      <w:r w:rsidRPr="00765B36">
        <w:rPr>
          <w:rFonts w:ascii="Arial" w:hAnsi="Arial" w:cs="Arial"/>
          <w:color w:val="202122"/>
        </w:rPr>
        <w:fldChar w:fldCharType="end"/>
      </w:r>
      <w:r w:rsidRPr="00765B36">
        <w:rPr>
          <w:rFonts w:ascii="Arial" w:hAnsi="Arial" w:cs="Arial"/>
          <w:color w:val="202122"/>
        </w:rPr>
        <w:t>.</w:t>
      </w:r>
    </w:p>
    <w:p w14:paraId="7C37AB72" w14:textId="77777777" w:rsidR="00CA70DF" w:rsidRPr="00765B36" w:rsidRDefault="00CA70DF" w:rsidP="00614FEA">
      <w:pPr>
        <w:pStyle w:val="Textoindependiente"/>
        <w:spacing w:line="360" w:lineRule="auto"/>
        <w:ind w:firstLine="0"/>
        <w:jc w:val="both"/>
        <w:rPr>
          <w:rFonts w:ascii="Arial" w:hAnsi="Arial" w:cs="Arial"/>
          <w:b/>
          <w:bCs/>
          <w:color w:val="000000"/>
          <w:shd w:val="clear" w:color="auto" w:fill="FFFFFF"/>
        </w:rPr>
      </w:pPr>
      <w:r w:rsidRPr="00765B36">
        <w:rPr>
          <w:rFonts w:ascii="Arial" w:hAnsi="Arial" w:cs="Arial"/>
          <w:b/>
          <w:bCs/>
          <w:color w:val="000000"/>
          <w:shd w:val="clear" w:color="auto" w:fill="FFFFFF"/>
        </w:rPr>
        <w:lastRenderedPageBreak/>
        <w:t>Bajo acoplamiento</w:t>
      </w:r>
    </w:p>
    <w:p w14:paraId="7EB9340D" w14:textId="77777777"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78"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xml:space="preserve">, y disminuyendo la dependencia entre las clases </w:t>
      </w:r>
      <w:r w:rsidRPr="00614FEA">
        <w:rPr>
          <w:rFonts w:ascii="Arial" w:hAnsi="Arial" w:cs="Arial"/>
          <w:shd w:val="clear" w:color="auto" w:fill="FFFFFF"/>
        </w:rPr>
        <w:fldChar w:fldCharType="begin"/>
      </w:r>
      <w:r w:rsidRPr="00614FEA">
        <w:rPr>
          <w:rFonts w:ascii="Arial" w:hAnsi="Arial" w:cs="Arial"/>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614FEA">
        <w:rPr>
          <w:rFonts w:ascii="Arial" w:hAnsi="Arial" w:cs="Arial"/>
          <w:shd w:val="clear" w:color="auto" w:fill="FFFFFF"/>
        </w:rPr>
        <w:fldChar w:fldCharType="separate"/>
      </w:r>
      <w:r w:rsidRPr="00614FEA">
        <w:rPr>
          <w:rFonts w:ascii="Arial" w:hAnsi="Arial" w:cs="Arial"/>
        </w:rPr>
        <w:t>(«GRASP», 2020)</w:t>
      </w:r>
      <w:r w:rsidRPr="00614FEA">
        <w:rPr>
          <w:rFonts w:ascii="Arial" w:hAnsi="Arial" w:cs="Arial"/>
          <w:shd w:val="clear" w:color="auto" w:fill="FFFFFF"/>
        </w:rPr>
        <w:fldChar w:fldCharType="end"/>
      </w:r>
      <w:r w:rsidRPr="00614FEA">
        <w:rPr>
          <w:rFonts w:ascii="Arial" w:hAnsi="Arial" w:cs="Arial"/>
          <w:shd w:val="clear" w:color="auto" w:fill="FFFFFF"/>
        </w:rPr>
        <w:t>.</w:t>
      </w:r>
    </w:p>
    <w:p w14:paraId="220ED414" w14:textId="77777777" w:rsidR="00614FEA" w:rsidRPr="00765B36" w:rsidRDefault="00614FEA" w:rsidP="00614FEA">
      <w:pPr>
        <w:pStyle w:val="Textoindependiente"/>
        <w:spacing w:line="360" w:lineRule="auto"/>
        <w:ind w:firstLine="0"/>
        <w:jc w:val="both"/>
        <w:rPr>
          <w:rFonts w:ascii="Arial" w:hAnsi="Arial" w:cs="Arial"/>
          <w:shd w:val="clear" w:color="auto" w:fill="FFFFFF"/>
        </w:rPr>
      </w:pPr>
    </w:p>
    <w:p w14:paraId="2DEAD8C3" w14:textId="77777777" w:rsidR="00CA70DF" w:rsidRPr="00765B36" w:rsidRDefault="00CA70DF" w:rsidP="00614FEA">
      <w:pPr>
        <w:pStyle w:val="Textoindependiente"/>
        <w:spacing w:line="360" w:lineRule="auto"/>
        <w:ind w:firstLine="0"/>
        <w:jc w:val="both"/>
        <w:rPr>
          <w:rFonts w:ascii="Arial" w:hAnsi="Arial" w:cs="Arial"/>
          <w:shd w:val="clear" w:color="auto" w:fill="FFFFFF"/>
        </w:rPr>
      </w:pPr>
      <w:r w:rsidRPr="00765B36">
        <w:rPr>
          <w:rFonts w:ascii="Arial" w:hAnsi="Arial" w:cs="Arial"/>
          <w:shd w:val="clear" w:color="auto" w:fill="FFFFFF"/>
        </w:rPr>
        <w:t>En el sistema propuesto el autor ha tenido muy en cuenta los siguientes puntos basándose en estos dos patrones:</w:t>
      </w:r>
    </w:p>
    <w:p w14:paraId="258A6DFC" w14:textId="77777777" w:rsidR="00CA70DF" w:rsidRPr="00765B36" w:rsidRDefault="00CA70DF" w:rsidP="00CA70DF">
      <w:pPr>
        <w:numPr>
          <w:ilvl w:val="0"/>
          <w:numId w:val="45"/>
        </w:numPr>
        <w:shd w:val="clear" w:color="auto" w:fill="FFFFFF"/>
        <w:spacing w:before="100" w:beforeAutospacing="1" w:after="24" w:line="360" w:lineRule="auto"/>
        <w:ind w:left="768"/>
        <w:jc w:val="both"/>
        <w:rPr>
          <w:rFonts w:ascii="Arial" w:hAnsi="Arial" w:cs="Arial"/>
          <w:color w:val="202122"/>
        </w:rPr>
      </w:pPr>
      <w:r w:rsidRPr="00765B36">
        <w:rPr>
          <w:rFonts w:ascii="Arial" w:hAnsi="Arial" w:cs="Arial"/>
          <w:b/>
          <w:bCs/>
          <w:color w:val="202122"/>
        </w:rPr>
        <w:t>Cohesión Coincidente</w:t>
      </w:r>
      <w:r w:rsidRPr="00765B36">
        <w:rPr>
          <w:rFonts w:ascii="Arial" w:hAnsi="Arial" w:cs="Arial"/>
          <w:color w:val="202122"/>
        </w:rPr>
        <w:t>: El módulo realiza múltiples tareas, sin ninguna relación entre ellas.</w:t>
      </w:r>
    </w:p>
    <w:p w14:paraId="4AAA186A" w14:textId="77777777"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de Comunicación</w:t>
      </w:r>
      <w:r w:rsidRPr="00765B36">
        <w:rPr>
          <w:rFonts w:ascii="Arial" w:hAnsi="Arial" w:cs="Arial"/>
          <w:color w:val="202122"/>
        </w:rPr>
        <w:t>: Las tareas corresponden a una secuencia de pasos propia del “producto” y todas afectan a los mismos datos.</w:t>
      </w:r>
    </w:p>
    <w:p w14:paraId="7A77795D" w14:textId="77777777"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Funcional</w:t>
      </w:r>
      <w:r w:rsidRPr="00765B36">
        <w:rPr>
          <w:rFonts w:ascii="Arial" w:hAnsi="Arial" w:cs="Arial"/>
          <w:color w:val="202122"/>
        </w:rPr>
        <w:t xml:space="preserve">: Cuando el módulo ejecuta una y sólo una tarea, teniendo un único objetivo a cumplir, se dice que tiene </w:t>
      </w:r>
      <w:proofErr w:type="spellStart"/>
      <w:r w:rsidRPr="00765B36">
        <w:rPr>
          <w:rFonts w:ascii="Arial" w:hAnsi="Arial" w:cs="Arial"/>
          <w:color w:val="202122"/>
        </w:rPr>
        <w:t>Cohesividad</w:t>
      </w:r>
      <w:proofErr w:type="spellEnd"/>
      <w:r w:rsidRPr="00765B36">
        <w:rPr>
          <w:rFonts w:ascii="Arial" w:hAnsi="Arial" w:cs="Arial"/>
          <w:color w:val="202122"/>
        </w:rPr>
        <w:t xml:space="preserve"> Funcional.</w:t>
      </w:r>
    </w:p>
    <w:p w14:paraId="5477E357" w14:textId="77777777"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enido</w:t>
      </w:r>
      <w:r w:rsidRPr="00765B36">
        <w:rPr>
          <w:rFonts w:ascii="Arial" w:hAnsi="Arial" w:cs="Arial"/>
          <w:color w:val="202122"/>
        </w:rPr>
        <w:t>: Cuando un módulo referencia directamente el contenido de otro módulo. (En lenguajes de alto nivel es muy raro)</w:t>
      </w:r>
    </w:p>
    <w:p w14:paraId="16595281" w14:textId="77777777"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Común</w:t>
      </w:r>
      <w:r w:rsidRPr="00765B36">
        <w:rPr>
          <w:rFonts w:ascii="Arial" w:hAnsi="Arial" w:cs="Arial"/>
          <w:color w:val="202122"/>
        </w:rPr>
        <w:t>: Cuando dos módulos acceden (y afectan) a un mismo valor global.</w:t>
      </w:r>
    </w:p>
    <w:p w14:paraId="7BBEE6CB" w14:textId="77777777"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rol</w:t>
      </w:r>
      <w:r w:rsidRPr="00765B36">
        <w:rPr>
          <w:rFonts w:ascii="Arial" w:hAnsi="Arial" w:cs="Arial"/>
          <w:color w:val="202122"/>
        </w:rPr>
        <w:t>: Cuando un módulo le envía a otro un elemento de control que determina la lógica de ejecución del mismo.</w:t>
      </w:r>
    </w:p>
    <w:p w14:paraId="65A8E1F8" w14:textId="77777777"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3E5B631B" wp14:editId="52F5D3F5">
            <wp:extent cx="2838450" cy="7649210"/>
            <wp:effectExtent l="0" t="0" r="0" b="889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838450" cy="7649210"/>
                    </a:xfrm>
                    <a:prstGeom prst="rect">
                      <a:avLst/>
                    </a:prstGeom>
                    <a:noFill/>
                    <a:ln>
                      <a:noFill/>
                    </a:ln>
                  </pic:spPr>
                </pic:pic>
              </a:graphicData>
            </a:graphic>
          </wp:inline>
        </w:drawing>
      </w:r>
    </w:p>
    <w:p w14:paraId="1AF1DA69" w14:textId="77777777" w:rsidR="00CA70DF" w:rsidRPr="00B10A0D" w:rsidRDefault="00B10A0D" w:rsidP="00B10A0D">
      <w:pPr>
        <w:pStyle w:val="Descripcin"/>
        <w:spacing w:line="360" w:lineRule="auto"/>
        <w:jc w:val="center"/>
        <w:rPr>
          <w:rFonts w:ascii="Arial" w:hAnsi="Arial" w:cs="Arial"/>
          <w:color w:val="202122"/>
          <w:sz w:val="22"/>
          <w:szCs w:val="22"/>
        </w:rPr>
      </w:pPr>
      <w:bookmarkStart w:id="163" w:name="_Toc177529254"/>
      <w:commentRangeStart w:id="164"/>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C64A20">
        <w:rPr>
          <w:rFonts w:ascii="Arial" w:hAnsi="Arial" w:cs="Arial"/>
          <w:noProof/>
          <w:sz w:val="22"/>
          <w:szCs w:val="22"/>
        </w:rPr>
        <w:t>21</w:t>
      </w:r>
      <w:r w:rsidRPr="00B10A0D">
        <w:rPr>
          <w:rFonts w:ascii="Arial" w:hAnsi="Arial" w:cs="Arial"/>
          <w:sz w:val="22"/>
          <w:szCs w:val="22"/>
        </w:rPr>
        <w:fldChar w:fldCharType="end"/>
      </w:r>
      <w:r w:rsidRPr="00B10A0D">
        <w:rPr>
          <w:rFonts w:ascii="Arial" w:hAnsi="Arial" w:cs="Arial"/>
          <w:sz w:val="22"/>
          <w:szCs w:val="22"/>
        </w:rPr>
        <w:t xml:space="preserve"> La clase </w:t>
      </w:r>
      <w:proofErr w:type="spellStart"/>
      <w:r w:rsidRPr="00B10A0D">
        <w:rPr>
          <w:rFonts w:ascii="Arial" w:hAnsi="Arial" w:cs="Arial"/>
          <w:sz w:val="22"/>
          <w:szCs w:val="22"/>
        </w:rPr>
        <w:t>DataPipeline</w:t>
      </w:r>
      <w:proofErr w:type="spellEnd"/>
      <w:r w:rsidRPr="00B10A0D">
        <w:rPr>
          <w:rFonts w:ascii="Arial" w:hAnsi="Arial" w:cs="Arial"/>
          <w:sz w:val="22"/>
          <w:szCs w:val="22"/>
        </w:rPr>
        <w:t xml:space="preserve"> muestra una alta cohesión, ya que todas sus responsabilidades están estrechamente relacionadas con el procesamiento y manipulación de datos</w:t>
      </w:r>
      <w:bookmarkEnd w:id="163"/>
      <w:commentRangeEnd w:id="164"/>
      <w:r w:rsidR="007C75AC">
        <w:rPr>
          <w:rStyle w:val="Refdecomentario"/>
          <w:i w:val="0"/>
          <w:iCs w:val="0"/>
          <w:color w:val="auto"/>
        </w:rPr>
        <w:commentReference w:id="164"/>
      </w:r>
    </w:p>
    <w:p w14:paraId="4B54B686" w14:textId="77777777"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3BD12CFB" wp14:editId="62B75DE4">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14:paraId="0BEB1E5B" w14:textId="77777777" w:rsidR="00CA70DF" w:rsidRPr="005263F2" w:rsidRDefault="005263F2" w:rsidP="005263F2">
      <w:pPr>
        <w:pStyle w:val="Descripcin"/>
        <w:spacing w:line="360" w:lineRule="auto"/>
        <w:jc w:val="center"/>
        <w:rPr>
          <w:rFonts w:ascii="Arial" w:hAnsi="Arial" w:cs="Arial"/>
          <w:color w:val="202122"/>
          <w:sz w:val="22"/>
          <w:szCs w:val="22"/>
        </w:rPr>
      </w:pPr>
      <w:bookmarkStart w:id="165" w:name="_Toc177529255"/>
      <w:r w:rsidRPr="007C75AC">
        <w:rPr>
          <w:rFonts w:ascii="Arial" w:hAnsi="Arial" w:cs="Arial"/>
          <w:sz w:val="22"/>
          <w:szCs w:val="22"/>
          <w:highlight w:val="yellow"/>
        </w:rPr>
        <w:t xml:space="preserve">Figura </w:t>
      </w:r>
      <w:r w:rsidRPr="007C75AC">
        <w:rPr>
          <w:rFonts w:ascii="Arial" w:hAnsi="Arial" w:cs="Arial"/>
          <w:sz w:val="22"/>
          <w:szCs w:val="22"/>
          <w:highlight w:val="yellow"/>
        </w:rPr>
        <w:fldChar w:fldCharType="begin"/>
      </w:r>
      <w:r w:rsidRPr="007C75AC">
        <w:rPr>
          <w:rFonts w:ascii="Arial" w:hAnsi="Arial" w:cs="Arial"/>
          <w:sz w:val="22"/>
          <w:szCs w:val="22"/>
          <w:highlight w:val="yellow"/>
        </w:rPr>
        <w:instrText xml:space="preserve"> SEQ Figura \* ARABIC </w:instrText>
      </w:r>
      <w:r w:rsidRPr="007C75AC">
        <w:rPr>
          <w:rFonts w:ascii="Arial" w:hAnsi="Arial" w:cs="Arial"/>
          <w:sz w:val="22"/>
          <w:szCs w:val="22"/>
          <w:highlight w:val="yellow"/>
        </w:rPr>
        <w:fldChar w:fldCharType="separate"/>
      </w:r>
      <w:r w:rsidR="00C64A20" w:rsidRPr="007C75AC">
        <w:rPr>
          <w:rFonts w:ascii="Arial" w:hAnsi="Arial" w:cs="Arial"/>
          <w:noProof/>
          <w:sz w:val="22"/>
          <w:szCs w:val="22"/>
          <w:highlight w:val="yellow"/>
        </w:rPr>
        <w:t>22</w:t>
      </w:r>
      <w:r w:rsidRPr="007C75AC">
        <w:rPr>
          <w:rFonts w:ascii="Arial" w:hAnsi="Arial" w:cs="Arial"/>
          <w:sz w:val="22"/>
          <w:szCs w:val="22"/>
          <w:highlight w:val="yellow"/>
        </w:rPr>
        <w:fldChar w:fldCharType="end"/>
      </w:r>
      <w:r w:rsidRPr="007C75AC">
        <w:rPr>
          <w:rFonts w:ascii="Arial" w:hAnsi="Arial" w:cs="Arial"/>
          <w:sz w:val="22"/>
          <w:szCs w:val="22"/>
          <w:highlight w:val="yellow"/>
        </w:rPr>
        <w:t xml:space="preserve"> La clase </w:t>
      </w:r>
      <w:proofErr w:type="spellStart"/>
      <w:r w:rsidRPr="007C75AC">
        <w:rPr>
          <w:rFonts w:ascii="Arial" w:hAnsi="Arial" w:cs="Arial"/>
          <w:sz w:val="22"/>
          <w:szCs w:val="22"/>
          <w:highlight w:val="yellow"/>
        </w:rPr>
        <w:t>ModelConfig</w:t>
      </w:r>
      <w:proofErr w:type="spellEnd"/>
      <w:r w:rsidRPr="007C75AC">
        <w:rPr>
          <w:rFonts w:ascii="Arial" w:hAnsi="Arial" w:cs="Arial"/>
          <w:sz w:val="22"/>
          <w:szCs w:val="22"/>
          <w:highlight w:val="yellow"/>
        </w:rPr>
        <w:t xml:space="preserve"> es utilizada para pasar configuraciones a los modelos  lo que reduce el acoplamiento entre la configuración y la implementación del modelo.</w:t>
      </w:r>
      <w:bookmarkEnd w:id="165"/>
    </w:p>
    <w:p w14:paraId="55F83D35" w14:textId="77777777" w:rsidR="00CA70DF" w:rsidRDefault="00CA70DF" w:rsidP="00CA70DF">
      <w:pPr>
        <w:pStyle w:val="Ttulo3"/>
        <w:spacing w:line="360" w:lineRule="auto"/>
        <w:jc w:val="both"/>
      </w:pPr>
      <w:bookmarkStart w:id="166" w:name="_Toc177529231"/>
      <w:r w:rsidRPr="00765B36">
        <w:t>2.2.2 Patrones GOF</w:t>
      </w:r>
      <w:bookmarkEnd w:id="166"/>
    </w:p>
    <w:p w14:paraId="2F510447" w14:textId="77777777" w:rsidR="005263F2" w:rsidRPr="005263F2" w:rsidRDefault="005263F2" w:rsidP="005263F2"/>
    <w:p w14:paraId="521DF275" w14:textId="77777777" w:rsidR="00CA70DF" w:rsidRPr="00765B36" w:rsidRDefault="00CA70DF" w:rsidP="00CA70DF">
      <w:pPr>
        <w:spacing w:line="360" w:lineRule="auto"/>
        <w:jc w:val="both"/>
        <w:rPr>
          <w:rFonts w:ascii="Arial" w:hAnsi="Arial" w:cs="Arial"/>
          <w:color w:val="001133"/>
          <w:shd w:val="clear" w:color="auto" w:fill="FFFFFF"/>
        </w:rPr>
      </w:pPr>
      <w:proofErr w:type="spellStart"/>
      <w:r w:rsidRPr="00765B36">
        <w:rPr>
          <w:rFonts w:ascii="Arial" w:hAnsi="Arial" w:cs="Arial"/>
          <w:b/>
          <w:color w:val="001133"/>
          <w:shd w:val="clear" w:color="auto" w:fill="FFFFFF"/>
        </w:rPr>
        <w:t>Singleton</w:t>
      </w:r>
      <w:proofErr w:type="spellEnd"/>
      <w:r w:rsidRPr="00765B36">
        <w:rPr>
          <w:rFonts w:ascii="Arial" w:hAnsi="Arial" w:cs="Arial"/>
          <w:b/>
          <w:color w:val="001133"/>
          <w:shd w:val="clear" w:color="auto" w:fill="FFFFFF"/>
        </w:rPr>
        <w:t xml:space="preserve">: </w:t>
      </w:r>
      <w:r w:rsidRPr="00765B36">
        <w:rPr>
          <w:rFonts w:ascii="Arial" w:hAnsi="Arial" w:cs="Arial"/>
          <w:color w:val="001133"/>
          <w:shd w:val="clear" w:color="auto" w:fill="FFFFFF"/>
        </w:rPr>
        <w:t xml:space="preserve">Garantiza la existencia de una única instancia para una clase y la creación de un mecanismo de acceso global a dicha instancia </w:t>
      </w:r>
      <w:r w:rsidRPr="00765B36">
        <w:rPr>
          <w:rFonts w:ascii="Arial" w:hAnsi="Arial" w:cs="Arial"/>
          <w:color w:val="001133"/>
          <w:shd w:val="clear" w:color="auto" w:fill="FFFFFF"/>
        </w:rPr>
        <w:fldChar w:fldCharType="begin"/>
      </w:r>
      <w:r w:rsidRPr="00765B36">
        <w:rPr>
          <w:rFonts w:ascii="Arial" w:hAnsi="Arial" w:cs="Arial"/>
          <w:color w:val="001133"/>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Pr="00765B36">
        <w:rPr>
          <w:rFonts w:ascii="Arial" w:hAnsi="Arial" w:cs="Arial"/>
          <w:color w:val="001133"/>
          <w:shd w:val="clear" w:color="auto" w:fill="FFFFFF"/>
        </w:rPr>
        <w:fldChar w:fldCharType="separate"/>
      </w:r>
      <w:r w:rsidRPr="00765B36">
        <w:rPr>
          <w:rFonts w:ascii="Arial" w:hAnsi="Arial" w:cs="Arial"/>
        </w:rPr>
        <w:t>(</w:t>
      </w:r>
      <w:r w:rsidRPr="00765B36">
        <w:rPr>
          <w:rFonts w:ascii="Arial" w:hAnsi="Arial" w:cs="Arial"/>
          <w:i/>
          <w:iCs/>
        </w:rPr>
        <w:t>Patrones Gof - EcuRed</w:t>
      </w:r>
      <w:r w:rsidRPr="00765B36">
        <w:rPr>
          <w:rFonts w:ascii="Arial" w:hAnsi="Arial" w:cs="Arial"/>
        </w:rPr>
        <w:t>, s. f.)</w:t>
      </w:r>
      <w:r w:rsidRPr="00765B36">
        <w:rPr>
          <w:rFonts w:ascii="Arial" w:hAnsi="Arial" w:cs="Arial"/>
          <w:color w:val="001133"/>
          <w:shd w:val="clear" w:color="auto" w:fill="FFFFFF"/>
        </w:rPr>
        <w:fldChar w:fldCharType="end"/>
      </w:r>
      <w:r w:rsidRPr="00765B36">
        <w:rPr>
          <w:rFonts w:ascii="Arial" w:hAnsi="Arial" w:cs="Arial"/>
          <w:color w:val="001133"/>
          <w:shd w:val="clear" w:color="auto" w:fill="FFFFFF"/>
        </w:rPr>
        <w:t>.</w:t>
      </w:r>
    </w:p>
    <w:p w14:paraId="61EB4419" w14:textId="77777777"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2F99E353" wp14:editId="3DB2A56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14:paraId="19A06BDE" w14:textId="77777777" w:rsidR="00CA70DF" w:rsidRPr="005263F2" w:rsidRDefault="005263F2" w:rsidP="005263F2">
      <w:pPr>
        <w:pStyle w:val="Descripcin"/>
        <w:jc w:val="center"/>
        <w:rPr>
          <w:rFonts w:ascii="Arial" w:hAnsi="Arial" w:cs="Arial"/>
          <w:b/>
          <w:sz w:val="22"/>
          <w:szCs w:val="22"/>
        </w:rPr>
      </w:pPr>
      <w:bookmarkStart w:id="167" w:name="_Toc177529256"/>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C64A20">
        <w:rPr>
          <w:rFonts w:ascii="Arial" w:hAnsi="Arial" w:cs="Arial"/>
          <w:noProof/>
          <w:sz w:val="22"/>
          <w:szCs w:val="22"/>
        </w:rPr>
        <w:t>23</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bookmarkEnd w:id="167"/>
    </w:p>
    <w:p w14:paraId="3A56F5FF" w14:textId="77777777" w:rsidR="00CA70DF" w:rsidRPr="00765B36" w:rsidRDefault="005263F2" w:rsidP="00CA70DF">
      <w:pPr>
        <w:pStyle w:val="Ttulo4"/>
        <w:spacing w:line="360" w:lineRule="auto"/>
        <w:jc w:val="both"/>
      </w:pPr>
      <w:bookmarkStart w:id="168" w:name="_Toc177529232"/>
      <w:proofErr w:type="spellStart"/>
      <w:r>
        <w:t>Template</w:t>
      </w:r>
      <w:proofErr w:type="spellEnd"/>
      <w:r>
        <w:t xml:space="preserve"> </w:t>
      </w:r>
      <w:proofErr w:type="spellStart"/>
      <w:r>
        <w:t>Method</w:t>
      </w:r>
      <w:bookmarkEnd w:id="168"/>
      <w:proofErr w:type="spellEnd"/>
    </w:p>
    <w:p w14:paraId="35280304" w14:textId="77777777"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p>
    <w:p w14:paraId="5B087FF3" w14:textId="77777777"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0980D18A" wp14:editId="2DF3628A">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14:paraId="702182C3" w14:textId="77777777" w:rsidR="00B12CC6" w:rsidRPr="00B12CC6" w:rsidRDefault="00B12CC6" w:rsidP="00B12CC6">
      <w:pPr>
        <w:keepNext/>
        <w:jc w:val="center"/>
        <w:rPr>
          <w:rFonts w:ascii="Arial" w:hAnsi="Arial" w:cs="Arial"/>
          <w:sz w:val="22"/>
          <w:szCs w:val="22"/>
        </w:rPr>
      </w:pPr>
    </w:p>
    <w:p w14:paraId="50A26BD9" w14:textId="77777777" w:rsidR="00CA70DF" w:rsidRPr="00B12CC6" w:rsidRDefault="00B12CC6" w:rsidP="00B12CC6">
      <w:pPr>
        <w:pStyle w:val="Descripcin"/>
        <w:jc w:val="center"/>
        <w:rPr>
          <w:rFonts w:ascii="Arial" w:hAnsi="Arial" w:cs="Arial"/>
          <w:b/>
          <w:sz w:val="22"/>
          <w:szCs w:val="22"/>
        </w:rPr>
      </w:pPr>
      <w:bookmarkStart w:id="169" w:name="_Toc177529257"/>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C64A20">
        <w:rPr>
          <w:rFonts w:ascii="Arial" w:hAnsi="Arial" w:cs="Arial"/>
          <w:noProof/>
          <w:sz w:val="22"/>
          <w:szCs w:val="22"/>
        </w:rPr>
        <w:t>24</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w:t>
      </w:r>
      <w:proofErr w:type="spellStart"/>
      <w:r w:rsidRPr="00B12CC6">
        <w:rPr>
          <w:rFonts w:ascii="Arial" w:hAnsi="Arial" w:cs="Arial"/>
          <w:sz w:val="22"/>
          <w:szCs w:val="22"/>
        </w:rPr>
        <w:t>DataPipeline</w:t>
      </w:r>
      <w:bookmarkEnd w:id="169"/>
      <w:proofErr w:type="spellEnd"/>
    </w:p>
    <w:p w14:paraId="02104B2A" w14:textId="77777777" w:rsidR="00C16CA8" w:rsidRDefault="00C16CA8" w:rsidP="00C16CA8">
      <w:pPr>
        <w:pStyle w:val="Textoindependiente"/>
        <w:spacing w:line="360" w:lineRule="auto"/>
        <w:ind w:firstLine="0"/>
        <w:rPr>
          <w:rFonts w:ascii="Arial" w:hAnsi="Arial" w:cs="Arial"/>
          <w:b/>
        </w:rPr>
      </w:pPr>
    </w:p>
    <w:p w14:paraId="462029E1" w14:textId="77777777" w:rsidR="00C16CA8" w:rsidRDefault="00C16CA8" w:rsidP="00C16CA8">
      <w:pPr>
        <w:pStyle w:val="Ttulo1"/>
        <w:numPr>
          <w:ilvl w:val="0"/>
          <w:numId w:val="0"/>
        </w:numPr>
      </w:pPr>
      <w:bookmarkStart w:id="170" w:name="_Toc177529233"/>
      <w:commentRangeStart w:id="171"/>
      <w:r>
        <w:lastRenderedPageBreak/>
        <w:t>Referencias Bilbiograficas</w:t>
      </w:r>
      <w:bookmarkEnd w:id="170"/>
      <w:commentRangeEnd w:id="171"/>
      <w:r w:rsidR="007C75AC">
        <w:rPr>
          <w:rStyle w:val="Refdecomentario"/>
          <w:rFonts w:ascii="Times New Roman" w:hAnsi="Times New Roman"/>
          <w:b w:val="0"/>
          <w:bCs w:val="0"/>
          <w:caps w:val="0"/>
          <w:lang w:eastAsia="es-ES"/>
        </w:rPr>
        <w:commentReference w:id="171"/>
      </w:r>
    </w:p>
    <w:p w14:paraId="5AF3693E" w14:textId="77777777" w:rsidR="00BC27A3" w:rsidRPr="00BC27A3" w:rsidRDefault="00C16CA8" w:rsidP="00BC27A3">
      <w:pPr>
        <w:pStyle w:val="Bibliografa"/>
        <w:numPr>
          <w:ilvl w:val="0"/>
          <w:numId w:val="46"/>
        </w:numPr>
        <w:rPr>
          <w:lang w:val="en-US"/>
        </w:rPr>
      </w:pPr>
      <w:r>
        <w:fldChar w:fldCharType="begin"/>
      </w:r>
      <w:r w:rsidR="00BC27A3">
        <w:instrText xml:space="preserve"> ADDIN ZOTERO_BIBL {"uncited":[],"omitted":[],"custom":[]} CSL_BIBLIOGRAPHY </w:instrText>
      </w:r>
      <w:r>
        <w:fldChar w:fldCharType="separate"/>
      </w:r>
      <w:r w:rsidR="00BC27A3" w:rsidRPr="00BC27A3">
        <w:t xml:space="preserve">Acosta, G. (2020, mayo 21). Modelos de recomendación: Recomendando qué recomendar. </w:t>
      </w:r>
      <w:r w:rsidR="00BC27A3" w:rsidRPr="00BC27A3">
        <w:rPr>
          <w:i/>
          <w:iCs/>
          <w:lang w:val="en-US"/>
        </w:rPr>
        <w:t>Quanam</w:t>
      </w:r>
      <w:r w:rsidR="00BC27A3" w:rsidRPr="00BC27A3">
        <w:rPr>
          <w:lang w:val="en-US"/>
        </w:rPr>
        <w:t>. https://quanam.com/modelos-de-recomendacion-recomendando-que-recomendar/</w:t>
      </w:r>
    </w:p>
    <w:p w14:paraId="47194B76" w14:textId="77777777" w:rsidR="00BC27A3" w:rsidRPr="00BC27A3" w:rsidRDefault="00BC27A3" w:rsidP="00BC27A3">
      <w:pPr>
        <w:pStyle w:val="Bibliografa"/>
        <w:numPr>
          <w:ilvl w:val="0"/>
          <w:numId w:val="46"/>
        </w:numPr>
      </w:pPr>
      <w:r w:rsidRPr="00BC27A3">
        <w:t xml:space="preserve">Biblioteca (informática). (2023). En </w:t>
      </w:r>
      <w:r w:rsidRPr="00BC27A3">
        <w:rPr>
          <w:i/>
          <w:iCs/>
        </w:rPr>
        <w:t>Wikipedia, la enciclopedia libre</w:t>
      </w:r>
      <w:r w:rsidRPr="00BC27A3">
        <w:t>. https://es.wikipedia.org/w/index.php?title=Biblioteca_(inform%C3%A1tica)&amp;oldid=156311323</w:t>
      </w:r>
    </w:p>
    <w:p w14:paraId="3070C2D6" w14:textId="77777777" w:rsidR="00BC27A3" w:rsidRPr="00BC27A3" w:rsidRDefault="00BC27A3" w:rsidP="00BC27A3">
      <w:pPr>
        <w:pStyle w:val="Bibliografa"/>
        <w:numPr>
          <w:ilvl w:val="0"/>
          <w:numId w:val="46"/>
        </w:numPr>
        <w:rPr>
          <w:lang w:val="en-US"/>
        </w:rPr>
      </w:pPr>
      <w:r w:rsidRPr="00BC27A3">
        <w:rPr>
          <w:lang w:val="en-US"/>
        </w:rPr>
        <w:t xml:space="preserve">Casalegno, F. (2022, noviembre 25). </w:t>
      </w:r>
      <w:r w:rsidRPr="00BC27A3">
        <w:rPr>
          <w:i/>
          <w:iCs/>
          <w:lang w:val="en-US"/>
        </w:rPr>
        <w:t>Recommender Systems—A Complete Guide to Machine Learning Models | by Francesco Casalegno | Towards Data Science</w:t>
      </w:r>
      <w:r w:rsidRPr="00BC27A3">
        <w:rPr>
          <w:lang w:val="en-US"/>
        </w:rPr>
        <w:t>. Recommender Systems — A Complete Guide to Machine Learning Models. https://towardsdatascience.com/recommender-systems-a-complete-guide-to-machine-learning-models-96d3f94ea748</w:t>
      </w:r>
    </w:p>
    <w:p w14:paraId="70EF64D4" w14:textId="77777777" w:rsidR="00BC27A3" w:rsidRPr="00BC27A3" w:rsidRDefault="00BC27A3" w:rsidP="00BC27A3">
      <w:pPr>
        <w:pStyle w:val="Bibliografa"/>
        <w:numPr>
          <w:ilvl w:val="0"/>
          <w:numId w:val="46"/>
        </w:numPr>
      </w:pPr>
      <w:r w:rsidRPr="00BC27A3">
        <w:rPr>
          <w:i/>
          <w:iCs/>
        </w:rPr>
        <w:t>Cómo funciona el sistema de recomendaciones de Netflix</w:t>
      </w:r>
      <w:r w:rsidRPr="00BC27A3">
        <w:t>. (s. f.). Centro de ayuda. Recuperado 10 de septiembre de 2024, de https://help.netflix.com/es/node/100639</w:t>
      </w:r>
    </w:p>
    <w:p w14:paraId="2AFC1818" w14:textId="77777777" w:rsidR="00BC27A3" w:rsidRPr="00BC27A3" w:rsidRDefault="00BC27A3" w:rsidP="00BC27A3">
      <w:pPr>
        <w:pStyle w:val="Bibliografa"/>
        <w:numPr>
          <w:ilvl w:val="0"/>
          <w:numId w:val="46"/>
        </w:numPr>
        <w:rPr>
          <w:lang w:val="en-US"/>
        </w:rPr>
      </w:pPr>
      <w:r w:rsidRPr="00BC27A3">
        <w:rPr>
          <w:lang w:val="en-US"/>
        </w:rPr>
        <w:t xml:space="preserve">Covington, P., Adams, J., &amp; Sargin, E. (2016). Deep Neural Networks for YouTube Recommendations. </w:t>
      </w:r>
      <w:r w:rsidRPr="00BC27A3">
        <w:rPr>
          <w:i/>
          <w:iCs/>
          <w:lang w:val="en-US"/>
        </w:rPr>
        <w:t>Proceedings of the 10th ACM Conference on Recommender Systems</w:t>
      </w:r>
      <w:r w:rsidRPr="00BC27A3">
        <w:rPr>
          <w:lang w:val="en-US"/>
        </w:rPr>
        <w:t>, 191-198. https://doi.org/10.1145/2959100.2959190</w:t>
      </w:r>
    </w:p>
    <w:p w14:paraId="24352CF5" w14:textId="77777777" w:rsidR="00BC27A3" w:rsidRPr="00BC27A3" w:rsidRDefault="00BC27A3" w:rsidP="00BC27A3">
      <w:pPr>
        <w:pStyle w:val="Bibliografa"/>
        <w:numPr>
          <w:ilvl w:val="0"/>
          <w:numId w:val="46"/>
        </w:numPr>
      </w:pPr>
      <w:r w:rsidRPr="00BC27A3">
        <w:t xml:space="preserve">Cruz, Y. P., Ramírez, F. M., Plasencia, I. E. Y., &amp; Dosagües, R. L. (s. f.). </w:t>
      </w:r>
      <w:r w:rsidRPr="00BC27A3">
        <w:rPr>
          <w:i/>
          <w:iCs/>
        </w:rPr>
        <w:t>SISTEMA RECOMENDADOR DE NOTICIAS PARA EL PORTAL OCTAVITOS</w:t>
      </w:r>
      <w:r w:rsidRPr="00BC27A3">
        <w:t>.</w:t>
      </w:r>
    </w:p>
    <w:p w14:paraId="270A7D7C" w14:textId="77777777" w:rsidR="00BC27A3" w:rsidRPr="00BC27A3" w:rsidRDefault="00BC27A3" w:rsidP="00BC27A3">
      <w:pPr>
        <w:pStyle w:val="Bibliografa"/>
        <w:numPr>
          <w:ilvl w:val="0"/>
          <w:numId w:val="46"/>
        </w:numPr>
      </w:pPr>
      <w:r w:rsidRPr="00BC27A3">
        <w:rPr>
          <w:i/>
          <w:iCs/>
        </w:rPr>
        <w:t>Descripción general de las recomendaciones | BigQuery</w:t>
      </w:r>
      <w:r w:rsidRPr="00BC27A3">
        <w:t>. (s. f.). Google Cloud. Recuperado 9 de septiembre de 2024, de https://cloud.google.com/bigquery/docs/recommendation-overview?hl=es-419</w:t>
      </w:r>
    </w:p>
    <w:p w14:paraId="587CC6A7" w14:textId="77777777" w:rsidR="00BC27A3" w:rsidRPr="00BC27A3" w:rsidRDefault="00BC27A3" w:rsidP="00BC27A3">
      <w:pPr>
        <w:pStyle w:val="Bibliografa"/>
        <w:numPr>
          <w:ilvl w:val="0"/>
          <w:numId w:val="46"/>
        </w:numPr>
      </w:pPr>
      <w:r w:rsidRPr="00BC27A3">
        <w:rPr>
          <w:i/>
          <w:iCs/>
        </w:rPr>
        <w:t>Descripción general de los sistemas de recomendación | Machine Learning</w:t>
      </w:r>
      <w:r w:rsidRPr="00BC27A3">
        <w:t xml:space="preserve">. (s. f.). Google for Developers. Recuperado 18 de septiembre de 2024, de </w:t>
      </w:r>
      <w:r w:rsidRPr="00BC27A3">
        <w:lastRenderedPageBreak/>
        <w:t>https://developers.google.com/machine-learning/recommendation/overview/types?hl=es-419</w:t>
      </w:r>
    </w:p>
    <w:p w14:paraId="45DDCEE2" w14:textId="77777777" w:rsidR="00BC27A3" w:rsidRPr="00BC27A3" w:rsidRDefault="00BC27A3" w:rsidP="00BC27A3">
      <w:pPr>
        <w:pStyle w:val="Bibliografa"/>
        <w:numPr>
          <w:ilvl w:val="0"/>
          <w:numId w:val="46"/>
        </w:numPr>
      </w:pPr>
      <w:r w:rsidRPr="00BC27A3">
        <w:rPr>
          <w:i/>
          <w:iCs/>
        </w:rPr>
        <w:t>Filtrado basado en el contenido | Machine Learning</w:t>
      </w:r>
      <w:r w:rsidRPr="00BC27A3">
        <w:t xml:space="preserve">. </w:t>
      </w:r>
      <w:r w:rsidRPr="00BC27A3">
        <w:rPr>
          <w:lang w:val="en-US"/>
        </w:rPr>
        <w:t xml:space="preserve">(s. f.). Google for Developers. </w:t>
      </w:r>
      <w:r w:rsidRPr="00BC27A3">
        <w:t>Recuperado 9 de septiembre de 2024, de https://developers.google.com/machine-learning/recommendation/content-based/basics?hl=es-419</w:t>
      </w:r>
    </w:p>
    <w:p w14:paraId="69568240" w14:textId="77777777" w:rsidR="00BC27A3" w:rsidRPr="00BC27A3" w:rsidRDefault="00BC27A3" w:rsidP="00BC27A3">
      <w:pPr>
        <w:pStyle w:val="Bibliografa"/>
        <w:numPr>
          <w:ilvl w:val="0"/>
          <w:numId w:val="46"/>
        </w:numPr>
      </w:pPr>
      <w:r w:rsidRPr="00BC27A3">
        <w:rPr>
          <w:i/>
          <w:iCs/>
          <w:lang w:val="en-US"/>
        </w:rPr>
        <w:t>Filtrado colaborativo | Machine Learning</w:t>
      </w:r>
      <w:r w:rsidRPr="00BC27A3">
        <w:rPr>
          <w:lang w:val="en-US"/>
        </w:rPr>
        <w:t xml:space="preserve">. (s. f.). Google for Developers. </w:t>
      </w:r>
      <w:r w:rsidRPr="00BC27A3">
        <w:t>Recuperado 10 de septiembre de 2024, de https://developers.google.com/machine-learning/recommendation/collaborative/basics?hl=es-419</w:t>
      </w:r>
    </w:p>
    <w:p w14:paraId="36CFBC66" w14:textId="77777777" w:rsidR="00BC27A3" w:rsidRPr="00BC27A3" w:rsidRDefault="00BC27A3" w:rsidP="00BC27A3">
      <w:pPr>
        <w:pStyle w:val="Bibliografa"/>
        <w:numPr>
          <w:ilvl w:val="0"/>
          <w:numId w:val="46"/>
        </w:numPr>
      </w:pPr>
      <w:r w:rsidRPr="00BC27A3">
        <w:t xml:space="preserve">Fonseca, B. B., Cornelio, O. M., Pupo, I. P., Fonseca, B. B., Cornelio, O. M., &amp; Pupo, I. P. (2021). Sistema de recomendaciones sobre la evaluación de proyectos de desarrollo de software. </w:t>
      </w:r>
      <w:r w:rsidRPr="00BC27A3">
        <w:rPr>
          <w:i/>
          <w:iCs/>
        </w:rPr>
        <w:t>Revista Cubana de Informática Médica</w:t>
      </w:r>
      <w:r w:rsidRPr="00BC27A3">
        <w:t xml:space="preserve">, </w:t>
      </w:r>
      <w:r w:rsidRPr="00BC27A3">
        <w:rPr>
          <w:i/>
          <w:iCs/>
        </w:rPr>
        <w:t>13</w:t>
      </w:r>
      <w:r w:rsidRPr="00BC27A3">
        <w:t>(2). http://scielo.sld.cu/scielo.php?script=sci_abstract&amp;pid=S1684-18592021000200004&amp;lng=es&amp;nrm=iso&amp;tlng=es</w:t>
      </w:r>
    </w:p>
    <w:p w14:paraId="5A7B6527" w14:textId="77777777" w:rsidR="00BC27A3" w:rsidRPr="00BC27A3" w:rsidRDefault="00BC27A3" w:rsidP="00BC27A3">
      <w:pPr>
        <w:pStyle w:val="Bibliografa"/>
        <w:numPr>
          <w:ilvl w:val="0"/>
          <w:numId w:val="46"/>
        </w:numPr>
        <w:rPr>
          <w:lang w:val="en-US"/>
        </w:rPr>
      </w:pPr>
      <w:r w:rsidRPr="00BC27A3">
        <w:t xml:space="preserve">Gong, M., &amp; Zhernov, A. (2024, septiembre 5). </w:t>
      </w:r>
      <w:r w:rsidRPr="00BC27A3">
        <w:rPr>
          <w:i/>
          <w:iCs/>
          <w:lang w:val="en-US"/>
        </w:rPr>
        <w:t>Advanced machine learning helps Play Store users discover personalised apps</w:t>
      </w:r>
      <w:r w:rsidRPr="00BC27A3">
        <w:rPr>
          <w:lang w:val="en-US"/>
        </w:rPr>
        <w:t>. Google DeepMind. https://deepmind.google/discover/blog/advanced-machine-learning-helps-play-store-users-discover-personalised-apps/</w:t>
      </w:r>
    </w:p>
    <w:p w14:paraId="4AE469AD" w14:textId="77777777" w:rsidR="00BC27A3" w:rsidRPr="00BC27A3" w:rsidRDefault="00BC27A3" w:rsidP="00BC27A3">
      <w:pPr>
        <w:pStyle w:val="Bibliografa"/>
        <w:numPr>
          <w:ilvl w:val="0"/>
          <w:numId w:val="46"/>
        </w:numPr>
      </w:pPr>
      <w:r w:rsidRPr="00BC27A3">
        <w:t xml:space="preserve">González Matos, M. D. (2021). </w:t>
      </w:r>
      <w:r w:rsidRPr="00BC27A3">
        <w:rPr>
          <w:i/>
          <w:iCs/>
        </w:rPr>
        <w:t>Sistema de gestión y aseguramiento material para la Organización Nacional de Bufetes Colectivos</w:t>
      </w:r>
      <w:r w:rsidRPr="00BC27A3">
        <w:t xml:space="preserve"> [bachelorThesis, Universidad de las Ciencias Informáticas. Facultad 1]. https://repositorio.uci.cu/jspui/handle/123456789/10406</w:t>
      </w:r>
    </w:p>
    <w:p w14:paraId="37B6E9E4" w14:textId="77777777" w:rsidR="00BC27A3" w:rsidRPr="00BC27A3" w:rsidRDefault="00BC27A3" w:rsidP="00BC27A3">
      <w:pPr>
        <w:pStyle w:val="Bibliografa"/>
        <w:numPr>
          <w:ilvl w:val="0"/>
          <w:numId w:val="46"/>
        </w:numPr>
      </w:pPr>
      <w:r w:rsidRPr="00BC27A3">
        <w:t xml:space="preserve">GRASP. (2020). En </w:t>
      </w:r>
      <w:r w:rsidRPr="00BC27A3">
        <w:rPr>
          <w:i/>
          <w:iCs/>
        </w:rPr>
        <w:t>Wikipedia, la enciclopedia libre</w:t>
      </w:r>
      <w:r w:rsidRPr="00BC27A3">
        <w:t>. https://es.wikipedia.org/w/index.php?title=GRASP&amp;oldid=131422527</w:t>
      </w:r>
    </w:p>
    <w:p w14:paraId="7F3793B6" w14:textId="77777777" w:rsidR="00BC27A3" w:rsidRPr="00BC27A3" w:rsidRDefault="00BC27A3" w:rsidP="00BC27A3">
      <w:pPr>
        <w:pStyle w:val="Bibliografa"/>
        <w:numPr>
          <w:ilvl w:val="0"/>
          <w:numId w:val="46"/>
        </w:numPr>
        <w:rPr>
          <w:lang w:val="en-US"/>
        </w:rPr>
      </w:pPr>
      <w:r w:rsidRPr="00BC27A3">
        <w:lastRenderedPageBreak/>
        <w:t xml:space="preserve">Gutierrez, J. C. J. (2023, junio 29). Los Sistemas de Recomendación y la Ciencia de Datos. </w:t>
      </w:r>
      <w:r w:rsidRPr="00BC27A3">
        <w:rPr>
          <w:i/>
          <w:iCs/>
          <w:lang w:val="en-US"/>
        </w:rPr>
        <w:t>Medium</w:t>
      </w:r>
      <w:r w:rsidRPr="00BC27A3">
        <w:rPr>
          <w:lang w:val="en-US"/>
        </w:rPr>
        <w:t>. https://medium.com/@jcjerez_77135/los-sistemas-de-recomendaci%C3%B3n-y-la-ciencia-de-datos-1b2fa965f47b</w:t>
      </w:r>
    </w:p>
    <w:p w14:paraId="122A9CB0" w14:textId="77777777" w:rsidR="00BC27A3" w:rsidRPr="00BC27A3" w:rsidRDefault="00BC27A3" w:rsidP="00BC27A3">
      <w:pPr>
        <w:pStyle w:val="Bibliografa"/>
        <w:numPr>
          <w:ilvl w:val="0"/>
          <w:numId w:val="46"/>
        </w:numPr>
      </w:pPr>
      <w:r w:rsidRPr="00BC27A3">
        <w:t xml:space="preserve">Keras. (2024). En </w:t>
      </w:r>
      <w:r w:rsidRPr="00BC27A3">
        <w:rPr>
          <w:i/>
          <w:iCs/>
        </w:rPr>
        <w:t>Wikipedia, la enciclopedia libre</w:t>
      </w:r>
      <w:r w:rsidRPr="00BC27A3">
        <w:t>. https://es.wikipedia.org/w/index.php?title=Keras&amp;oldid=160878252</w:t>
      </w:r>
    </w:p>
    <w:p w14:paraId="07C9D140" w14:textId="77777777" w:rsidR="00BC27A3" w:rsidRPr="00BC27A3" w:rsidRDefault="00BC27A3" w:rsidP="00BC27A3">
      <w:pPr>
        <w:pStyle w:val="Bibliografa"/>
        <w:numPr>
          <w:ilvl w:val="0"/>
          <w:numId w:val="46"/>
        </w:numPr>
      </w:pPr>
      <w:r w:rsidRPr="00BC27A3">
        <w:rPr>
          <w:i/>
          <w:iCs/>
        </w:rPr>
        <w:t>Modelos de red neuronal profunda | Machine Learning</w:t>
      </w:r>
      <w:r w:rsidRPr="00BC27A3">
        <w:t xml:space="preserve">. </w:t>
      </w:r>
      <w:r w:rsidRPr="00BC27A3">
        <w:rPr>
          <w:lang w:val="en-US"/>
        </w:rPr>
        <w:t xml:space="preserve">(s. f.). Google for Developers. </w:t>
      </w:r>
      <w:r w:rsidRPr="00BC27A3">
        <w:t>Recuperado 10 de septiembre de 2024, de https://developers.google.com/machine-learning/recommendation/dnn/softmax?hl=es-419</w:t>
      </w:r>
    </w:p>
    <w:p w14:paraId="646D3866" w14:textId="77777777" w:rsidR="00BC27A3" w:rsidRPr="00BC27A3" w:rsidRDefault="00BC27A3" w:rsidP="00BC27A3">
      <w:pPr>
        <w:pStyle w:val="Bibliografa"/>
        <w:numPr>
          <w:ilvl w:val="0"/>
          <w:numId w:val="46"/>
        </w:numPr>
      </w:pPr>
      <w:r w:rsidRPr="00BC27A3">
        <w:rPr>
          <w:i/>
          <w:iCs/>
          <w:lang w:val="en-US"/>
        </w:rPr>
        <w:t>Modelos de red neuronal profunda | Machine Learning | Google for Developers</w:t>
      </w:r>
      <w:r w:rsidRPr="00BC27A3">
        <w:rPr>
          <w:lang w:val="en-US"/>
        </w:rPr>
        <w:t xml:space="preserve">. </w:t>
      </w:r>
      <w:r w:rsidRPr="00BC27A3">
        <w:t>(s. f.). Recuperado 18 de septiembre de 2024, de https://developers.google.com/machine-learning/recommendation/dnn/softmax?hl=es-419</w:t>
      </w:r>
    </w:p>
    <w:p w14:paraId="4D198B14" w14:textId="77777777" w:rsidR="00BC27A3" w:rsidRPr="00BC27A3" w:rsidRDefault="00BC27A3" w:rsidP="00BC27A3">
      <w:pPr>
        <w:pStyle w:val="Bibliografa"/>
        <w:numPr>
          <w:ilvl w:val="0"/>
          <w:numId w:val="46"/>
        </w:numPr>
      </w:pPr>
      <w:r w:rsidRPr="00BC27A3">
        <w:rPr>
          <w:i/>
          <w:iCs/>
          <w:lang w:val="en-US"/>
        </w:rPr>
        <w:t>NumPy—About Us</w:t>
      </w:r>
      <w:r w:rsidRPr="00BC27A3">
        <w:rPr>
          <w:lang w:val="en-US"/>
        </w:rPr>
        <w:t xml:space="preserve">. (s. f.). </w:t>
      </w:r>
      <w:r w:rsidRPr="00BC27A3">
        <w:t>Recuperado 10 de septiembre de 2024, de https://numpy.org/about/</w:t>
      </w:r>
    </w:p>
    <w:p w14:paraId="67F958ED" w14:textId="77777777" w:rsidR="00BC27A3" w:rsidRPr="00BC27A3" w:rsidRDefault="00BC27A3" w:rsidP="00BC27A3">
      <w:pPr>
        <w:pStyle w:val="Bibliografa"/>
        <w:numPr>
          <w:ilvl w:val="0"/>
          <w:numId w:val="46"/>
        </w:numPr>
      </w:pPr>
      <w:r w:rsidRPr="00BC27A3">
        <w:rPr>
          <w:i/>
          <w:iCs/>
          <w:lang w:val="en-US"/>
        </w:rPr>
        <w:t>pandas—Python Data Analysis Library</w:t>
      </w:r>
      <w:r w:rsidRPr="00BC27A3">
        <w:rPr>
          <w:lang w:val="en-US"/>
        </w:rPr>
        <w:t xml:space="preserve">. </w:t>
      </w:r>
      <w:r w:rsidRPr="00BC27A3">
        <w:t>(s. f.). Recuperado 10 de septiembre de 2024, de https://pandas.pydata.org/about/index.html</w:t>
      </w:r>
    </w:p>
    <w:p w14:paraId="63D5740E" w14:textId="77777777" w:rsidR="00BC27A3" w:rsidRPr="00BC27A3" w:rsidRDefault="00BC27A3" w:rsidP="00BC27A3">
      <w:pPr>
        <w:pStyle w:val="Bibliografa"/>
        <w:numPr>
          <w:ilvl w:val="0"/>
          <w:numId w:val="46"/>
        </w:numPr>
      </w:pPr>
      <w:r w:rsidRPr="00BC27A3">
        <w:t xml:space="preserve">Patrón de diseño. (2024). En </w:t>
      </w:r>
      <w:r w:rsidRPr="00BC27A3">
        <w:rPr>
          <w:i/>
          <w:iCs/>
        </w:rPr>
        <w:t>Wikipedia, la enciclopedia libre</w:t>
      </w:r>
      <w:r w:rsidRPr="00BC27A3">
        <w:t>. https://es.wikipedia.org/w/index.php?title=Patr%C3%B3n_de_dise%C3%B1o&amp;oldid=159701893</w:t>
      </w:r>
    </w:p>
    <w:p w14:paraId="0ED235E0" w14:textId="77777777" w:rsidR="00BC27A3" w:rsidRPr="00BC27A3" w:rsidRDefault="00BC27A3" w:rsidP="00BC27A3">
      <w:pPr>
        <w:pStyle w:val="Bibliografa"/>
        <w:numPr>
          <w:ilvl w:val="0"/>
          <w:numId w:val="46"/>
        </w:numPr>
      </w:pPr>
      <w:r w:rsidRPr="00BC27A3">
        <w:rPr>
          <w:i/>
          <w:iCs/>
        </w:rPr>
        <w:t>Patrones Gof—EcuRed</w:t>
      </w:r>
      <w:r w:rsidRPr="00BC27A3">
        <w:t>. (s. f.). Recuperado 18 de septiembre de 2024, de https://www.ecured.cu/Patrones_Gof</w:t>
      </w:r>
    </w:p>
    <w:p w14:paraId="31697E5C" w14:textId="77777777" w:rsidR="00BC27A3" w:rsidRPr="00BC27A3" w:rsidRDefault="00BC27A3" w:rsidP="00BC27A3">
      <w:pPr>
        <w:pStyle w:val="Bibliografa"/>
        <w:numPr>
          <w:ilvl w:val="0"/>
          <w:numId w:val="46"/>
        </w:numPr>
      </w:pPr>
      <w:r w:rsidRPr="00BC27A3">
        <w:rPr>
          <w:i/>
          <w:iCs/>
        </w:rPr>
        <w:t>Por qué TensorFlow</w:t>
      </w:r>
      <w:r w:rsidRPr="00BC27A3">
        <w:t>. (s. f.). TensorFlow. Recuperado 10 de septiembre de 2024, de https://www.tensorflow.org/about?hl=es-419</w:t>
      </w:r>
    </w:p>
    <w:p w14:paraId="37215ACD" w14:textId="77777777" w:rsidR="00BC27A3" w:rsidRPr="00BC27A3" w:rsidRDefault="00BC27A3" w:rsidP="00BC27A3">
      <w:pPr>
        <w:pStyle w:val="Bibliografa"/>
        <w:numPr>
          <w:ilvl w:val="0"/>
          <w:numId w:val="46"/>
        </w:numPr>
      </w:pPr>
      <w:r w:rsidRPr="00BC27A3">
        <w:rPr>
          <w:i/>
          <w:iCs/>
        </w:rPr>
        <w:lastRenderedPageBreak/>
        <w:t>PostgreSQL: About</w:t>
      </w:r>
      <w:r w:rsidRPr="00BC27A3">
        <w:t>. (s. f.). Recuperado 10 de septiembre de 2024, de https://www.postgresql.org/about/</w:t>
      </w:r>
    </w:p>
    <w:p w14:paraId="15A539F9" w14:textId="77777777" w:rsidR="00BC27A3" w:rsidRPr="00BC27A3" w:rsidRDefault="00BC27A3" w:rsidP="00BC27A3">
      <w:pPr>
        <w:pStyle w:val="Bibliografa"/>
        <w:numPr>
          <w:ilvl w:val="0"/>
          <w:numId w:val="46"/>
        </w:numPr>
      </w:pPr>
      <w:r w:rsidRPr="00BC27A3">
        <w:t xml:space="preserve">Python. (2024). En </w:t>
      </w:r>
      <w:r w:rsidRPr="00BC27A3">
        <w:rPr>
          <w:i/>
          <w:iCs/>
        </w:rPr>
        <w:t>Wikipedia, la enciclopedia libre</w:t>
      </w:r>
      <w:r w:rsidRPr="00BC27A3">
        <w:t>. https://es.wikipedia.org/w/index.php?title=Python&amp;oldid=161998593</w:t>
      </w:r>
    </w:p>
    <w:p w14:paraId="7EADD494" w14:textId="77777777" w:rsidR="00BC27A3" w:rsidRPr="00BC27A3" w:rsidRDefault="00BC27A3" w:rsidP="00BC27A3">
      <w:pPr>
        <w:pStyle w:val="Bibliografa"/>
        <w:numPr>
          <w:ilvl w:val="0"/>
          <w:numId w:val="46"/>
        </w:numPr>
      </w:pPr>
      <w:r w:rsidRPr="00BC27A3">
        <w:rPr>
          <w:i/>
          <w:iCs/>
          <w:lang w:val="en-US"/>
        </w:rPr>
        <w:t>Reclasificación | Machine Learning</w:t>
      </w:r>
      <w:r w:rsidRPr="00BC27A3">
        <w:rPr>
          <w:lang w:val="en-US"/>
        </w:rPr>
        <w:t xml:space="preserve">. (s. f.). Google for Developers. </w:t>
      </w:r>
      <w:r w:rsidRPr="00BC27A3">
        <w:t>Recuperado 18 de septiembre de 2024, de https://developers.google.com/machine-learning/recommendation/dnn/re-ranking?hl=es-419</w:t>
      </w:r>
    </w:p>
    <w:p w14:paraId="6DC12AC6" w14:textId="77777777" w:rsidR="00BC27A3" w:rsidRPr="00BC27A3" w:rsidRDefault="00BC27A3" w:rsidP="00BC27A3">
      <w:pPr>
        <w:pStyle w:val="Bibliografa"/>
        <w:numPr>
          <w:ilvl w:val="0"/>
          <w:numId w:val="46"/>
        </w:numPr>
      </w:pPr>
      <w:r w:rsidRPr="00BC27A3">
        <w:rPr>
          <w:i/>
          <w:iCs/>
        </w:rPr>
        <w:t>Recomendar películas: Recuperación | TensorFlow Recommenders</w:t>
      </w:r>
      <w:r w:rsidRPr="00BC27A3">
        <w:t>. (s. f.). TensorFlow. Recuperado 18 de septiembre de 2024, de https://www.tensorflow.org/recommenders/examples/basic_retrieval?hl=es-419</w:t>
      </w:r>
    </w:p>
    <w:p w14:paraId="2692D542" w14:textId="77777777" w:rsidR="00BC27A3" w:rsidRPr="00BC27A3" w:rsidRDefault="00BC27A3" w:rsidP="00BC27A3">
      <w:pPr>
        <w:pStyle w:val="Bibliografa"/>
        <w:numPr>
          <w:ilvl w:val="0"/>
          <w:numId w:val="46"/>
        </w:numPr>
      </w:pPr>
      <w:r w:rsidRPr="00BC27A3">
        <w:rPr>
          <w:i/>
          <w:iCs/>
        </w:rPr>
        <w:t>Sistema de recomendación—Wikipedia, la enciclopedia libre</w:t>
      </w:r>
      <w:r w:rsidRPr="00BC27A3">
        <w:t>. (s. f.). Recuperado 10 de septiembre de 2024, de https://es.wikipedia.org/wiki/Sistema_de_recomendaci%C3%B3n</w:t>
      </w:r>
    </w:p>
    <w:p w14:paraId="6A0C0B08" w14:textId="77777777" w:rsidR="00BC27A3" w:rsidRPr="00BC27A3" w:rsidRDefault="00BC27A3" w:rsidP="00BC27A3">
      <w:pPr>
        <w:pStyle w:val="Bibliografa"/>
        <w:numPr>
          <w:ilvl w:val="0"/>
          <w:numId w:val="46"/>
        </w:numPr>
      </w:pPr>
      <w:r w:rsidRPr="00BC27A3">
        <w:rPr>
          <w:i/>
          <w:iCs/>
          <w:lang w:val="en-US"/>
        </w:rPr>
        <w:t>Tensorflow deep retrieval using Two Towers architecture</w:t>
      </w:r>
      <w:r w:rsidRPr="00BC27A3">
        <w:rPr>
          <w:lang w:val="en-US"/>
        </w:rPr>
        <w:t xml:space="preserve">. (s. f.). Google Cloud Blog. </w:t>
      </w:r>
      <w:r w:rsidRPr="00BC27A3">
        <w:t>Recuperado 18 de septiembre de 2024, de https://cloud.google.com/blog/products/ai-machine-learning/scaling-deep-retrieval-tensorflow-two-towers-architecture</w:t>
      </w:r>
    </w:p>
    <w:p w14:paraId="6B102BBD" w14:textId="77777777" w:rsidR="00BC27A3" w:rsidRPr="00BC27A3" w:rsidRDefault="00BC27A3" w:rsidP="00BC27A3">
      <w:pPr>
        <w:pStyle w:val="Bibliografa"/>
        <w:numPr>
          <w:ilvl w:val="0"/>
          <w:numId w:val="46"/>
        </w:numPr>
      </w:pPr>
      <w:r w:rsidRPr="00BC27A3">
        <w:rPr>
          <w:i/>
          <w:iCs/>
          <w:lang w:val="en-US"/>
        </w:rPr>
        <w:t>TensorFlow Recommenders</w:t>
      </w:r>
      <w:r w:rsidRPr="00BC27A3">
        <w:rPr>
          <w:lang w:val="en-US"/>
        </w:rPr>
        <w:t xml:space="preserve">. (s. f.). TensorFlow. </w:t>
      </w:r>
      <w:r w:rsidRPr="00BC27A3">
        <w:t>Recuperado 10 de septiembre de 2024, de https://www.tensorflow.org/recommenders?hl=es-419</w:t>
      </w:r>
    </w:p>
    <w:p w14:paraId="666AD8D6" w14:textId="77777777" w:rsidR="00BC27A3" w:rsidRPr="00BC27A3" w:rsidRDefault="00BC27A3" w:rsidP="00BC27A3">
      <w:pPr>
        <w:pStyle w:val="Bibliografa"/>
        <w:numPr>
          <w:ilvl w:val="0"/>
          <w:numId w:val="46"/>
        </w:numPr>
      </w:pPr>
      <w:r w:rsidRPr="00BC27A3">
        <w:t xml:space="preserve">Valdes Ramirez, D. (2013, marzo). </w:t>
      </w:r>
      <w:r w:rsidRPr="00BC27A3">
        <w:rPr>
          <w:i/>
          <w:iCs/>
        </w:rPr>
        <w:t>(PDF) Sistema Recomendador para el turismo en Cuba</w:t>
      </w:r>
      <w:r w:rsidRPr="00BC27A3">
        <w:t>. Sistema Recomendador para el turismo en Cuba. https://www.researchgate.net/publication/275100060_Sistema_Recomendador_para_el_turismo_en_Cuba</w:t>
      </w:r>
    </w:p>
    <w:p w14:paraId="2C0D683A" w14:textId="77777777" w:rsidR="00BC27A3" w:rsidRPr="00BC27A3" w:rsidRDefault="00BC27A3" w:rsidP="00BC27A3">
      <w:pPr>
        <w:pStyle w:val="Bibliografa"/>
        <w:numPr>
          <w:ilvl w:val="0"/>
          <w:numId w:val="46"/>
        </w:numPr>
      </w:pPr>
      <w:r w:rsidRPr="00BC27A3">
        <w:t xml:space="preserve">Xia, J. H. H. (2023). </w:t>
      </w:r>
      <w:r w:rsidRPr="00BC27A3">
        <w:rPr>
          <w:i/>
          <w:iCs/>
        </w:rPr>
        <w:t>DESARROLLO DE UN SISTEMA DE RECOMENDACIÓN PARA UNA EMPRESA DE SERVICIOS ONLINE</w:t>
      </w:r>
      <w:r w:rsidRPr="00BC27A3">
        <w:t>.</w:t>
      </w:r>
    </w:p>
    <w:p w14:paraId="196454C9" w14:textId="77777777" w:rsidR="00BC27A3" w:rsidRPr="00BC27A3" w:rsidRDefault="00BC27A3" w:rsidP="00BC27A3">
      <w:pPr>
        <w:pStyle w:val="Bibliografa"/>
        <w:numPr>
          <w:ilvl w:val="0"/>
          <w:numId w:val="46"/>
        </w:numPr>
      </w:pPr>
      <w:r w:rsidRPr="00BC27A3">
        <w:rPr>
          <w:i/>
          <w:iCs/>
        </w:rPr>
        <w:lastRenderedPageBreak/>
        <w:t>Z17</w:t>
      </w:r>
      <w:r w:rsidRPr="00BC27A3">
        <w:t>. (s. f.). Recuperado 9 de septiembre de 2024, de https://z17.cu/</w:t>
      </w:r>
    </w:p>
    <w:p w14:paraId="39156315" w14:textId="77777777" w:rsidR="00C16CA8" w:rsidRPr="00AF03F6" w:rsidRDefault="00C16CA8" w:rsidP="00C16CA8">
      <w:pPr>
        <w:pStyle w:val="Textoindependiente"/>
        <w:ind w:firstLine="0"/>
      </w:pPr>
      <w:r>
        <w:fldChar w:fldCharType="end"/>
      </w:r>
    </w:p>
    <w:p w14:paraId="04870216" w14:textId="77777777" w:rsidR="00C16CA8" w:rsidRPr="00B1284B" w:rsidRDefault="00C16CA8" w:rsidP="00C16CA8">
      <w:pPr>
        <w:pStyle w:val="Textoindependiente"/>
        <w:spacing w:line="360" w:lineRule="auto"/>
        <w:rPr>
          <w:rFonts w:ascii="Arial" w:hAnsi="Arial" w:cs="Arial"/>
          <w:b/>
        </w:rPr>
      </w:pPr>
    </w:p>
    <w:p w14:paraId="4A67B738" w14:textId="77777777" w:rsidR="00B1284B" w:rsidRPr="00B1284B" w:rsidRDefault="00B1284B" w:rsidP="00435BDD">
      <w:pPr>
        <w:pStyle w:val="Textoindependiente"/>
        <w:spacing w:line="360" w:lineRule="auto"/>
        <w:ind w:firstLine="0"/>
        <w:rPr>
          <w:rFonts w:ascii="Arial" w:hAnsi="Arial" w:cs="Arial"/>
          <w:b/>
        </w:rPr>
      </w:pPr>
    </w:p>
    <w:sectPr w:rsidR="00B1284B" w:rsidRPr="00B1284B">
      <w:headerReference w:type="even" r:id="rId83"/>
      <w:headerReference w:type="default" r:id="rId84"/>
      <w:footerReference w:type="even" r:id="rId85"/>
      <w:footerReference w:type="default" r:id="rId8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Yalice" w:date="2024-09-23T15:25:00Z" w:initials="YGB">
    <w:p w14:paraId="2CA7DE54" w14:textId="5185CCC0" w:rsidR="00FE23A9" w:rsidRDefault="00FE23A9">
      <w:pPr>
        <w:pStyle w:val="Textocomentario"/>
      </w:pPr>
      <w:r>
        <w:rPr>
          <w:rStyle w:val="Refdecomentario"/>
        </w:rPr>
        <w:annotationRef/>
      </w:r>
      <w:r>
        <w:t>Desarrollo incluye la implementación</w:t>
      </w:r>
    </w:p>
  </w:comment>
  <w:comment w:id="1" w:author="Yalice" w:date="2024-09-23T15:27:00Z" w:initials="YGB">
    <w:p w14:paraId="7D18A7E0" w14:textId="532F240D" w:rsidR="00FE23A9" w:rsidRDefault="00FE23A9">
      <w:pPr>
        <w:pStyle w:val="Textocomentario"/>
      </w:pPr>
      <w:r>
        <w:rPr>
          <w:rStyle w:val="Refdecomentario"/>
        </w:rPr>
        <w:annotationRef/>
      </w:r>
      <w:r>
        <w:t>Resumen debe contener situación q da origen a la investigación, objetivo, métodos y resultados obtenidos. No exceder las 250 palabras</w:t>
      </w:r>
    </w:p>
    <w:p w14:paraId="4DA2A81D" w14:textId="373FDEC1" w:rsidR="00FE23A9" w:rsidRDefault="00FE23A9">
      <w:pPr>
        <w:pStyle w:val="Textocomentario"/>
      </w:pPr>
      <w:r>
        <w:t>Este no contempla estos elementos</w:t>
      </w:r>
    </w:p>
  </w:comment>
  <w:comment w:id="2" w:author="Yalice" w:date="2024-09-23T15:26:00Z" w:initials="YGB">
    <w:p w14:paraId="150CBAC5" w14:textId="52B167FE" w:rsidR="00FE23A9" w:rsidRDefault="00FE23A9">
      <w:pPr>
        <w:pStyle w:val="Textocomentario"/>
      </w:pPr>
      <w:r>
        <w:rPr>
          <w:rStyle w:val="Refdecomentario"/>
        </w:rPr>
        <w:annotationRef/>
      </w:r>
      <w:r>
        <w:t>De recomendación</w:t>
      </w:r>
    </w:p>
  </w:comment>
  <w:comment w:id="3" w:author="Yalice" w:date="2024-09-23T15:26:00Z" w:initials="YGB">
    <w:p w14:paraId="7AEF6764" w14:textId="09DF112D" w:rsidR="00FE23A9" w:rsidRDefault="00FE23A9">
      <w:pPr>
        <w:pStyle w:val="Textocomentario"/>
      </w:pPr>
      <w:r>
        <w:rPr>
          <w:rStyle w:val="Refdecomentario"/>
        </w:rPr>
        <w:annotationRef/>
      </w:r>
      <w:r>
        <w:t>, así como..</w:t>
      </w:r>
    </w:p>
  </w:comment>
  <w:comment w:id="4" w:author="Yalice" w:date="2024-09-23T15:29:00Z" w:initials="YGB">
    <w:p w14:paraId="28516E6D" w14:textId="3A39F711" w:rsidR="00FE23A9" w:rsidRDefault="00FE23A9">
      <w:pPr>
        <w:pStyle w:val="Textocomentario"/>
      </w:pPr>
      <w:r>
        <w:rPr>
          <w:rStyle w:val="Refdecomentario"/>
        </w:rPr>
        <w:annotationRef/>
      </w:r>
      <w:r>
        <w:t xml:space="preserve">Debe de usar los mismos términos en toda la investigación “Aprendizaje profundo o </w:t>
      </w:r>
      <w:proofErr w:type="spellStart"/>
      <w:r>
        <w:t>Deep</w:t>
      </w:r>
      <w:proofErr w:type="spellEnd"/>
      <w:r>
        <w:t xml:space="preserve"> </w:t>
      </w:r>
      <w:proofErr w:type="spellStart"/>
      <w:r>
        <w:t>learning</w:t>
      </w:r>
      <w:proofErr w:type="spellEnd"/>
      <w:r>
        <w:t>. Preferentemente en español”</w:t>
      </w:r>
    </w:p>
  </w:comment>
  <w:comment w:id="5" w:author="Yalice" w:date="2024-09-23T15:32:00Z" w:initials="YGB">
    <w:p w14:paraId="5286FA90" w14:textId="6AA1FAC3" w:rsidR="00FE23A9" w:rsidRDefault="00FE23A9">
      <w:pPr>
        <w:pStyle w:val="Textocomentario"/>
      </w:pPr>
      <w:r>
        <w:rPr>
          <w:rStyle w:val="Refdecomentario"/>
        </w:rPr>
        <w:annotationRef/>
      </w:r>
      <w:r>
        <w:t xml:space="preserve">Tiene </w:t>
      </w:r>
      <w:proofErr w:type="spellStart"/>
      <w:r>
        <w:t>dftes</w:t>
      </w:r>
      <w:proofErr w:type="spellEnd"/>
      <w:r>
        <w:t xml:space="preserve"> tipos de fuentes. homogenizar</w:t>
      </w:r>
    </w:p>
  </w:comment>
  <w:comment w:id="7" w:author="Yalice" w:date="2024-09-23T15:35:00Z" w:initials="YGB">
    <w:p w14:paraId="7373DE99" w14:textId="2E07A66C" w:rsidR="00324684" w:rsidRDefault="00324684">
      <w:pPr>
        <w:pStyle w:val="Textocomentario"/>
      </w:pPr>
      <w:r>
        <w:rPr>
          <w:rStyle w:val="Refdecomentario"/>
        </w:rPr>
        <w:annotationRef/>
      </w:r>
      <w:r>
        <w:t>Referencias?</w:t>
      </w:r>
    </w:p>
  </w:comment>
  <w:comment w:id="9" w:author="Yalice" w:date="2024-09-23T15:35:00Z" w:initials="YGB">
    <w:p w14:paraId="76885605" w14:textId="65EC575D" w:rsidR="00324684" w:rsidRDefault="00324684">
      <w:pPr>
        <w:pStyle w:val="Textocomentario"/>
      </w:pPr>
      <w:r>
        <w:rPr>
          <w:rStyle w:val="Refdecomentario"/>
        </w:rPr>
        <w:annotationRef/>
      </w:r>
      <w:r>
        <w:t>Redundante con hoy, sobra</w:t>
      </w:r>
    </w:p>
  </w:comment>
  <w:comment w:id="10" w:author="Yalice" w:date="2024-09-23T15:36:00Z" w:initials="YGB">
    <w:p w14:paraId="36E070D7" w14:textId="3B34E951" w:rsidR="00324684" w:rsidRDefault="00324684">
      <w:pPr>
        <w:pStyle w:val="Textocomentario"/>
      </w:pPr>
      <w:r>
        <w:rPr>
          <w:rStyle w:val="Refdecomentario"/>
        </w:rPr>
        <w:annotationRef/>
      </w:r>
      <w:r>
        <w:t>Evitar adjetivos innecesarios, q es plataforma grande?</w:t>
      </w:r>
    </w:p>
  </w:comment>
  <w:comment w:id="11" w:author="Yalice" w:date="2024-09-23T15:37:00Z" w:initials="YGB">
    <w:p w14:paraId="5BC998EF" w14:textId="067F306A" w:rsidR="00324684" w:rsidRDefault="00324684">
      <w:pPr>
        <w:pStyle w:val="Textocomentario"/>
      </w:pPr>
      <w:r>
        <w:rPr>
          <w:rStyle w:val="Refdecomentario"/>
        </w:rPr>
        <w:annotationRef/>
      </w:r>
      <w:r>
        <w:t xml:space="preserve">Según </w:t>
      </w:r>
      <w:proofErr w:type="spellStart"/>
      <w:r>
        <w:t>quien</w:t>
      </w:r>
      <w:proofErr w:type="spellEnd"/>
      <w:r>
        <w:t>?</w:t>
      </w:r>
    </w:p>
  </w:comment>
  <w:comment w:id="8" w:author="Yalice" w:date="2024-09-23T15:36:00Z" w:initials="YGB">
    <w:p w14:paraId="08B105C3" w14:textId="3397A60A" w:rsidR="00324684" w:rsidRDefault="00324684">
      <w:pPr>
        <w:pStyle w:val="Textocomentario"/>
      </w:pPr>
      <w:r>
        <w:rPr>
          <w:rStyle w:val="Refdecomentario"/>
        </w:rPr>
        <w:annotationRef/>
      </w:r>
      <w:r>
        <w:t>Oración muy larga</w:t>
      </w:r>
    </w:p>
  </w:comment>
  <w:comment w:id="12" w:author="Yalice" w:date="2024-09-23T15:37:00Z" w:initials="YGB">
    <w:p w14:paraId="58710E39" w14:textId="02E78E68" w:rsidR="00324684" w:rsidRDefault="00324684">
      <w:pPr>
        <w:pStyle w:val="Textocomentario"/>
      </w:pPr>
      <w:r>
        <w:rPr>
          <w:rStyle w:val="Refdecomentario"/>
        </w:rPr>
        <w:annotationRef/>
      </w:r>
      <w:r>
        <w:t>viñetas</w:t>
      </w:r>
    </w:p>
  </w:comment>
  <w:comment w:id="13" w:author="Yalice" w:date="2024-09-23T15:37:00Z" w:initials="YGB">
    <w:p w14:paraId="084EE6C1" w14:textId="5B3419E7" w:rsidR="00324684" w:rsidRDefault="00324684">
      <w:pPr>
        <w:pStyle w:val="Textocomentario"/>
      </w:pPr>
      <w:r>
        <w:rPr>
          <w:rStyle w:val="Refdecomentario"/>
        </w:rPr>
        <w:annotationRef/>
      </w:r>
      <w:r>
        <w:t>se pone antes de los :</w:t>
      </w:r>
    </w:p>
  </w:comment>
  <w:comment w:id="15" w:author="Yalice" w:date="2024-09-23T15:38:00Z" w:initials="YGB">
    <w:p w14:paraId="78D2A5C8" w14:textId="0C5DD995" w:rsidR="00324684" w:rsidRDefault="00324684">
      <w:pPr>
        <w:pStyle w:val="Textocomentario"/>
      </w:pPr>
      <w:r>
        <w:rPr>
          <w:rStyle w:val="Refdecomentario"/>
        </w:rPr>
        <w:annotationRef/>
      </w:r>
      <w:r>
        <w:t xml:space="preserve">es en </w:t>
      </w:r>
      <w:proofErr w:type="spellStart"/>
      <w:r>
        <w:t>mayuscula</w:t>
      </w:r>
      <w:proofErr w:type="spellEnd"/>
      <w:r>
        <w:t xml:space="preserve"> o min</w:t>
      </w:r>
    </w:p>
  </w:comment>
  <w:comment w:id="16" w:author="Yalice" w:date="2024-09-23T15:39:00Z" w:initials="YGB">
    <w:p w14:paraId="50F69442" w14:textId="28923E84" w:rsidR="00324684" w:rsidRDefault="00324684">
      <w:pPr>
        <w:pStyle w:val="Textocomentario"/>
      </w:pPr>
      <w:r>
        <w:rPr>
          <w:rStyle w:val="Refdecomentario"/>
        </w:rPr>
        <w:annotationRef/>
      </w:r>
      <w:r>
        <w:t>cuando es altamente? Evitar adjetivos innecesarios</w:t>
      </w:r>
    </w:p>
  </w:comment>
  <w:comment w:id="14" w:author="Yalice" w:date="2024-09-23T15:40:00Z" w:initials="YGB">
    <w:p w14:paraId="0D752180" w14:textId="7D32C7E2" w:rsidR="00324684" w:rsidRDefault="00324684">
      <w:pPr>
        <w:pStyle w:val="Textocomentario"/>
      </w:pPr>
      <w:r>
        <w:rPr>
          <w:rStyle w:val="Refdecomentario"/>
        </w:rPr>
        <w:annotationRef/>
      </w:r>
      <w:r>
        <w:t xml:space="preserve">mejorar redacción. </w:t>
      </w:r>
    </w:p>
  </w:comment>
  <w:comment w:id="18" w:author="Yalice" w:date="2024-09-23T15:40:00Z" w:initials="YGB">
    <w:p w14:paraId="202B1B5F" w14:textId="1F29EC1D" w:rsidR="00324684" w:rsidRDefault="00324684">
      <w:pPr>
        <w:pStyle w:val="Textocomentario"/>
      </w:pPr>
      <w:r>
        <w:rPr>
          <w:rStyle w:val="Refdecomentario"/>
        </w:rPr>
        <w:annotationRef/>
      </w:r>
      <w:r>
        <w:t>. Para ello</w:t>
      </w:r>
    </w:p>
  </w:comment>
  <w:comment w:id="17" w:author="Yalice" w:date="2024-09-23T15:41:00Z" w:initials="YGB">
    <w:p w14:paraId="2653EA8E" w14:textId="4906B404" w:rsidR="00324684" w:rsidRDefault="00324684">
      <w:pPr>
        <w:pStyle w:val="Textocomentario"/>
      </w:pPr>
      <w:r>
        <w:rPr>
          <w:rStyle w:val="Refdecomentario"/>
        </w:rPr>
        <w:annotationRef/>
      </w:r>
      <w:r>
        <w:t>Oración muy larga</w:t>
      </w:r>
    </w:p>
  </w:comment>
  <w:comment w:id="19" w:author="Yalice" w:date="2024-09-23T15:41:00Z" w:initials="YGB">
    <w:p w14:paraId="2134C756" w14:textId="00852D22" w:rsidR="00324684" w:rsidRDefault="00324684">
      <w:pPr>
        <w:pStyle w:val="Textocomentario"/>
      </w:pPr>
      <w:r>
        <w:rPr>
          <w:rStyle w:val="Refdecomentario"/>
        </w:rPr>
        <w:annotationRef/>
      </w:r>
      <w:r>
        <w:t>Oración muy larga</w:t>
      </w:r>
    </w:p>
  </w:comment>
  <w:comment w:id="20" w:author="Yalice" w:date="2024-09-23T15:43:00Z" w:initials="YGB">
    <w:p w14:paraId="10213308" w14:textId="5AF4279F" w:rsidR="00324684" w:rsidRDefault="00324684">
      <w:pPr>
        <w:pStyle w:val="Textocomentario"/>
      </w:pPr>
      <w:r>
        <w:rPr>
          <w:rStyle w:val="Refdecomentario"/>
        </w:rPr>
        <w:annotationRef/>
      </w:r>
      <w:r>
        <w:t>Que contribuya al mejoramiento de</w:t>
      </w:r>
    </w:p>
  </w:comment>
  <w:comment w:id="21" w:author="Yalice" w:date="2024-09-23T15:43:00Z" w:initials="YGB">
    <w:p w14:paraId="60445387" w14:textId="77777777" w:rsidR="00324684" w:rsidRDefault="00324684">
      <w:pPr>
        <w:pStyle w:val="Textocomentario"/>
      </w:pPr>
      <w:r>
        <w:rPr>
          <w:rStyle w:val="Refdecomentario"/>
        </w:rPr>
        <w:annotationRef/>
      </w:r>
      <w:r>
        <w:t>Objeto?</w:t>
      </w:r>
    </w:p>
    <w:p w14:paraId="63A0F4B2" w14:textId="7CF864EA" w:rsidR="00324684" w:rsidRDefault="00324684">
      <w:pPr>
        <w:pStyle w:val="Textocomentario"/>
      </w:pPr>
    </w:p>
  </w:comment>
  <w:comment w:id="22" w:author="Yalice" w:date="2024-09-23T15:44:00Z" w:initials="YGB">
    <w:p w14:paraId="384538E3" w14:textId="46A1D495" w:rsidR="00324684" w:rsidRDefault="00324684">
      <w:pPr>
        <w:pStyle w:val="Textocomentario"/>
      </w:pPr>
      <w:r>
        <w:rPr>
          <w:rStyle w:val="Refdecomentario"/>
        </w:rPr>
        <w:annotationRef/>
      </w:r>
      <w:r>
        <w:t>Antes va hipótesis, idea a defender o preguntas científicas</w:t>
      </w:r>
    </w:p>
  </w:comment>
  <w:comment w:id="24" w:author="Yalice" w:date="2024-09-23T15:45:00Z" w:initials="YGB">
    <w:p w14:paraId="258A836B" w14:textId="043F9160" w:rsidR="009445A8" w:rsidRDefault="009445A8">
      <w:pPr>
        <w:pStyle w:val="Textocomentario"/>
      </w:pPr>
      <w:r>
        <w:rPr>
          <w:rStyle w:val="Refdecomentario"/>
        </w:rPr>
        <w:annotationRef/>
      </w:r>
      <w:r>
        <w:t>llevará</w:t>
      </w:r>
    </w:p>
  </w:comment>
  <w:comment w:id="23" w:author="Yalice" w:date="2024-09-23T15:45:00Z" w:initials="YGB">
    <w:p w14:paraId="15B8D4BD" w14:textId="5D0EB3E8" w:rsidR="009445A8" w:rsidRDefault="009445A8">
      <w:pPr>
        <w:pStyle w:val="Textocomentario"/>
      </w:pPr>
      <w:r>
        <w:rPr>
          <w:rStyle w:val="Refdecomentario"/>
        </w:rPr>
        <w:annotationRef/>
      </w:r>
      <w:r>
        <w:t xml:space="preserve">redacción poco formal del </w:t>
      </w:r>
      <w:proofErr w:type="spellStart"/>
      <w:r>
        <w:t>obejtivo</w:t>
      </w:r>
      <w:proofErr w:type="spellEnd"/>
    </w:p>
  </w:comment>
  <w:comment w:id="25" w:author="Yalice" w:date="2024-09-23T15:45:00Z" w:initials="YGB">
    <w:p w14:paraId="49653B69" w14:textId="470D0297" w:rsidR="00324684" w:rsidRDefault="00324684">
      <w:pPr>
        <w:pStyle w:val="Textocomentario"/>
      </w:pPr>
      <w:r>
        <w:rPr>
          <w:rStyle w:val="Refdecomentario"/>
        </w:rPr>
        <w:annotationRef/>
      </w:r>
      <w:r>
        <w:t>Realizar</w:t>
      </w:r>
    </w:p>
  </w:comment>
  <w:comment w:id="26" w:author="Yalice" w:date="2024-09-23T15:45:00Z" w:initials="YGB">
    <w:p w14:paraId="7E3C6EBA" w14:textId="38941F88" w:rsidR="009445A8" w:rsidRDefault="009445A8">
      <w:pPr>
        <w:pStyle w:val="Textocomentario"/>
      </w:pPr>
      <w:r>
        <w:rPr>
          <w:rStyle w:val="Refdecomentario"/>
        </w:rPr>
        <w:annotationRef/>
      </w:r>
      <w:r>
        <w:t>No definidas estas siglas</w:t>
      </w:r>
    </w:p>
  </w:comment>
  <w:comment w:id="28" w:author="Yalice" w:date="2024-09-23T15:47:00Z" w:initials="YGB">
    <w:p w14:paraId="1818BC20" w14:textId="4E2C929B" w:rsidR="009445A8" w:rsidRDefault="009445A8">
      <w:pPr>
        <w:pStyle w:val="Textocomentario"/>
      </w:pPr>
      <w:r>
        <w:rPr>
          <w:rStyle w:val="Refdecomentario"/>
        </w:rPr>
        <w:annotationRef/>
      </w:r>
      <w:r>
        <w:t xml:space="preserve">Sistema de </w:t>
      </w:r>
      <w:proofErr w:type="spellStart"/>
      <w:r>
        <w:t>recoemdaciones</w:t>
      </w:r>
      <w:proofErr w:type="spellEnd"/>
      <w:r>
        <w:t xml:space="preserve">? Sistema </w:t>
      </w:r>
      <w:proofErr w:type="spellStart"/>
      <w:r>
        <w:t>recomendador</w:t>
      </w:r>
      <w:proofErr w:type="spellEnd"/>
      <w:r>
        <w:t xml:space="preserve">? Debe usar u mismo </w:t>
      </w:r>
      <w:proofErr w:type="spellStart"/>
      <w:r>
        <w:t>témino</w:t>
      </w:r>
      <w:proofErr w:type="spellEnd"/>
    </w:p>
  </w:comment>
  <w:comment w:id="27" w:author="Yalice" w:date="2024-09-23T15:47:00Z" w:initials="YGB">
    <w:p w14:paraId="1F012ABD" w14:textId="269589B9" w:rsidR="009445A8" w:rsidRDefault="009445A8">
      <w:pPr>
        <w:pStyle w:val="Textocomentario"/>
      </w:pPr>
      <w:r>
        <w:rPr>
          <w:rStyle w:val="Refdecomentario"/>
        </w:rPr>
        <w:annotationRef/>
      </w:r>
      <w:r>
        <w:t>Redacción ambigua</w:t>
      </w:r>
    </w:p>
  </w:comment>
  <w:comment w:id="29" w:author="Yalice" w:date="2024-09-23T15:48:00Z" w:initials="YGB">
    <w:p w14:paraId="51D14B28" w14:textId="4C50636C" w:rsidR="009445A8" w:rsidRDefault="009445A8">
      <w:pPr>
        <w:pStyle w:val="Textocomentario"/>
      </w:pPr>
      <w:r>
        <w:rPr>
          <w:rStyle w:val="Refdecomentario"/>
        </w:rPr>
        <w:annotationRef/>
      </w:r>
      <w:r>
        <w:t xml:space="preserve">Q </w:t>
      </w:r>
      <w:proofErr w:type="spellStart"/>
      <w:r>
        <w:t>fenónemos</w:t>
      </w:r>
      <w:proofErr w:type="spellEnd"/>
      <w:r>
        <w:t xml:space="preserve"> estudia??</w:t>
      </w:r>
    </w:p>
  </w:comment>
  <w:comment w:id="30" w:author="Yalice" w:date="2024-09-23T15:48:00Z" w:initials="YGB">
    <w:p w14:paraId="4303034C" w14:textId="09BCBC8B" w:rsidR="009445A8" w:rsidRDefault="009445A8">
      <w:pPr>
        <w:pStyle w:val="Textocomentario"/>
      </w:pPr>
      <w:r>
        <w:rPr>
          <w:rStyle w:val="Refdecomentario"/>
        </w:rPr>
        <w:annotationRef/>
      </w:r>
      <w:r>
        <w:t>Redacción¿</w:t>
      </w:r>
    </w:p>
  </w:comment>
  <w:comment w:id="31" w:author="Yalice" w:date="2024-09-23T15:49:00Z" w:initials="YGB">
    <w:p w14:paraId="2899D745" w14:textId="07096884" w:rsidR="009445A8" w:rsidRDefault="009445A8">
      <w:pPr>
        <w:pStyle w:val="Textocomentario"/>
      </w:pPr>
      <w:r>
        <w:rPr>
          <w:rStyle w:val="Refdecomentario"/>
        </w:rPr>
        <w:annotationRef/>
      </w:r>
      <w:r>
        <w:t>¿?</w:t>
      </w:r>
    </w:p>
  </w:comment>
  <w:comment w:id="32" w:author="Yalice" w:date="2024-09-23T15:49:00Z" w:initials="YGB">
    <w:p w14:paraId="0EFB3E0A" w14:textId="32031BE4" w:rsidR="009445A8" w:rsidRDefault="009445A8">
      <w:pPr>
        <w:pStyle w:val="Textocomentario"/>
      </w:pPr>
      <w:r>
        <w:rPr>
          <w:rStyle w:val="Refdecomentario"/>
        </w:rPr>
        <w:annotationRef/>
      </w:r>
      <w:r>
        <w:t>Siglas no definidas</w:t>
      </w:r>
    </w:p>
  </w:comment>
  <w:comment w:id="33" w:author="Yalice" w:date="2024-09-23T15:49:00Z" w:initials="YGB">
    <w:p w14:paraId="3C51D58A" w14:textId="6B6115C8" w:rsidR="009445A8" w:rsidRDefault="009445A8">
      <w:pPr>
        <w:pStyle w:val="Textocomentario"/>
      </w:pPr>
      <w:r>
        <w:rPr>
          <w:rStyle w:val="Refdecomentario"/>
        </w:rPr>
        <w:annotationRef/>
      </w:r>
      <w:r>
        <w:t>Esto es con el histórico lógico no?</w:t>
      </w:r>
    </w:p>
  </w:comment>
  <w:comment w:id="34" w:author="Yalice" w:date="2024-09-23T15:50:00Z" w:initials="YGB">
    <w:p w14:paraId="068D784B" w14:textId="166A283A" w:rsidR="009445A8" w:rsidRDefault="009445A8">
      <w:pPr>
        <w:pStyle w:val="Textocomentario"/>
      </w:pPr>
      <w:r>
        <w:rPr>
          <w:rStyle w:val="Refdecomentario"/>
        </w:rPr>
        <w:annotationRef/>
      </w:r>
      <w:r>
        <w:t>Redacción?</w:t>
      </w:r>
    </w:p>
  </w:comment>
  <w:comment w:id="35" w:author="Yalice" w:date="2024-09-23T15:50:00Z" w:initials="YGB">
    <w:p w14:paraId="1C486AC9" w14:textId="3BC6A6D9" w:rsidR="001C358D" w:rsidRDefault="001C358D">
      <w:pPr>
        <w:pStyle w:val="Textocomentario"/>
      </w:pPr>
      <w:r>
        <w:rPr>
          <w:rStyle w:val="Refdecomentario"/>
        </w:rPr>
        <w:annotationRef/>
      </w:r>
      <w:r>
        <w:t>Tiene q aparecer la guía de la encuesta y tabulación de los resultados</w:t>
      </w:r>
    </w:p>
  </w:comment>
  <w:comment w:id="36" w:author="Yalice" w:date="2024-09-23T15:51:00Z" w:initials="YGB">
    <w:p w14:paraId="4EFB9F1C" w14:textId="2E25A609" w:rsidR="001C358D" w:rsidRDefault="001C358D">
      <w:pPr>
        <w:pStyle w:val="Textocomentario"/>
      </w:pPr>
      <w:r>
        <w:rPr>
          <w:rStyle w:val="Refdecomentario"/>
        </w:rPr>
        <w:annotationRef/>
      </w:r>
      <w:r>
        <w:t>Redacción ambigua</w:t>
      </w:r>
    </w:p>
  </w:comment>
  <w:comment w:id="38" w:author="Yalice" w:date="2024-09-23T15:51:00Z" w:initials="YGB">
    <w:p w14:paraId="7A0607C2" w14:textId="628B49C1" w:rsidR="001C358D" w:rsidRDefault="001C358D">
      <w:pPr>
        <w:pStyle w:val="Textocomentario"/>
      </w:pPr>
      <w:r>
        <w:rPr>
          <w:rStyle w:val="Refdecomentario"/>
        </w:rPr>
        <w:annotationRef/>
      </w:r>
      <w:r>
        <w:t>Lleva guía de observación</w:t>
      </w:r>
    </w:p>
  </w:comment>
  <w:comment w:id="39" w:author="Yalice" w:date="2024-09-23T15:51:00Z" w:initials="YGB">
    <w:p w14:paraId="755F72F2" w14:textId="14C78413" w:rsidR="001C358D" w:rsidRDefault="001C358D">
      <w:pPr>
        <w:pStyle w:val="Textocomentario"/>
      </w:pPr>
      <w:r>
        <w:rPr>
          <w:rStyle w:val="Refdecomentario"/>
        </w:rPr>
        <w:annotationRef/>
      </w:r>
      <w:r>
        <w:t>cuáles</w:t>
      </w:r>
    </w:p>
  </w:comment>
  <w:comment w:id="40" w:author="Yalice" w:date="2024-09-23T15:51:00Z" w:initials="YGB">
    <w:p w14:paraId="4522991B" w14:textId="3A08ADF3" w:rsidR="001C358D" w:rsidRDefault="001C358D">
      <w:pPr>
        <w:pStyle w:val="Textocomentario"/>
      </w:pPr>
      <w:r>
        <w:rPr>
          <w:rStyle w:val="Refdecomentario"/>
        </w:rPr>
        <w:annotationRef/>
      </w:r>
      <w:r>
        <w:t>cuáles?</w:t>
      </w:r>
    </w:p>
  </w:comment>
  <w:comment w:id="41" w:author="Yalice" w:date="2024-09-23T15:52:00Z" w:initials="YGB">
    <w:p w14:paraId="03D77BF0" w14:textId="77777777" w:rsidR="00D66882" w:rsidRDefault="00D66882">
      <w:pPr>
        <w:pStyle w:val="Textocomentario"/>
      </w:pPr>
      <w:r>
        <w:rPr>
          <w:rStyle w:val="Refdecomentario"/>
        </w:rPr>
        <w:annotationRef/>
      </w:r>
      <w:r>
        <w:t xml:space="preserve">La </w:t>
      </w:r>
      <w:proofErr w:type="spellStart"/>
      <w:r>
        <w:t>inv</w:t>
      </w:r>
      <w:proofErr w:type="spellEnd"/>
      <w:r>
        <w:t xml:space="preserve"> lleva </w:t>
      </w:r>
      <w:proofErr w:type="spellStart"/>
      <w:r>
        <w:t>obj</w:t>
      </w:r>
      <w:proofErr w:type="spellEnd"/>
      <w:r>
        <w:t xml:space="preserve"> específicos o tareas de </w:t>
      </w:r>
      <w:proofErr w:type="spellStart"/>
      <w:r>
        <w:t>inv</w:t>
      </w:r>
      <w:proofErr w:type="spellEnd"/>
      <w:r>
        <w:t xml:space="preserve"> no las dos y depende de si usa hipótesis </w:t>
      </w:r>
      <w:proofErr w:type="spellStart"/>
      <w:r>
        <w:t>opreguntas</w:t>
      </w:r>
      <w:proofErr w:type="spellEnd"/>
      <w:r>
        <w:t xml:space="preserve"> científicas.</w:t>
      </w:r>
    </w:p>
    <w:p w14:paraId="7F5AEAF0" w14:textId="6188CBB8" w:rsidR="00D66882" w:rsidRDefault="00D66882">
      <w:pPr>
        <w:pStyle w:val="Textocomentario"/>
      </w:pPr>
      <w:r>
        <w:t>Como taras de investigación están mal redactadas. Oraciones muy largas y no medibles. Incluyen más de una tarea</w:t>
      </w:r>
    </w:p>
  </w:comment>
  <w:comment w:id="42" w:author="Yalice" w:date="2024-09-23T15:54:00Z" w:initials="YGB">
    <w:p w14:paraId="57FC4994" w14:textId="0903888A" w:rsidR="00D66882" w:rsidRDefault="00D66882">
      <w:pPr>
        <w:pStyle w:val="Textocomentario"/>
      </w:pPr>
      <w:r>
        <w:rPr>
          <w:rStyle w:val="Refdecomentario"/>
        </w:rPr>
        <w:annotationRef/>
      </w:r>
      <w:r>
        <w:t>La tarea no debe ser describir</w:t>
      </w:r>
    </w:p>
  </w:comment>
  <w:comment w:id="43" w:author="Yalice" w:date="2024-09-23T15:55:00Z" w:initials="YGB">
    <w:p w14:paraId="5604CE97" w14:textId="6F942FE4" w:rsidR="004D165B" w:rsidRDefault="004D165B">
      <w:pPr>
        <w:pStyle w:val="Textocomentario"/>
      </w:pPr>
      <w:r>
        <w:rPr>
          <w:rStyle w:val="Refdecomentario"/>
        </w:rPr>
        <w:annotationRef/>
      </w:r>
      <w:r>
        <w:t>Referencias bibliográficas</w:t>
      </w:r>
    </w:p>
  </w:comment>
  <w:comment w:id="45" w:author="Yalice" w:date="2024-09-23T15:57:00Z" w:initials="YGB">
    <w:p w14:paraId="22FE2CF3" w14:textId="64C731E8" w:rsidR="004D165B" w:rsidRDefault="004D165B">
      <w:pPr>
        <w:pStyle w:val="Textocomentario"/>
      </w:pPr>
      <w:r>
        <w:rPr>
          <w:rStyle w:val="Refdecomentario"/>
        </w:rPr>
        <w:annotationRef/>
      </w:r>
      <w:r>
        <w:t>1era persona</w:t>
      </w:r>
    </w:p>
  </w:comment>
  <w:comment w:id="46" w:author="Yalice" w:date="2024-09-23T15:57:00Z" w:initials="YGB">
    <w:p w14:paraId="48D2845F" w14:textId="7FCFC2CA" w:rsidR="004D165B" w:rsidRDefault="004D165B">
      <w:pPr>
        <w:pStyle w:val="Textocomentario"/>
      </w:pPr>
      <w:r>
        <w:rPr>
          <w:rStyle w:val="Refdecomentario"/>
        </w:rPr>
        <w:annotationRef/>
      </w:r>
      <w:r>
        <w:t>De qué?</w:t>
      </w:r>
    </w:p>
  </w:comment>
  <w:comment w:id="47" w:author="Yalice" w:date="2024-09-23T15:57:00Z" w:initials="YGB">
    <w:p w14:paraId="6070C042" w14:textId="0991772F" w:rsidR="004D165B" w:rsidRDefault="004D165B">
      <w:pPr>
        <w:pStyle w:val="Textocomentario"/>
      </w:pPr>
      <w:r>
        <w:rPr>
          <w:rStyle w:val="Refdecomentario"/>
        </w:rPr>
        <w:annotationRef/>
      </w:r>
      <w:r>
        <w:t xml:space="preserve">Según </w:t>
      </w:r>
      <w:proofErr w:type="spellStart"/>
      <w:r>
        <w:t>quien</w:t>
      </w:r>
      <w:proofErr w:type="spellEnd"/>
      <w:r>
        <w:t>?</w:t>
      </w:r>
    </w:p>
  </w:comment>
  <w:comment w:id="49" w:author="Yalice" w:date="2024-09-23T15:58:00Z" w:initials="YGB">
    <w:p w14:paraId="2C9604F1" w14:textId="0395AE2C" w:rsidR="004D165B" w:rsidRDefault="004D165B">
      <w:pPr>
        <w:pStyle w:val="Textocomentario"/>
      </w:pPr>
      <w:r>
        <w:rPr>
          <w:rStyle w:val="Refdecomentario"/>
        </w:rPr>
        <w:annotationRef/>
      </w:r>
      <w:r>
        <w:t>Son o está compuesto?</w:t>
      </w:r>
    </w:p>
  </w:comment>
  <w:comment w:id="50" w:author="Yalice" w:date="2024-09-23T15:58:00Z" w:initials="YGB">
    <w:p w14:paraId="20477519" w14:textId="60DC22A3" w:rsidR="004D165B" w:rsidRDefault="004D165B">
      <w:pPr>
        <w:pStyle w:val="Textocomentario"/>
      </w:pPr>
      <w:r>
        <w:rPr>
          <w:rStyle w:val="Refdecomentario"/>
        </w:rPr>
        <w:annotationRef/>
      </w:r>
      <w:r>
        <w:t>Referencia incorrecta. Es fiable?</w:t>
      </w:r>
    </w:p>
  </w:comment>
  <w:comment w:id="51" w:author="Yalice" w:date="2024-09-23T15:59:00Z" w:initials="YGB">
    <w:p w14:paraId="7829BEF2" w14:textId="1BEB2DBF" w:rsidR="004D165B" w:rsidRDefault="004D165B">
      <w:pPr>
        <w:pStyle w:val="Textocomentario"/>
      </w:pPr>
      <w:r>
        <w:rPr>
          <w:rStyle w:val="Refdecomentario"/>
        </w:rPr>
        <w:annotationRef/>
      </w:r>
      <w:r>
        <w:t>Cuanto es gran cantidad? Usar valores concretos</w:t>
      </w:r>
    </w:p>
  </w:comment>
  <w:comment w:id="52" w:author="Yalice" w:date="2024-09-23T16:00:00Z" w:initials="YGB">
    <w:p w14:paraId="57884CF9" w14:textId="77777777" w:rsidR="004D165B" w:rsidRDefault="004D165B">
      <w:pPr>
        <w:pStyle w:val="Textocomentario"/>
      </w:pPr>
      <w:r>
        <w:rPr>
          <w:rStyle w:val="Refdecomentario"/>
        </w:rPr>
        <w:annotationRef/>
      </w:r>
      <w:r>
        <w:t xml:space="preserve">: </w:t>
      </w:r>
    </w:p>
    <w:p w14:paraId="2846AABE" w14:textId="52E3F366" w:rsidR="004D165B" w:rsidRDefault="004D165B">
      <w:pPr>
        <w:pStyle w:val="Textocomentario"/>
      </w:pPr>
      <w:r>
        <w:t>Referencias?</w:t>
      </w:r>
    </w:p>
  </w:comment>
  <w:comment w:id="53" w:author="Yalice" w:date="2024-09-23T16:01:00Z" w:initials="YGB">
    <w:p w14:paraId="0DFD7716" w14:textId="10598274" w:rsidR="004D165B" w:rsidRDefault="004D165B">
      <w:pPr>
        <w:pStyle w:val="Textocomentario"/>
      </w:pPr>
      <w:r>
        <w:rPr>
          <w:rStyle w:val="Refdecomentario"/>
        </w:rPr>
        <w:annotationRef/>
      </w:r>
      <w:r>
        <w:t>Oración muy larga</w:t>
      </w:r>
    </w:p>
  </w:comment>
  <w:comment w:id="55" w:author="Yalice" w:date="2024-09-23T16:01:00Z" w:initials="YGB">
    <w:p w14:paraId="54EE645F" w14:textId="3FFD7FFB" w:rsidR="004D165B" w:rsidRDefault="004D165B">
      <w:pPr>
        <w:pStyle w:val="Textocomentario"/>
      </w:pPr>
      <w:r>
        <w:rPr>
          <w:rStyle w:val="Refdecomentario"/>
        </w:rPr>
        <w:annotationRef/>
      </w:r>
      <w:r>
        <w:t>¿?</w:t>
      </w:r>
    </w:p>
  </w:comment>
  <w:comment w:id="57" w:author="Yalice" w:date="2024-09-23T16:09:00Z" w:initials="YGB">
    <w:p w14:paraId="58B8C45E" w14:textId="59DA7BFC" w:rsidR="001319C0" w:rsidRDefault="001319C0">
      <w:pPr>
        <w:pStyle w:val="Textocomentario"/>
      </w:pPr>
      <w:r>
        <w:rPr>
          <w:rStyle w:val="Refdecomentario"/>
        </w:rPr>
        <w:annotationRef/>
      </w:r>
      <w:r>
        <w:t xml:space="preserve">Luego de la figura </w:t>
      </w:r>
      <w:proofErr w:type="spellStart"/>
      <w:r>
        <w:t>dehe</w:t>
      </w:r>
      <w:proofErr w:type="spellEnd"/>
      <w:r>
        <w:t xml:space="preserve"> haber una oración o párrafo que enlace con lo </w:t>
      </w:r>
      <w:proofErr w:type="spellStart"/>
      <w:r>
        <w:t>sgte</w:t>
      </w:r>
      <w:proofErr w:type="spellEnd"/>
    </w:p>
  </w:comment>
  <w:comment w:id="59" w:author="Yalice" w:date="2024-09-23T16:09:00Z" w:initials="YGB">
    <w:p w14:paraId="5E46BD8A" w14:textId="77777777" w:rsidR="001319C0" w:rsidRDefault="001319C0">
      <w:pPr>
        <w:pStyle w:val="Textocomentario"/>
      </w:pPr>
      <w:r>
        <w:rPr>
          <w:rStyle w:val="Refdecomentario"/>
        </w:rPr>
        <w:annotationRef/>
      </w:r>
      <w:r>
        <w:t xml:space="preserve">Muy corto para ser </w:t>
      </w:r>
      <w:proofErr w:type="spellStart"/>
      <w:r>
        <w:t>epigrafe</w:t>
      </w:r>
      <w:proofErr w:type="spellEnd"/>
      <w:r>
        <w:t>. Usa viñetas para explicar cada clasificación.</w:t>
      </w:r>
    </w:p>
    <w:p w14:paraId="48147E68" w14:textId="77777777" w:rsidR="001319C0" w:rsidRDefault="001319C0">
      <w:pPr>
        <w:pStyle w:val="Textocomentario"/>
      </w:pPr>
      <w:r>
        <w:t xml:space="preserve">Fundamente en cada caso si es posible aplicarlo o no y </w:t>
      </w:r>
      <w:proofErr w:type="spellStart"/>
      <w:r>
        <w:t>pq</w:t>
      </w:r>
      <w:proofErr w:type="spellEnd"/>
    </w:p>
    <w:p w14:paraId="1BED6C4D" w14:textId="74443486" w:rsidR="001319C0" w:rsidRDefault="001319C0">
      <w:pPr>
        <w:pStyle w:val="Textocomentario"/>
      </w:pPr>
      <w:proofErr w:type="spellStart"/>
      <w:r>
        <w:t>Deeben</w:t>
      </w:r>
      <w:proofErr w:type="spellEnd"/>
      <w:r>
        <w:t xml:space="preserve"> </w:t>
      </w:r>
      <w:proofErr w:type="spellStart"/>
      <w:r>
        <w:t>referensiarse</w:t>
      </w:r>
      <w:proofErr w:type="spellEnd"/>
    </w:p>
  </w:comment>
  <w:comment w:id="61" w:author="Yalice" w:date="2024-09-23T16:10:00Z" w:initials="YGB">
    <w:p w14:paraId="55668950" w14:textId="44E394D9" w:rsidR="001319C0" w:rsidRDefault="001319C0">
      <w:pPr>
        <w:pStyle w:val="Textocomentario"/>
      </w:pPr>
      <w:r>
        <w:rPr>
          <w:rStyle w:val="Refdecomentario"/>
        </w:rPr>
        <w:annotationRef/>
      </w:r>
      <w:proofErr w:type="spellStart"/>
      <w:r>
        <w:t>idem</w:t>
      </w:r>
      <w:proofErr w:type="spellEnd"/>
    </w:p>
  </w:comment>
  <w:comment w:id="62" w:author="Yalice" w:date="2024-09-23T16:10:00Z" w:initials="YGB">
    <w:p w14:paraId="22C308B7" w14:textId="48940817" w:rsidR="001319C0" w:rsidRDefault="001319C0">
      <w:pPr>
        <w:pStyle w:val="Textocomentario"/>
      </w:pPr>
      <w:r>
        <w:rPr>
          <w:rStyle w:val="Refdecomentario"/>
        </w:rPr>
        <w:annotationRef/>
      </w:r>
      <w:proofErr w:type="spellStart"/>
      <w:r>
        <w:t>dfte</w:t>
      </w:r>
      <w:proofErr w:type="spellEnd"/>
      <w:r>
        <w:t xml:space="preserve"> </w:t>
      </w:r>
      <w:proofErr w:type="spellStart"/>
      <w:r>
        <w:t>fuetne</w:t>
      </w:r>
      <w:proofErr w:type="spellEnd"/>
    </w:p>
  </w:comment>
  <w:comment w:id="63" w:author="Yalice" w:date="2024-09-23T16:10:00Z" w:initials="YGB">
    <w:p w14:paraId="69D21269" w14:textId="00AA5D1E" w:rsidR="001319C0" w:rsidRDefault="001319C0">
      <w:pPr>
        <w:pStyle w:val="Textocomentario"/>
      </w:pPr>
      <w:r>
        <w:rPr>
          <w:rStyle w:val="Refdecomentario"/>
        </w:rPr>
        <w:annotationRef/>
      </w:r>
      <w:r>
        <w:t>¿?</w:t>
      </w:r>
    </w:p>
  </w:comment>
  <w:comment w:id="65" w:author="Yalice" w:date="2024-09-23T16:11:00Z" w:initials="YGB">
    <w:p w14:paraId="720737CA" w14:textId="4FCCB36A" w:rsidR="001319C0" w:rsidRDefault="001319C0">
      <w:pPr>
        <w:pStyle w:val="Textocomentario"/>
      </w:pPr>
      <w:r>
        <w:rPr>
          <w:rStyle w:val="Refdecomentario"/>
        </w:rPr>
        <w:annotationRef/>
      </w:r>
      <w:r>
        <w:t>No referenciado</w:t>
      </w:r>
    </w:p>
  </w:comment>
  <w:comment w:id="67" w:author="Yalice" w:date="2024-09-23T16:12:00Z" w:initials="YGB">
    <w:p w14:paraId="27542AB9" w14:textId="7CDE122D" w:rsidR="001319C0" w:rsidRDefault="001319C0">
      <w:pPr>
        <w:pStyle w:val="Textocomentario"/>
      </w:pPr>
      <w:r>
        <w:rPr>
          <w:rStyle w:val="Refdecomentario"/>
        </w:rPr>
        <w:annotationRef/>
      </w:r>
      <w:proofErr w:type="spellStart"/>
      <w:r>
        <w:t>idem</w:t>
      </w:r>
      <w:proofErr w:type="spellEnd"/>
    </w:p>
  </w:comment>
  <w:comment w:id="75" w:author="Yalice" w:date="2024-09-23T16:15:00Z" w:initials="YGB">
    <w:p w14:paraId="779FEEFD" w14:textId="1056B35C" w:rsidR="001319C0" w:rsidRDefault="001319C0">
      <w:pPr>
        <w:pStyle w:val="Textocomentario"/>
      </w:pPr>
      <w:r>
        <w:rPr>
          <w:rStyle w:val="Refdecomentario"/>
        </w:rPr>
        <w:annotationRef/>
      </w:r>
      <w:r>
        <w:rPr>
          <w:rFonts w:ascii="Segoe UI Emoji" w:eastAsia="Segoe UI Emoji" w:hAnsi="Segoe UI Emoji" w:cs="Segoe UI Emoji"/>
        </w:rPr>
        <w:t>☹</w:t>
      </w:r>
    </w:p>
  </w:comment>
  <w:comment w:id="77" w:author="Yalice" w:date="2024-09-23T16:16:00Z" w:initials="YGB">
    <w:p w14:paraId="2752397E" w14:textId="1DD8BED5" w:rsidR="00CE0DE2" w:rsidRDefault="00CE0DE2">
      <w:pPr>
        <w:pStyle w:val="Textocomentario"/>
      </w:pPr>
      <w:r>
        <w:rPr>
          <w:rStyle w:val="Refdecomentario"/>
        </w:rPr>
        <w:annotationRef/>
      </w:r>
      <w:r>
        <w:t xml:space="preserve">De estos tipos de algoritmos cuál o cuáles son los que aplican al problema de la investigación y </w:t>
      </w:r>
      <w:proofErr w:type="spellStart"/>
      <w:r>
        <w:t>pq</w:t>
      </w:r>
      <w:proofErr w:type="spellEnd"/>
      <w:r>
        <w:t>?</w:t>
      </w:r>
    </w:p>
  </w:comment>
  <w:comment w:id="79" w:author="Yalice" w:date="2024-09-23T16:19:00Z" w:initials="YGB">
    <w:p w14:paraId="07C6D883" w14:textId="4BF3216A" w:rsidR="00CE0DE2" w:rsidRDefault="00CE0DE2">
      <w:pPr>
        <w:pStyle w:val="Textocomentario"/>
      </w:pPr>
      <w:r>
        <w:rPr>
          <w:rStyle w:val="Refdecomentario"/>
        </w:rPr>
        <w:annotationRef/>
      </w:r>
      <w:r>
        <w:t xml:space="preserve">Cuáles son </w:t>
      </w:r>
      <w:proofErr w:type="spellStart"/>
      <w:r>
        <w:t>lso</w:t>
      </w:r>
      <w:proofErr w:type="spellEnd"/>
      <w:r>
        <w:t xml:space="preserve"> criterios de comparación?</w:t>
      </w:r>
    </w:p>
  </w:comment>
  <w:comment w:id="80" w:author="Yalice" w:date="2024-09-23T16:17:00Z" w:initials="YGB">
    <w:p w14:paraId="1F1DB019" w14:textId="7EB884AD" w:rsidR="00CE0DE2" w:rsidRDefault="00CE0DE2">
      <w:pPr>
        <w:pStyle w:val="Textocomentario"/>
      </w:pPr>
      <w:r>
        <w:rPr>
          <w:rStyle w:val="Refdecomentario"/>
        </w:rPr>
        <w:annotationRef/>
      </w:r>
      <w:r>
        <w:t xml:space="preserve">Realmente son óptimas? Según </w:t>
      </w:r>
      <w:proofErr w:type="spellStart"/>
      <w:r>
        <w:t>quoen</w:t>
      </w:r>
      <w:proofErr w:type="spellEnd"/>
      <w:r>
        <w:t>?</w:t>
      </w:r>
    </w:p>
  </w:comment>
  <w:comment w:id="83" w:author="Yalice" w:date="2024-09-23T16:21:00Z" w:initials="YGB">
    <w:p w14:paraId="6C497B86" w14:textId="77777777" w:rsidR="00CE0DE2" w:rsidRDefault="00CE0DE2">
      <w:pPr>
        <w:pStyle w:val="Textocomentario"/>
      </w:pPr>
      <w:r>
        <w:rPr>
          <w:rStyle w:val="Refdecomentario"/>
        </w:rPr>
        <w:annotationRef/>
      </w:r>
      <w:r>
        <w:t>Referencia?</w:t>
      </w:r>
    </w:p>
    <w:p w14:paraId="4955B5C0" w14:textId="201CEB73" w:rsidR="00CE0DE2" w:rsidRDefault="00CE0DE2">
      <w:pPr>
        <w:pStyle w:val="Textocomentario"/>
      </w:pPr>
      <w:r>
        <w:t>Qué ventajas aporta? Q desventajas?</w:t>
      </w:r>
    </w:p>
  </w:comment>
  <w:comment w:id="86" w:author="Yalice" w:date="2024-09-23T16:21:00Z" w:initials="YGB">
    <w:p w14:paraId="189A3318" w14:textId="56B4AE67" w:rsidR="00D72B69" w:rsidRDefault="00D72B69">
      <w:pPr>
        <w:pStyle w:val="Textocomentario"/>
      </w:pPr>
      <w:r>
        <w:rPr>
          <w:rStyle w:val="Refdecomentario"/>
        </w:rPr>
        <w:annotationRef/>
      </w:r>
      <w:proofErr w:type="spellStart"/>
      <w:r>
        <w:t>idem</w:t>
      </w:r>
      <w:proofErr w:type="spellEnd"/>
    </w:p>
  </w:comment>
  <w:comment w:id="87" w:author="Yalice" w:date="2024-09-23T16:22:00Z" w:initials="YGB">
    <w:p w14:paraId="6C93791C" w14:textId="20D4E603" w:rsidR="00D72B69" w:rsidRDefault="00D72B69">
      <w:pPr>
        <w:pStyle w:val="Textocomentario"/>
      </w:pPr>
      <w:r>
        <w:rPr>
          <w:rStyle w:val="Refdecomentario"/>
        </w:rPr>
        <w:annotationRef/>
      </w:r>
      <w:r>
        <w:t>referencia incorrecta. Lugar confiable?</w:t>
      </w:r>
    </w:p>
  </w:comment>
  <w:comment w:id="89" w:author="Yalice" w:date="2024-09-23T16:22:00Z" w:initials="YGB">
    <w:p w14:paraId="7FA2C167" w14:textId="3771722F" w:rsidR="00ED3178" w:rsidRDefault="00ED3178">
      <w:pPr>
        <w:pStyle w:val="Textocomentario"/>
      </w:pPr>
      <w:r>
        <w:rPr>
          <w:rStyle w:val="Refdecomentario"/>
        </w:rPr>
        <w:annotationRef/>
      </w:r>
      <w:proofErr w:type="spellStart"/>
      <w:r>
        <w:t>idem</w:t>
      </w:r>
      <w:proofErr w:type="spellEnd"/>
    </w:p>
  </w:comment>
  <w:comment w:id="91" w:author="Yalice" w:date="2024-09-23T16:24:00Z" w:initials="YGB">
    <w:p w14:paraId="163641F4" w14:textId="7646F7E0" w:rsidR="00ED3178" w:rsidRDefault="00ED3178">
      <w:pPr>
        <w:pStyle w:val="Textocomentario"/>
      </w:pPr>
      <w:r>
        <w:rPr>
          <w:rStyle w:val="Refdecomentario"/>
        </w:rPr>
        <w:annotationRef/>
      </w:r>
      <w:r>
        <w:t>igual q en los internacionales debe valorar ventajas y desventajas</w:t>
      </w:r>
    </w:p>
  </w:comment>
  <w:comment w:id="96" w:author="Yalice" w:date="2024-09-23T16:26:00Z" w:initials="YGB">
    <w:p w14:paraId="00FF9B5D" w14:textId="392AB027" w:rsidR="00F5734C" w:rsidRDefault="00F5734C">
      <w:pPr>
        <w:pStyle w:val="Textocomentario"/>
      </w:pPr>
      <w:r>
        <w:rPr>
          <w:rStyle w:val="Refdecomentario"/>
        </w:rPr>
        <w:annotationRef/>
      </w:r>
      <w:r>
        <w:t xml:space="preserve">la conclusión es de los sistemas, el estudio de homólogos o del </w:t>
      </w:r>
      <w:proofErr w:type="spellStart"/>
      <w:r>
        <w:t>capitulo</w:t>
      </w:r>
      <w:proofErr w:type="spellEnd"/>
      <w:r>
        <w:t>?</w:t>
      </w:r>
    </w:p>
  </w:comment>
  <w:comment w:id="97" w:author="Yalice" w:date="2024-09-23T16:28:00Z" w:initials="YGB">
    <w:p w14:paraId="35B48DDA" w14:textId="720B2BB6" w:rsidR="00F5734C" w:rsidRDefault="00F5734C">
      <w:pPr>
        <w:pStyle w:val="Textocomentario"/>
      </w:pPr>
      <w:r>
        <w:rPr>
          <w:rStyle w:val="Refdecomentario"/>
        </w:rPr>
        <w:annotationRef/>
      </w:r>
      <w:r>
        <w:t>¿?</w:t>
      </w:r>
    </w:p>
  </w:comment>
  <w:comment w:id="98" w:author="Yalice" w:date="2024-09-23T16:28:00Z" w:initials="YGB">
    <w:p w14:paraId="3198D74F" w14:textId="31218030" w:rsidR="00F5734C" w:rsidRDefault="00F5734C">
      <w:pPr>
        <w:pStyle w:val="Textocomentario"/>
      </w:pPr>
      <w:r>
        <w:rPr>
          <w:rStyle w:val="Refdecomentario"/>
        </w:rPr>
        <w:annotationRef/>
      </w:r>
      <w:r>
        <w:t xml:space="preserve">Cuáles y </w:t>
      </w:r>
      <w:proofErr w:type="spellStart"/>
      <w:r>
        <w:t>pq</w:t>
      </w:r>
      <w:proofErr w:type="spellEnd"/>
      <w:r>
        <w:t xml:space="preserve"> </w:t>
      </w:r>
    </w:p>
  </w:comment>
  <w:comment w:id="99" w:author="Yalice" w:date="2024-09-23T16:29:00Z" w:initials="YGB">
    <w:p w14:paraId="6D3F7B9D" w14:textId="4375ACBB" w:rsidR="00F5734C" w:rsidRDefault="00F5734C">
      <w:pPr>
        <w:pStyle w:val="Textocomentario"/>
      </w:pPr>
      <w:r>
        <w:rPr>
          <w:rStyle w:val="Refdecomentario"/>
        </w:rPr>
        <w:annotationRef/>
      </w:r>
      <w:r>
        <w:t>cuáles</w:t>
      </w:r>
    </w:p>
  </w:comment>
  <w:comment w:id="100" w:author="Yalice" w:date="2024-09-23T16:31:00Z" w:initials="YGB">
    <w:p w14:paraId="14706464" w14:textId="352D83E7" w:rsidR="00F5734C" w:rsidRDefault="00F5734C">
      <w:pPr>
        <w:pStyle w:val="Textocomentario"/>
      </w:pPr>
      <w:r>
        <w:rPr>
          <w:rStyle w:val="Refdecomentario"/>
        </w:rPr>
        <w:annotationRef/>
      </w:r>
      <w:r>
        <w:t>cuanto</w:t>
      </w:r>
    </w:p>
  </w:comment>
  <w:comment w:id="102" w:author="Yalice" w:date="2024-09-23T16:50:00Z" w:initials="YGB">
    <w:p w14:paraId="26A79289" w14:textId="531CA68E" w:rsidR="00100017" w:rsidRDefault="00100017">
      <w:pPr>
        <w:pStyle w:val="Textocomentario"/>
      </w:pPr>
      <w:r>
        <w:rPr>
          <w:rStyle w:val="Refdecomentario"/>
        </w:rPr>
        <w:annotationRef/>
      </w:r>
      <w:r>
        <w:t xml:space="preserve">Faltan referencias. </w:t>
      </w:r>
    </w:p>
  </w:comment>
  <w:comment w:id="104" w:author="Yalice" w:date="2024-09-23T16:37:00Z" w:initials="YGB">
    <w:p w14:paraId="5E426279" w14:textId="77777777" w:rsidR="00C02DCF" w:rsidRDefault="00C02DCF">
      <w:pPr>
        <w:pStyle w:val="Textocomentario"/>
      </w:pPr>
      <w:r>
        <w:rPr>
          <w:rStyle w:val="Refdecomentario"/>
        </w:rPr>
        <w:annotationRef/>
      </w:r>
      <w:r>
        <w:t>creo que va en el 1.4</w:t>
      </w:r>
    </w:p>
    <w:p w14:paraId="0EA99E6C" w14:textId="7F3CE5A2" w:rsidR="00C02DCF" w:rsidRDefault="00C02DCF">
      <w:pPr>
        <w:pStyle w:val="Textocomentario"/>
      </w:pPr>
    </w:p>
  </w:comment>
  <w:comment w:id="113" w:author="Yalice" w:date="2024-09-23T16:34:00Z" w:initials="YGB">
    <w:p w14:paraId="4F75BF6F" w14:textId="20B31D6E" w:rsidR="009B3A4A" w:rsidRDefault="009B3A4A">
      <w:pPr>
        <w:pStyle w:val="Textocomentario"/>
      </w:pPr>
      <w:r>
        <w:rPr>
          <w:rStyle w:val="Refdecomentario"/>
        </w:rPr>
        <w:annotationRef/>
      </w:r>
      <w:proofErr w:type="spellStart"/>
      <w:r>
        <w:t>ref</w:t>
      </w:r>
      <w:proofErr w:type="spellEnd"/>
    </w:p>
  </w:comment>
  <w:comment w:id="116" w:author="Yalice" w:date="2024-09-23T17:44:00Z" w:initials="YGB">
    <w:p w14:paraId="57ADD6C6" w14:textId="30D77806" w:rsidR="00AE76F5" w:rsidRDefault="00AE76F5">
      <w:pPr>
        <w:pStyle w:val="Textocomentario"/>
      </w:pPr>
      <w:r>
        <w:rPr>
          <w:rStyle w:val="Refdecomentario"/>
        </w:rPr>
        <w:annotationRef/>
      </w:r>
      <w:r>
        <w:t xml:space="preserve">evita las preguntas. Ventajas </w:t>
      </w:r>
      <w:proofErr w:type="spellStart"/>
      <w:r>
        <w:t>deun</w:t>
      </w:r>
      <w:proofErr w:type="spellEnd"/>
      <w:r>
        <w:t xml:space="preserve"> </w:t>
      </w:r>
      <w:proofErr w:type="spellStart"/>
      <w:r>
        <w:t>recomendador</w:t>
      </w:r>
      <w:proofErr w:type="spellEnd"/>
      <w:r>
        <w:t xml:space="preserve"> ---</w:t>
      </w:r>
    </w:p>
  </w:comment>
  <w:comment w:id="111" w:author="Yalice" w:date="2024-09-23T16:35:00Z" w:initials="YGB">
    <w:p w14:paraId="127CDB82" w14:textId="4D499543" w:rsidR="009B3A4A" w:rsidRDefault="009B3A4A">
      <w:pPr>
        <w:pStyle w:val="Textocomentario"/>
      </w:pPr>
      <w:r>
        <w:rPr>
          <w:rStyle w:val="Refdecomentario"/>
        </w:rPr>
        <w:annotationRef/>
      </w:r>
      <w:r>
        <w:t xml:space="preserve">concretar y </w:t>
      </w:r>
      <w:r w:rsidR="00C02DCF">
        <w:t>analizar en el contexto de la investigación</w:t>
      </w:r>
    </w:p>
  </w:comment>
  <w:comment w:id="119" w:author="Yalice" w:date="2024-09-23T17:45:00Z" w:initials="YGB">
    <w:p w14:paraId="552447D5" w14:textId="3975D51C" w:rsidR="00AE76F5" w:rsidRDefault="00AE76F5">
      <w:pPr>
        <w:pStyle w:val="Textocomentario"/>
      </w:pPr>
      <w:r>
        <w:rPr>
          <w:rStyle w:val="Refdecomentario"/>
        </w:rPr>
        <w:annotationRef/>
      </w:r>
      <w:r>
        <w:t>en cada uno debes explicar cómo lo usas y q ventajas proporciona para tu sistema</w:t>
      </w:r>
    </w:p>
  </w:comment>
  <w:comment w:id="123" w:author="Yalice" w:date="2024-09-23T17:46:00Z" w:initials="YGB">
    <w:p w14:paraId="787D69B6" w14:textId="69D5DAC2" w:rsidR="00AE76F5" w:rsidRDefault="00AE76F5">
      <w:pPr>
        <w:pStyle w:val="Textocomentario"/>
      </w:pPr>
      <w:r>
        <w:rPr>
          <w:rStyle w:val="Refdecomentario"/>
        </w:rPr>
        <w:annotationRef/>
      </w:r>
      <w:r>
        <w:t xml:space="preserve">ventajas de </w:t>
      </w:r>
      <w:proofErr w:type="spellStart"/>
      <w:r>
        <w:t>Python</w:t>
      </w:r>
      <w:proofErr w:type="spellEnd"/>
    </w:p>
  </w:comment>
  <w:comment w:id="127" w:author="Yalice" w:date="2024-09-23T17:47:00Z" w:initials="YGB">
    <w:p w14:paraId="4C362249" w14:textId="39D93DE0" w:rsidR="00AE76F5" w:rsidRDefault="00AE76F5">
      <w:pPr>
        <w:pStyle w:val="Textocomentario"/>
      </w:pPr>
      <w:r>
        <w:rPr>
          <w:rStyle w:val="Refdecomentario"/>
        </w:rPr>
        <w:annotationRef/>
      </w:r>
      <w:r>
        <w:t>confiable?</w:t>
      </w:r>
    </w:p>
  </w:comment>
  <w:comment w:id="129" w:author="Yalice" w:date="2024-09-23T17:47:00Z" w:initials="YGB">
    <w:p w14:paraId="5E277FE9" w14:textId="16BB2E29" w:rsidR="00AE76F5" w:rsidRDefault="00AE76F5">
      <w:pPr>
        <w:pStyle w:val="Textocomentario"/>
      </w:pPr>
      <w:r>
        <w:rPr>
          <w:rStyle w:val="Refdecomentario"/>
        </w:rPr>
        <w:annotationRef/>
      </w:r>
      <w:r>
        <w:t>¿?</w:t>
      </w:r>
    </w:p>
  </w:comment>
  <w:comment w:id="131" w:author="Yalice" w:date="2024-09-23T17:47:00Z" w:initials="YGB">
    <w:p w14:paraId="25E6A1DB" w14:textId="58B6B02C" w:rsidR="00AE76F5" w:rsidRDefault="00AE76F5">
      <w:pPr>
        <w:pStyle w:val="Textocomentario"/>
      </w:pPr>
      <w:r>
        <w:rPr>
          <w:rStyle w:val="Refdecomentario"/>
        </w:rPr>
        <w:annotationRef/>
      </w:r>
      <w:r>
        <w:t>¿?</w:t>
      </w:r>
    </w:p>
  </w:comment>
  <w:comment w:id="138" w:author="Yalice" w:date="2024-09-23T17:48:00Z" w:initials="YGB">
    <w:p w14:paraId="73917F31" w14:textId="56A5327F" w:rsidR="00AE76F5" w:rsidRDefault="00AE76F5">
      <w:pPr>
        <w:pStyle w:val="Textocomentario"/>
      </w:pPr>
      <w:r>
        <w:rPr>
          <w:rStyle w:val="Refdecomentario"/>
        </w:rPr>
        <w:annotationRef/>
      </w:r>
      <w:r>
        <w:t xml:space="preserve">Q tipo es </w:t>
      </w:r>
    </w:p>
  </w:comment>
  <w:comment w:id="139" w:author="Yalice" w:date="2024-09-23T17:50:00Z" w:initials="YGB">
    <w:p w14:paraId="1A8F084F" w14:textId="556C787F" w:rsidR="00AE76F5" w:rsidRDefault="00AE76F5">
      <w:pPr>
        <w:pStyle w:val="Textocomentario"/>
      </w:pPr>
      <w:r>
        <w:rPr>
          <w:rStyle w:val="Refdecomentario"/>
        </w:rPr>
        <w:annotationRef/>
      </w:r>
      <w:r>
        <w:t>Q caso de estudio?</w:t>
      </w:r>
    </w:p>
  </w:comment>
  <w:comment w:id="140" w:author="Yalice" w:date="2024-09-23T17:50:00Z" w:initials="YGB">
    <w:p w14:paraId="093FC802" w14:textId="5519600C" w:rsidR="007C75AC" w:rsidRDefault="007C75AC">
      <w:pPr>
        <w:pStyle w:val="Textocomentario"/>
      </w:pPr>
      <w:r>
        <w:rPr>
          <w:rStyle w:val="Refdecomentario"/>
        </w:rPr>
        <w:annotationRef/>
      </w:r>
      <w:r>
        <w:t>Cuáles son?</w:t>
      </w:r>
    </w:p>
  </w:comment>
  <w:comment w:id="145" w:author="Yalice" w:date="2024-09-23T17:58:00Z" w:initials="YGB">
    <w:p w14:paraId="5F709020" w14:textId="1BD2DE7C" w:rsidR="007C75AC" w:rsidRDefault="007C75AC">
      <w:pPr>
        <w:pStyle w:val="Textocomentario"/>
      </w:pPr>
      <w:r>
        <w:rPr>
          <w:rStyle w:val="Refdecomentario"/>
        </w:rPr>
        <w:annotationRef/>
      </w:r>
      <w:r>
        <w:t>esquematiza</w:t>
      </w:r>
    </w:p>
  </w:comment>
  <w:comment w:id="148" w:author="Yalice" w:date="2024-09-23T17:52:00Z" w:initials="YGB">
    <w:p w14:paraId="1B055011" w14:textId="77777777" w:rsidR="007C75AC" w:rsidRDefault="007C75AC">
      <w:pPr>
        <w:pStyle w:val="Textocomentario"/>
      </w:pPr>
      <w:r>
        <w:rPr>
          <w:rStyle w:val="Refdecomentario"/>
        </w:rPr>
        <w:annotationRef/>
      </w:r>
      <w:r>
        <w:t>Referencias?</w:t>
      </w:r>
    </w:p>
    <w:p w14:paraId="49868F44" w14:textId="5BB766EE" w:rsidR="007C75AC" w:rsidRDefault="007C75AC">
      <w:pPr>
        <w:pStyle w:val="Textocomentario"/>
      </w:pPr>
      <w:r>
        <w:t>Dónde y cómo se aplica cada modelo?</w:t>
      </w:r>
    </w:p>
  </w:comment>
  <w:comment w:id="159" w:author="Yalice" w:date="2024-09-23T17:55:00Z" w:initials="YGB">
    <w:p w14:paraId="25F4AABA" w14:textId="5E84ED0E" w:rsidR="007C75AC" w:rsidRDefault="007C75AC">
      <w:pPr>
        <w:pStyle w:val="Textocomentario"/>
      </w:pPr>
      <w:r>
        <w:rPr>
          <w:rStyle w:val="Refdecomentario"/>
        </w:rPr>
        <w:annotationRef/>
      </w:r>
      <w:r>
        <w:t>Oración muy larga</w:t>
      </w:r>
    </w:p>
  </w:comment>
  <w:comment w:id="164" w:author="Yalice" w:date="2024-09-23T17:56:00Z" w:initials="YGB">
    <w:p w14:paraId="2C871F42" w14:textId="01FCEF2F" w:rsidR="007C75AC" w:rsidRDefault="007C75AC">
      <w:pPr>
        <w:pStyle w:val="Textocomentario"/>
      </w:pPr>
      <w:r>
        <w:rPr>
          <w:rStyle w:val="Refdecomentario"/>
        </w:rPr>
        <w:annotationRef/>
      </w:r>
      <w:r>
        <w:t>Muy largo</w:t>
      </w:r>
    </w:p>
  </w:comment>
  <w:comment w:id="171" w:author="Yalice" w:date="2024-09-23T17:59:00Z" w:initials="YGB">
    <w:p w14:paraId="076FA8E3" w14:textId="5EFD2E4C" w:rsidR="007C75AC" w:rsidRDefault="007C75AC">
      <w:pPr>
        <w:pStyle w:val="Textocomentario"/>
      </w:pPr>
      <w:r>
        <w:rPr>
          <w:rStyle w:val="Refdecomentario"/>
        </w:rPr>
        <w:annotationRef/>
      </w:r>
      <w:r>
        <w:t>Ortografía</w:t>
      </w:r>
    </w:p>
    <w:p w14:paraId="6C1C063B" w14:textId="77777777" w:rsidR="007C75AC" w:rsidRDefault="007C75AC">
      <w:pPr>
        <w:pStyle w:val="Textocomentario"/>
      </w:pPr>
      <w:r>
        <w:t>Sitios no recomendados</w:t>
      </w:r>
    </w:p>
    <w:p w14:paraId="0B65A943" w14:textId="77777777" w:rsidR="007C75AC" w:rsidRDefault="007C75AC">
      <w:pPr>
        <w:pStyle w:val="Textocomentario"/>
      </w:pPr>
      <w:r>
        <w:t>Datos incompletos</w:t>
      </w:r>
    </w:p>
    <w:p w14:paraId="03ADF352" w14:textId="4CD92212" w:rsidR="007C75AC" w:rsidRDefault="007C75AC">
      <w:pPr>
        <w:pStyle w:val="Textocomentario"/>
      </w:pPr>
      <w:r>
        <w:t>Referencias incorrect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A7DE54" w15:done="0"/>
  <w15:commentEx w15:paraId="4DA2A81D" w15:done="0"/>
  <w15:commentEx w15:paraId="150CBAC5" w15:done="0"/>
  <w15:commentEx w15:paraId="7AEF6764" w15:done="0"/>
  <w15:commentEx w15:paraId="28516E6D" w15:done="0"/>
  <w15:commentEx w15:paraId="5286FA90" w15:done="0"/>
  <w15:commentEx w15:paraId="7373DE99" w15:done="0"/>
  <w15:commentEx w15:paraId="76885605" w15:done="0"/>
  <w15:commentEx w15:paraId="36E070D7" w15:done="0"/>
  <w15:commentEx w15:paraId="5BC998EF" w15:done="0"/>
  <w15:commentEx w15:paraId="08B105C3" w15:done="0"/>
  <w15:commentEx w15:paraId="58710E39" w15:done="0"/>
  <w15:commentEx w15:paraId="084EE6C1" w15:done="0"/>
  <w15:commentEx w15:paraId="78D2A5C8" w15:done="0"/>
  <w15:commentEx w15:paraId="50F69442" w15:done="0"/>
  <w15:commentEx w15:paraId="0D752180" w15:done="0"/>
  <w15:commentEx w15:paraId="202B1B5F" w15:done="0"/>
  <w15:commentEx w15:paraId="2653EA8E" w15:done="0"/>
  <w15:commentEx w15:paraId="2134C756" w15:done="0"/>
  <w15:commentEx w15:paraId="10213308" w15:done="0"/>
  <w15:commentEx w15:paraId="63A0F4B2" w15:done="0"/>
  <w15:commentEx w15:paraId="384538E3" w15:done="0"/>
  <w15:commentEx w15:paraId="258A836B" w15:done="0"/>
  <w15:commentEx w15:paraId="15B8D4BD" w15:done="0"/>
  <w15:commentEx w15:paraId="49653B69" w15:done="0"/>
  <w15:commentEx w15:paraId="7E3C6EBA" w15:done="0"/>
  <w15:commentEx w15:paraId="1818BC20" w15:done="0"/>
  <w15:commentEx w15:paraId="1F012ABD" w15:done="0"/>
  <w15:commentEx w15:paraId="51D14B28" w15:done="0"/>
  <w15:commentEx w15:paraId="4303034C" w15:done="0"/>
  <w15:commentEx w15:paraId="2899D745" w15:done="0"/>
  <w15:commentEx w15:paraId="0EFB3E0A" w15:done="0"/>
  <w15:commentEx w15:paraId="3C51D58A" w15:done="0"/>
  <w15:commentEx w15:paraId="068D784B" w15:done="0"/>
  <w15:commentEx w15:paraId="1C486AC9" w15:done="0"/>
  <w15:commentEx w15:paraId="4EFB9F1C" w15:done="0"/>
  <w15:commentEx w15:paraId="7A0607C2" w15:done="0"/>
  <w15:commentEx w15:paraId="755F72F2" w15:done="0"/>
  <w15:commentEx w15:paraId="4522991B" w15:done="0"/>
  <w15:commentEx w15:paraId="7F5AEAF0" w15:done="0"/>
  <w15:commentEx w15:paraId="57FC4994" w15:done="0"/>
  <w15:commentEx w15:paraId="5604CE97" w15:done="0"/>
  <w15:commentEx w15:paraId="22FE2CF3" w15:done="0"/>
  <w15:commentEx w15:paraId="48D2845F" w15:done="0"/>
  <w15:commentEx w15:paraId="6070C042" w15:done="0"/>
  <w15:commentEx w15:paraId="2C9604F1" w15:done="0"/>
  <w15:commentEx w15:paraId="20477519" w15:done="0"/>
  <w15:commentEx w15:paraId="7829BEF2" w15:done="0"/>
  <w15:commentEx w15:paraId="2846AABE" w15:done="0"/>
  <w15:commentEx w15:paraId="0DFD7716" w15:done="0"/>
  <w15:commentEx w15:paraId="54EE645F" w15:done="0"/>
  <w15:commentEx w15:paraId="58B8C45E" w15:done="0"/>
  <w15:commentEx w15:paraId="1BED6C4D" w15:done="0"/>
  <w15:commentEx w15:paraId="55668950" w15:done="0"/>
  <w15:commentEx w15:paraId="22C308B7" w15:done="0"/>
  <w15:commentEx w15:paraId="69D21269" w15:done="0"/>
  <w15:commentEx w15:paraId="720737CA" w15:done="0"/>
  <w15:commentEx w15:paraId="27542AB9" w15:done="0"/>
  <w15:commentEx w15:paraId="779FEEFD" w15:done="0"/>
  <w15:commentEx w15:paraId="2752397E" w15:done="0"/>
  <w15:commentEx w15:paraId="07C6D883" w15:done="0"/>
  <w15:commentEx w15:paraId="1F1DB019" w15:done="0"/>
  <w15:commentEx w15:paraId="4955B5C0" w15:done="0"/>
  <w15:commentEx w15:paraId="189A3318" w15:done="0"/>
  <w15:commentEx w15:paraId="6C93791C" w15:done="0"/>
  <w15:commentEx w15:paraId="7FA2C167" w15:done="0"/>
  <w15:commentEx w15:paraId="163641F4" w15:done="0"/>
  <w15:commentEx w15:paraId="00FF9B5D" w15:done="0"/>
  <w15:commentEx w15:paraId="35B48DDA" w15:done="0"/>
  <w15:commentEx w15:paraId="3198D74F" w15:done="0"/>
  <w15:commentEx w15:paraId="6D3F7B9D" w15:done="0"/>
  <w15:commentEx w15:paraId="14706464" w15:done="0"/>
  <w15:commentEx w15:paraId="26A79289" w15:done="0"/>
  <w15:commentEx w15:paraId="0EA99E6C" w15:done="0"/>
  <w15:commentEx w15:paraId="4F75BF6F" w15:done="0"/>
  <w15:commentEx w15:paraId="57ADD6C6" w15:done="0"/>
  <w15:commentEx w15:paraId="127CDB82" w15:done="0"/>
  <w15:commentEx w15:paraId="552447D5" w15:done="0"/>
  <w15:commentEx w15:paraId="787D69B6" w15:done="0"/>
  <w15:commentEx w15:paraId="4C362249" w15:done="0"/>
  <w15:commentEx w15:paraId="5E277FE9" w15:done="0"/>
  <w15:commentEx w15:paraId="25E6A1DB" w15:done="0"/>
  <w15:commentEx w15:paraId="73917F31" w15:done="0"/>
  <w15:commentEx w15:paraId="1A8F084F" w15:done="0"/>
  <w15:commentEx w15:paraId="093FC802" w15:done="0"/>
  <w15:commentEx w15:paraId="5F709020" w15:done="0"/>
  <w15:commentEx w15:paraId="49868F44" w15:done="0"/>
  <w15:commentEx w15:paraId="25F4AABA" w15:done="0"/>
  <w15:commentEx w15:paraId="2C871F42" w15:done="0"/>
  <w15:commentEx w15:paraId="03ADF3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9C06EC" w16cex:dateUtc="2024-09-23T19:25:00Z"/>
  <w16cex:commentExtensible w16cex:durableId="2A9C077B" w16cex:dateUtc="2024-09-23T19:27:00Z"/>
  <w16cex:commentExtensible w16cex:durableId="2A9C072F" w16cex:dateUtc="2024-09-23T19:26:00Z"/>
  <w16cex:commentExtensible w16cex:durableId="2A9C073C" w16cex:dateUtc="2024-09-23T19:26:00Z"/>
  <w16cex:commentExtensible w16cex:durableId="2A9C07F4" w16cex:dateUtc="2024-09-23T19:29:00Z"/>
  <w16cex:commentExtensible w16cex:durableId="2A9C0888" w16cex:dateUtc="2024-09-23T19:32:00Z"/>
  <w16cex:commentExtensible w16cex:durableId="2A9C0947" w16cex:dateUtc="2024-09-23T19:35:00Z"/>
  <w16cex:commentExtensible w16cex:durableId="2A9C0954" w16cex:dateUtc="2024-09-23T19:35:00Z"/>
  <w16cex:commentExtensible w16cex:durableId="2A9C096B" w16cex:dateUtc="2024-09-23T19:36:00Z"/>
  <w16cex:commentExtensible w16cex:durableId="2A9C099E" w16cex:dateUtc="2024-09-23T19:37:00Z"/>
  <w16cex:commentExtensible w16cex:durableId="2A9C098C" w16cex:dateUtc="2024-09-23T19:36:00Z"/>
  <w16cex:commentExtensible w16cex:durableId="2A9C09AE" w16cex:dateUtc="2024-09-23T19:37:00Z"/>
  <w16cex:commentExtensible w16cex:durableId="2A9C09B8" w16cex:dateUtc="2024-09-23T19:37:00Z"/>
  <w16cex:commentExtensible w16cex:durableId="2A9C0A00" w16cex:dateUtc="2024-09-23T19:38:00Z"/>
  <w16cex:commentExtensible w16cex:durableId="2A9C0A20" w16cex:dateUtc="2024-09-23T19:39:00Z"/>
  <w16cex:commentExtensible w16cex:durableId="2A9C0A6B" w16cex:dateUtc="2024-09-23T19:40:00Z"/>
  <w16cex:commentExtensible w16cex:durableId="2A9C0A8B" w16cex:dateUtc="2024-09-23T19:40:00Z"/>
  <w16cex:commentExtensible w16cex:durableId="2A9C0AA4" w16cex:dateUtc="2024-09-23T19:41:00Z"/>
  <w16cex:commentExtensible w16cex:durableId="2A9C0ABE" w16cex:dateUtc="2024-09-23T19:41:00Z"/>
  <w16cex:commentExtensible w16cex:durableId="2A9C0B15" w16cex:dateUtc="2024-09-23T19:43:00Z"/>
  <w16cex:commentExtensible w16cex:durableId="2A9C0B37" w16cex:dateUtc="2024-09-23T19:43:00Z"/>
  <w16cex:commentExtensible w16cex:durableId="2A9C0B5B" w16cex:dateUtc="2024-09-23T19:44:00Z"/>
  <w16cex:commentExtensible w16cex:durableId="2A9C0BA6" w16cex:dateUtc="2024-09-23T19:45:00Z"/>
  <w16cex:commentExtensible w16cex:durableId="2A9C0BB2" w16cex:dateUtc="2024-09-23T19:45:00Z"/>
  <w16cex:commentExtensible w16cex:durableId="2A9C0B91" w16cex:dateUtc="2024-09-23T19:45:00Z"/>
  <w16cex:commentExtensible w16cex:durableId="2A9C0B9A" w16cex:dateUtc="2024-09-23T19:45:00Z"/>
  <w16cex:commentExtensible w16cex:durableId="2A9C0C08" w16cex:dateUtc="2024-09-23T19:47:00Z"/>
  <w16cex:commentExtensible w16cex:durableId="2A9C0C27" w16cex:dateUtc="2024-09-23T19:47:00Z"/>
  <w16cex:commentExtensible w16cex:durableId="2A9C0C49" w16cex:dateUtc="2024-09-23T19:48:00Z"/>
  <w16cex:commentExtensible w16cex:durableId="2A9C0C65" w16cex:dateUtc="2024-09-23T19:48:00Z"/>
  <w16cex:commentExtensible w16cex:durableId="2A9C0C71" w16cex:dateUtc="2024-09-23T19:49:00Z"/>
  <w16cex:commentExtensible w16cex:durableId="2A9C0C79" w16cex:dateUtc="2024-09-23T19:49:00Z"/>
  <w16cex:commentExtensible w16cex:durableId="2A9C0C8B" w16cex:dateUtc="2024-09-23T19:49:00Z"/>
  <w16cex:commentExtensible w16cex:durableId="2A9C0CAB" w16cex:dateUtc="2024-09-23T19:50:00Z"/>
  <w16cex:commentExtensible w16cex:durableId="2A9C0CC7" w16cex:dateUtc="2024-09-23T19:50:00Z"/>
  <w16cex:commentExtensible w16cex:durableId="2A9C0CEA" w16cex:dateUtc="2024-09-23T19:51:00Z"/>
  <w16cex:commentExtensible w16cex:durableId="2A9C0D0E" w16cex:dateUtc="2024-09-23T19:51:00Z"/>
  <w16cex:commentExtensible w16cex:durableId="2A9C0CFA" w16cex:dateUtc="2024-09-23T19:51:00Z"/>
  <w16cex:commentExtensible w16cex:durableId="2A9C0D04" w16cex:dateUtc="2024-09-23T19:51:00Z"/>
  <w16cex:commentExtensible w16cex:durableId="2A9C0D23" w16cex:dateUtc="2024-09-23T19:52:00Z"/>
  <w16cex:commentExtensible w16cex:durableId="2A9C0DB5" w16cex:dateUtc="2024-09-23T19:54:00Z"/>
  <w16cex:commentExtensible w16cex:durableId="2A9C0E03" w16cex:dateUtc="2024-09-23T19:55:00Z"/>
  <w16cex:commentExtensible w16cex:durableId="2A9C0E51" w16cex:dateUtc="2024-09-23T19:57:00Z"/>
  <w16cex:commentExtensible w16cex:durableId="2A9C0E62" w16cex:dateUtc="2024-09-23T19:57:00Z"/>
  <w16cex:commentExtensible w16cex:durableId="2A9C0E7F" w16cex:dateUtc="2024-09-23T19:57:00Z"/>
  <w16cex:commentExtensible w16cex:durableId="2A9C0E9A" w16cex:dateUtc="2024-09-23T19:58:00Z"/>
  <w16cex:commentExtensible w16cex:durableId="2A9C0EC2" w16cex:dateUtc="2024-09-23T19:58:00Z"/>
  <w16cex:commentExtensible w16cex:durableId="2A9C0EFF" w16cex:dateUtc="2024-09-23T19:59:00Z"/>
  <w16cex:commentExtensible w16cex:durableId="2A9C0F2C" w16cex:dateUtc="2024-09-23T20:00:00Z"/>
  <w16cex:commentExtensible w16cex:durableId="2A9C0F52" w16cex:dateUtc="2024-09-23T20:01:00Z"/>
  <w16cex:commentExtensible w16cex:durableId="2A9C0F62" w16cex:dateUtc="2024-09-23T20:01:00Z"/>
  <w16cex:commentExtensible w16cex:durableId="2A9C112C" w16cex:dateUtc="2024-09-23T20:09:00Z"/>
  <w16cex:commentExtensible w16cex:durableId="2A9C1145" w16cex:dateUtc="2024-09-23T20:09:00Z"/>
  <w16cex:commentExtensible w16cex:durableId="2A9C1171" w16cex:dateUtc="2024-09-23T20:10:00Z"/>
  <w16cex:commentExtensible w16cex:durableId="2A9C118B" w16cex:dateUtc="2024-09-23T20:10:00Z"/>
  <w16cex:commentExtensible w16cex:durableId="2A9C1183" w16cex:dateUtc="2024-09-23T20:10:00Z"/>
  <w16cex:commentExtensible w16cex:durableId="2A9C119A" w16cex:dateUtc="2024-09-23T20:11:00Z"/>
  <w16cex:commentExtensible w16cex:durableId="2A9C11D6" w16cex:dateUtc="2024-09-23T20:12:00Z"/>
  <w16cex:commentExtensible w16cex:durableId="2A9C1292" w16cex:dateUtc="2024-09-23T20:15:00Z"/>
  <w16cex:commentExtensible w16cex:durableId="2A9C12E7" w16cex:dateUtc="2024-09-23T20:16:00Z"/>
  <w16cex:commentExtensible w16cex:durableId="2A9C139A" w16cex:dateUtc="2024-09-23T20:19:00Z"/>
  <w16cex:commentExtensible w16cex:durableId="2A9C1333" w16cex:dateUtc="2024-09-23T20:17:00Z"/>
  <w16cex:commentExtensible w16cex:durableId="2A9C13F2" w16cex:dateUtc="2024-09-23T20:21:00Z"/>
  <w16cex:commentExtensible w16cex:durableId="2A9C1410" w16cex:dateUtc="2024-09-23T20:21:00Z"/>
  <w16cex:commentExtensible w16cex:durableId="2A9C1436" w16cex:dateUtc="2024-09-23T20:22:00Z"/>
  <w16cex:commentExtensible w16cex:durableId="2A9C144F" w16cex:dateUtc="2024-09-23T20:22:00Z"/>
  <w16cex:commentExtensible w16cex:durableId="2A9C14C6" w16cex:dateUtc="2024-09-23T20:24:00Z"/>
  <w16cex:commentExtensible w16cex:durableId="2A9C1541" w16cex:dateUtc="2024-09-23T20:26:00Z"/>
  <w16cex:commentExtensible w16cex:durableId="2A9C15A4" w16cex:dateUtc="2024-09-23T20:28:00Z"/>
  <w16cex:commentExtensible w16cex:durableId="2A9C15B0" w16cex:dateUtc="2024-09-23T20:28:00Z"/>
  <w16cex:commentExtensible w16cex:durableId="2A9C15F2" w16cex:dateUtc="2024-09-23T20:29:00Z"/>
  <w16cex:commentExtensible w16cex:durableId="2A9C1677" w16cex:dateUtc="2024-09-23T20:31:00Z"/>
  <w16cex:commentExtensible w16cex:durableId="2A9C1ACD" w16cex:dateUtc="2024-09-23T20:50:00Z"/>
  <w16cex:commentExtensible w16cex:durableId="2A9C17CA" w16cex:dateUtc="2024-09-23T20:37:00Z"/>
  <w16cex:commentExtensible w16cex:durableId="2A9C1718" w16cex:dateUtc="2024-09-23T20:34:00Z"/>
  <w16cex:commentExtensible w16cex:durableId="2A9C278E" w16cex:dateUtc="2024-09-23T21:44:00Z"/>
  <w16cex:commentExtensible w16cex:durableId="2A9C176E" w16cex:dateUtc="2024-09-23T20:35:00Z"/>
  <w16cex:commentExtensible w16cex:durableId="2A9C27AE" w16cex:dateUtc="2024-09-23T21:45:00Z"/>
  <w16cex:commentExtensible w16cex:durableId="2A9C2801" w16cex:dateUtc="2024-09-23T21:46:00Z"/>
  <w16cex:commentExtensible w16cex:durableId="2A9C2819" w16cex:dateUtc="2024-09-23T21:47:00Z"/>
  <w16cex:commentExtensible w16cex:durableId="2A9C2828" w16cex:dateUtc="2024-09-23T21:47:00Z"/>
  <w16cex:commentExtensible w16cex:durableId="2A9C2834" w16cex:dateUtc="2024-09-23T21:47:00Z"/>
  <w16cex:commentExtensible w16cex:durableId="2A9C2881" w16cex:dateUtc="2024-09-23T21:48:00Z"/>
  <w16cex:commentExtensible w16cex:durableId="2A9C28CC" w16cex:dateUtc="2024-09-23T21:50:00Z"/>
  <w16cex:commentExtensible w16cex:durableId="2A9C28D9" w16cex:dateUtc="2024-09-23T21:50:00Z"/>
  <w16cex:commentExtensible w16cex:durableId="2A9C2ABB" w16cex:dateUtc="2024-09-23T21:58:00Z"/>
  <w16cex:commentExtensible w16cex:durableId="2A9C2975" w16cex:dateUtc="2024-09-23T21:52:00Z"/>
  <w16cex:commentExtensible w16cex:durableId="2A9C2A2D" w16cex:dateUtc="2024-09-23T21:55:00Z"/>
  <w16cex:commentExtensible w16cex:durableId="2A9C2A5D" w16cex:dateUtc="2024-09-23T21:56:00Z"/>
  <w16cex:commentExtensible w16cex:durableId="2A9C2B05" w16cex:dateUtc="2024-09-23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A7DE54" w16cid:durableId="2A9C06EC"/>
  <w16cid:commentId w16cid:paraId="4DA2A81D" w16cid:durableId="2A9C077B"/>
  <w16cid:commentId w16cid:paraId="150CBAC5" w16cid:durableId="2A9C072F"/>
  <w16cid:commentId w16cid:paraId="7AEF6764" w16cid:durableId="2A9C073C"/>
  <w16cid:commentId w16cid:paraId="28516E6D" w16cid:durableId="2A9C07F4"/>
  <w16cid:commentId w16cid:paraId="5286FA90" w16cid:durableId="2A9C0888"/>
  <w16cid:commentId w16cid:paraId="7373DE99" w16cid:durableId="2A9C0947"/>
  <w16cid:commentId w16cid:paraId="76885605" w16cid:durableId="2A9C0954"/>
  <w16cid:commentId w16cid:paraId="36E070D7" w16cid:durableId="2A9C096B"/>
  <w16cid:commentId w16cid:paraId="5BC998EF" w16cid:durableId="2A9C099E"/>
  <w16cid:commentId w16cid:paraId="08B105C3" w16cid:durableId="2A9C098C"/>
  <w16cid:commentId w16cid:paraId="58710E39" w16cid:durableId="2A9C09AE"/>
  <w16cid:commentId w16cid:paraId="084EE6C1" w16cid:durableId="2A9C09B8"/>
  <w16cid:commentId w16cid:paraId="78D2A5C8" w16cid:durableId="2A9C0A00"/>
  <w16cid:commentId w16cid:paraId="50F69442" w16cid:durableId="2A9C0A20"/>
  <w16cid:commentId w16cid:paraId="0D752180" w16cid:durableId="2A9C0A6B"/>
  <w16cid:commentId w16cid:paraId="202B1B5F" w16cid:durableId="2A9C0A8B"/>
  <w16cid:commentId w16cid:paraId="2653EA8E" w16cid:durableId="2A9C0AA4"/>
  <w16cid:commentId w16cid:paraId="2134C756" w16cid:durableId="2A9C0ABE"/>
  <w16cid:commentId w16cid:paraId="10213308" w16cid:durableId="2A9C0B15"/>
  <w16cid:commentId w16cid:paraId="63A0F4B2" w16cid:durableId="2A9C0B37"/>
  <w16cid:commentId w16cid:paraId="384538E3" w16cid:durableId="2A9C0B5B"/>
  <w16cid:commentId w16cid:paraId="258A836B" w16cid:durableId="2A9C0BA6"/>
  <w16cid:commentId w16cid:paraId="15B8D4BD" w16cid:durableId="2A9C0BB2"/>
  <w16cid:commentId w16cid:paraId="49653B69" w16cid:durableId="2A9C0B91"/>
  <w16cid:commentId w16cid:paraId="7E3C6EBA" w16cid:durableId="2A9C0B9A"/>
  <w16cid:commentId w16cid:paraId="1818BC20" w16cid:durableId="2A9C0C08"/>
  <w16cid:commentId w16cid:paraId="1F012ABD" w16cid:durableId="2A9C0C27"/>
  <w16cid:commentId w16cid:paraId="51D14B28" w16cid:durableId="2A9C0C49"/>
  <w16cid:commentId w16cid:paraId="4303034C" w16cid:durableId="2A9C0C65"/>
  <w16cid:commentId w16cid:paraId="2899D745" w16cid:durableId="2A9C0C71"/>
  <w16cid:commentId w16cid:paraId="0EFB3E0A" w16cid:durableId="2A9C0C79"/>
  <w16cid:commentId w16cid:paraId="3C51D58A" w16cid:durableId="2A9C0C8B"/>
  <w16cid:commentId w16cid:paraId="068D784B" w16cid:durableId="2A9C0CAB"/>
  <w16cid:commentId w16cid:paraId="1C486AC9" w16cid:durableId="2A9C0CC7"/>
  <w16cid:commentId w16cid:paraId="4EFB9F1C" w16cid:durableId="2A9C0CEA"/>
  <w16cid:commentId w16cid:paraId="7A0607C2" w16cid:durableId="2A9C0D0E"/>
  <w16cid:commentId w16cid:paraId="755F72F2" w16cid:durableId="2A9C0CFA"/>
  <w16cid:commentId w16cid:paraId="4522991B" w16cid:durableId="2A9C0D04"/>
  <w16cid:commentId w16cid:paraId="7F5AEAF0" w16cid:durableId="2A9C0D23"/>
  <w16cid:commentId w16cid:paraId="57FC4994" w16cid:durableId="2A9C0DB5"/>
  <w16cid:commentId w16cid:paraId="5604CE97" w16cid:durableId="2A9C0E03"/>
  <w16cid:commentId w16cid:paraId="22FE2CF3" w16cid:durableId="2A9C0E51"/>
  <w16cid:commentId w16cid:paraId="48D2845F" w16cid:durableId="2A9C0E62"/>
  <w16cid:commentId w16cid:paraId="6070C042" w16cid:durableId="2A9C0E7F"/>
  <w16cid:commentId w16cid:paraId="2C9604F1" w16cid:durableId="2A9C0E9A"/>
  <w16cid:commentId w16cid:paraId="20477519" w16cid:durableId="2A9C0EC2"/>
  <w16cid:commentId w16cid:paraId="7829BEF2" w16cid:durableId="2A9C0EFF"/>
  <w16cid:commentId w16cid:paraId="2846AABE" w16cid:durableId="2A9C0F2C"/>
  <w16cid:commentId w16cid:paraId="0DFD7716" w16cid:durableId="2A9C0F52"/>
  <w16cid:commentId w16cid:paraId="54EE645F" w16cid:durableId="2A9C0F62"/>
  <w16cid:commentId w16cid:paraId="58B8C45E" w16cid:durableId="2A9C112C"/>
  <w16cid:commentId w16cid:paraId="1BED6C4D" w16cid:durableId="2A9C1145"/>
  <w16cid:commentId w16cid:paraId="55668950" w16cid:durableId="2A9C1171"/>
  <w16cid:commentId w16cid:paraId="22C308B7" w16cid:durableId="2A9C118B"/>
  <w16cid:commentId w16cid:paraId="69D21269" w16cid:durableId="2A9C1183"/>
  <w16cid:commentId w16cid:paraId="720737CA" w16cid:durableId="2A9C119A"/>
  <w16cid:commentId w16cid:paraId="27542AB9" w16cid:durableId="2A9C11D6"/>
  <w16cid:commentId w16cid:paraId="779FEEFD" w16cid:durableId="2A9C1292"/>
  <w16cid:commentId w16cid:paraId="2752397E" w16cid:durableId="2A9C12E7"/>
  <w16cid:commentId w16cid:paraId="07C6D883" w16cid:durableId="2A9C139A"/>
  <w16cid:commentId w16cid:paraId="1F1DB019" w16cid:durableId="2A9C1333"/>
  <w16cid:commentId w16cid:paraId="4955B5C0" w16cid:durableId="2A9C13F2"/>
  <w16cid:commentId w16cid:paraId="189A3318" w16cid:durableId="2A9C1410"/>
  <w16cid:commentId w16cid:paraId="6C93791C" w16cid:durableId="2A9C1436"/>
  <w16cid:commentId w16cid:paraId="7FA2C167" w16cid:durableId="2A9C144F"/>
  <w16cid:commentId w16cid:paraId="163641F4" w16cid:durableId="2A9C14C6"/>
  <w16cid:commentId w16cid:paraId="00FF9B5D" w16cid:durableId="2A9C1541"/>
  <w16cid:commentId w16cid:paraId="35B48DDA" w16cid:durableId="2A9C15A4"/>
  <w16cid:commentId w16cid:paraId="3198D74F" w16cid:durableId="2A9C15B0"/>
  <w16cid:commentId w16cid:paraId="6D3F7B9D" w16cid:durableId="2A9C15F2"/>
  <w16cid:commentId w16cid:paraId="14706464" w16cid:durableId="2A9C1677"/>
  <w16cid:commentId w16cid:paraId="26A79289" w16cid:durableId="2A9C1ACD"/>
  <w16cid:commentId w16cid:paraId="0EA99E6C" w16cid:durableId="2A9C17CA"/>
  <w16cid:commentId w16cid:paraId="4F75BF6F" w16cid:durableId="2A9C1718"/>
  <w16cid:commentId w16cid:paraId="57ADD6C6" w16cid:durableId="2A9C278E"/>
  <w16cid:commentId w16cid:paraId="127CDB82" w16cid:durableId="2A9C176E"/>
  <w16cid:commentId w16cid:paraId="552447D5" w16cid:durableId="2A9C27AE"/>
  <w16cid:commentId w16cid:paraId="787D69B6" w16cid:durableId="2A9C2801"/>
  <w16cid:commentId w16cid:paraId="4C362249" w16cid:durableId="2A9C2819"/>
  <w16cid:commentId w16cid:paraId="5E277FE9" w16cid:durableId="2A9C2828"/>
  <w16cid:commentId w16cid:paraId="25E6A1DB" w16cid:durableId="2A9C2834"/>
  <w16cid:commentId w16cid:paraId="73917F31" w16cid:durableId="2A9C2881"/>
  <w16cid:commentId w16cid:paraId="1A8F084F" w16cid:durableId="2A9C28CC"/>
  <w16cid:commentId w16cid:paraId="093FC802" w16cid:durableId="2A9C28D9"/>
  <w16cid:commentId w16cid:paraId="5F709020" w16cid:durableId="2A9C2ABB"/>
  <w16cid:commentId w16cid:paraId="49868F44" w16cid:durableId="2A9C2975"/>
  <w16cid:commentId w16cid:paraId="25F4AABA" w16cid:durableId="2A9C2A2D"/>
  <w16cid:commentId w16cid:paraId="2C871F42" w16cid:durableId="2A9C2A5D"/>
  <w16cid:commentId w16cid:paraId="03ADF352" w16cid:durableId="2A9C2B0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DA6869" w14:textId="77777777" w:rsidR="00800294" w:rsidRDefault="00800294" w:rsidP="00B17E05">
      <w:r>
        <w:separator/>
      </w:r>
    </w:p>
  </w:endnote>
  <w:endnote w:type="continuationSeparator" w:id="0">
    <w:p w14:paraId="4E69848E" w14:textId="77777777" w:rsidR="00800294" w:rsidRDefault="00800294"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3C5D4" w14:textId="77777777" w:rsidR="0050088D" w:rsidRDefault="0050088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533A10" w14:textId="77777777" w:rsidR="0050088D" w:rsidRDefault="0050088D">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EE73D1">
      <w:rPr>
        <w:rFonts w:ascii="Arial" w:hAnsi="Arial"/>
        <w:noProof/>
      </w:rPr>
      <w:t>23</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FA53EF" w14:textId="77777777" w:rsidR="00800294" w:rsidRDefault="00800294" w:rsidP="00B17E05">
      <w:r>
        <w:separator/>
      </w:r>
    </w:p>
  </w:footnote>
  <w:footnote w:type="continuationSeparator" w:id="0">
    <w:p w14:paraId="771FB1C6" w14:textId="77777777" w:rsidR="00800294" w:rsidRDefault="00800294"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38D76" w14:textId="77777777" w:rsidR="0050088D" w:rsidRDefault="0050088D">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16062" w14:textId="77777777" w:rsidR="0050088D" w:rsidRDefault="0050088D" w:rsidP="009E5725">
    <w:pPr>
      <w:pStyle w:val="Encabezado"/>
      <w:spacing w:after="0"/>
      <w:rPr>
        <w:rFonts w:ascii="Arial" w:hAnsi="Arial"/>
        <w:i/>
        <w:iCs/>
        <w:sz w:val="20"/>
        <w:szCs w:val="20"/>
        <w:lang w:val="en-US"/>
      </w:rPr>
    </w:pPr>
  </w:p>
  <w:p w14:paraId="7DAB860F" w14:textId="77777777" w:rsidR="0050088D" w:rsidRPr="00B17E05" w:rsidRDefault="0050088D"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nsid w:val="00EF00B7"/>
    <w:multiLevelType w:val="multilevel"/>
    <w:tmpl w:val="5426CBB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152430C"/>
    <w:multiLevelType w:val="multilevel"/>
    <w:tmpl w:val="B9B84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790593B"/>
    <w:multiLevelType w:val="multilevel"/>
    <w:tmpl w:val="FB20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10553A"/>
    <w:multiLevelType w:val="multilevel"/>
    <w:tmpl w:val="C55CD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F556FC5"/>
    <w:multiLevelType w:val="multilevel"/>
    <w:tmpl w:val="5C164DC8"/>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2CD727D"/>
    <w:multiLevelType w:val="multilevel"/>
    <w:tmpl w:val="FCEE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07C6E97"/>
    <w:multiLevelType w:val="multilevel"/>
    <w:tmpl w:val="D5C47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5B668A2"/>
    <w:multiLevelType w:val="multilevel"/>
    <w:tmpl w:val="C32E710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C4508B9"/>
    <w:multiLevelType w:val="multilevel"/>
    <w:tmpl w:val="B282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E4C66DA"/>
    <w:multiLevelType w:val="multilevel"/>
    <w:tmpl w:val="2780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2F713798"/>
    <w:multiLevelType w:val="multilevel"/>
    <w:tmpl w:val="0AE41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5">
    <w:nsid w:val="33601CBE"/>
    <w:multiLevelType w:val="multilevel"/>
    <w:tmpl w:val="D69A9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7114A0C"/>
    <w:multiLevelType w:val="multilevel"/>
    <w:tmpl w:val="D96EF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94E14B4"/>
    <w:multiLevelType w:val="hybridMultilevel"/>
    <w:tmpl w:val="C512BD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8536391"/>
    <w:multiLevelType w:val="multilevel"/>
    <w:tmpl w:val="20BA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A42791D"/>
    <w:multiLevelType w:val="hybridMultilevel"/>
    <w:tmpl w:val="4300B8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4BBD46E1"/>
    <w:multiLevelType w:val="hybridMultilevel"/>
    <w:tmpl w:val="193A3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4F320A2C"/>
    <w:multiLevelType w:val="hybridMultilevel"/>
    <w:tmpl w:val="CE96FB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5CE21C94"/>
    <w:multiLevelType w:val="hybridMultilevel"/>
    <w:tmpl w:val="25C69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D566CAC"/>
    <w:multiLevelType w:val="multilevel"/>
    <w:tmpl w:val="A22E676E"/>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5D6A62D3"/>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6A4F355E"/>
    <w:multiLevelType w:val="multilevel"/>
    <w:tmpl w:val="16287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7536E4F"/>
    <w:multiLevelType w:val="multilevel"/>
    <w:tmpl w:val="498CE1F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7D3A7BC0"/>
    <w:multiLevelType w:val="hybridMultilevel"/>
    <w:tmpl w:val="7E2262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9"/>
  </w:num>
  <w:num w:numId="2">
    <w:abstractNumId w:val="31"/>
  </w:num>
  <w:num w:numId="3">
    <w:abstractNumId w:val="32"/>
  </w:num>
  <w:num w:numId="4">
    <w:abstractNumId w:val="44"/>
  </w:num>
  <w:num w:numId="5">
    <w:abstractNumId w:val="35"/>
  </w:num>
  <w:num w:numId="6">
    <w:abstractNumId w:val="33"/>
  </w:num>
  <w:num w:numId="7">
    <w:abstractNumId w:val="9"/>
  </w:num>
  <w:num w:numId="8">
    <w:abstractNumId w:val="30"/>
  </w:num>
  <w:num w:numId="9">
    <w:abstractNumId w:val="20"/>
  </w:num>
  <w:num w:numId="10">
    <w:abstractNumId w:val="26"/>
  </w:num>
  <w:num w:numId="11">
    <w:abstractNumId w:val="11"/>
  </w:num>
  <w:num w:numId="12">
    <w:abstractNumId w:val="6"/>
  </w:num>
  <w:num w:numId="13">
    <w:abstractNumId w:val="40"/>
  </w:num>
  <w:num w:numId="14">
    <w:abstractNumId w:val="13"/>
  </w:num>
  <w:num w:numId="15">
    <w:abstractNumId w:val="36"/>
  </w:num>
  <w:num w:numId="16">
    <w:abstractNumId w:val="12"/>
  </w:num>
  <w:num w:numId="17">
    <w:abstractNumId w:val="1"/>
  </w:num>
  <w:num w:numId="18">
    <w:abstractNumId w:val="29"/>
  </w:num>
  <w:num w:numId="19">
    <w:abstractNumId w:val="41"/>
  </w:num>
  <w:num w:numId="20">
    <w:abstractNumId w:val="5"/>
  </w:num>
  <w:num w:numId="21">
    <w:abstractNumId w:val="43"/>
  </w:num>
  <w:num w:numId="22">
    <w:abstractNumId w:val="25"/>
  </w:num>
  <w:num w:numId="23">
    <w:abstractNumId w:val="23"/>
  </w:num>
  <w:num w:numId="24">
    <w:abstractNumId w:val="17"/>
  </w:num>
  <w:num w:numId="25">
    <w:abstractNumId w:val="4"/>
  </w:num>
  <w:num w:numId="26">
    <w:abstractNumId w:val="22"/>
  </w:num>
  <w:num w:numId="27">
    <w:abstractNumId w:val="24"/>
  </w:num>
  <w:num w:numId="28">
    <w:abstractNumId w:val="21"/>
  </w:num>
  <w:num w:numId="29">
    <w:abstractNumId w:val="3"/>
  </w:num>
  <w:num w:numId="30">
    <w:abstractNumId w:val="8"/>
  </w:num>
  <w:num w:numId="31">
    <w:abstractNumId w:val="45"/>
  </w:num>
  <w:num w:numId="32">
    <w:abstractNumId w:val="2"/>
  </w:num>
  <w:num w:numId="33">
    <w:abstractNumId w:val="14"/>
  </w:num>
  <w:num w:numId="34">
    <w:abstractNumId w:val="16"/>
  </w:num>
  <w:num w:numId="35">
    <w:abstractNumId w:val="42"/>
  </w:num>
  <w:num w:numId="36">
    <w:abstractNumId w:val="10"/>
  </w:num>
  <w:num w:numId="37">
    <w:abstractNumId w:val="27"/>
  </w:num>
  <w:num w:numId="38">
    <w:abstractNumId w:val="19"/>
  </w:num>
  <w:num w:numId="39">
    <w:abstractNumId w:val="18"/>
  </w:num>
  <w:num w:numId="40">
    <w:abstractNumId w:val="15"/>
  </w:num>
  <w:num w:numId="41">
    <w:abstractNumId w:val="7"/>
  </w:num>
  <w:num w:numId="42">
    <w:abstractNumId w:val="0"/>
  </w:num>
  <w:num w:numId="43">
    <w:abstractNumId w:val="38"/>
  </w:num>
  <w:num w:numId="44">
    <w:abstractNumId w:val="37"/>
  </w:num>
  <w:num w:numId="45">
    <w:abstractNumId w:val="28"/>
  </w:num>
  <w:num w:numId="46">
    <w:abstractNumId w:val="3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alice">
    <w15:presenceInfo w15:providerId="None" w15:userId="Yal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4381"/>
    <w:rsid w:val="00004DC4"/>
    <w:rsid w:val="00005796"/>
    <w:rsid w:val="000116B9"/>
    <w:rsid w:val="00022F3B"/>
    <w:rsid w:val="0002528B"/>
    <w:rsid w:val="00032DA0"/>
    <w:rsid w:val="00043437"/>
    <w:rsid w:val="00043E27"/>
    <w:rsid w:val="00055A54"/>
    <w:rsid w:val="00056E31"/>
    <w:rsid w:val="000776DE"/>
    <w:rsid w:val="00084DBD"/>
    <w:rsid w:val="000868FA"/>
    <w:rsid w:val="000921AE"/>
    <w:rsid w:val="00095FBD"/>
    <w:rsid w:val="000A07E6"/>
    <w:rsid w:val="000A2767"/>
    <w:rsid w:val="000A7F99"/>
    <w:rsid w:val="000C7B83"/>
    <w:rsid w:val="000C7C45"/>
    <w:rsid w:val="000D541C"/>
    <w:rsid w:val="000E58E6"/>
    <w:rsid w:val="000F5946"/>
    <w:rsid w:val="00100017"/>
    <w:rsid w:val="00103518"/>
    <w:rsid w:val="00110E17"/>
    <w:rsid w:val="00115A76"/>
    <w:rsid w:val="00115DC5"/>
    <w:rsid w:val="001208B7"/>
    <w:rsid w:val="00120AF2"/>
    <w:rsid w:val="001319C0"/>
    <w:rsid w:val="00133CC4"/>
    <w:rsid w:val="00160B46"/>
    <w:rsid w:val="001673F6"/>
    <w:rsid w:val="00175894"/>
    <w:rsid w:val="00182D90"/>
    <w:rsid w:val="00187347"/>
    <w:rsid w:val="00196F77"/>
    <w:rsid w:val="001A05E8"/>
    <w:rsid w:val="001A2EAF"/>
    <w:rsid w:val="001B2199"/>
    <w:rsid w:val="001C358D"/>
    <w:rsid w:val="001C48BC"/>
    <w:rsid w:val="001D08B3"/>
    <w:rsid w:val="001D2ECB"/>
    <w:rsid w:val="001E0473"/>
    <w:rsid w:val="001F2F4D"/>
    <w:rsid w:val="001F72AA"/>
    <w:rsid w:val="00200891"/>
    <w:rsid w:val="002117FC"/>
    <w:rsid w:val="00217D91"/>
    <w:rsid w:val="002233EC"/>
    <w:rsid w:val="00224E43"/>
    <w:rsid w:val="00231917"/>
    <w:rsid w:val="002332A1"/>
    <w:rsid w:val="00237AC0"/>
    <w:rsid w:val="0024105F"/>
    <w:rsid w:val="00246B8C"/>
    <w:rsid w:val="00254485"/>
    <w:rsid w:val="00263068"/>
    <w:rsid w:val="0026687D"/>
    <w:rsid w:val="002705D9"/>
    <w:rsid w:val="00271049"/>
    <w:rsid w:val="00277A38"/>
    <w:rsid w:val="0028514E"/>
    <w:rsid w:val="00285C7B"/>
    <w:rsid w:val="00292C04"/>
    <w:rsid w:val="00293C02"/>
    <w:rsid w:val="002A1440"/>
    <w:rsid w:val="002B1074"/>
    <w:rsid w:val="002B4539"/>
    <w:rsid w:val="002B65A4"/>
    <w:rsid w:val="002E0F2B"/>
    <w:rsid w:val="002E6B6A"/>
    <w:rsid w:val="002F4294"/>
    <w:rsid w:val="002F460B"/>
    <w:rsid w:val="002F7B0C"/>
    <w:rsid w:val="00324684"/>
    <w:rsid w:val="00330E25"/>
    <w:rsid w:val="00333553"/>
    <w:rsid w:val="00334E5A"/>
    <w:rsid w:val="00343D98"/>
    <w:rsid w:val="00347617"/>
    <w:rsid w:val="003552C6"/>
    <w:rsid w:val="00360097"/>
    <w:rsid w:val="003650A1"/>
    <w:rsid w:val="00365729"/>
    <w:rsid w:val="00371EEC"/>
    <w:rsid w:val="00372E21"/>
    <w:rsid w:val="003731F0"/>
    <w:rsid w:val="00381C17"/>
    <w:rsid w:val="003929CB"/>
    <w:rsid w:val="00394487"/>
    <w:rsid w:val="003B4DD7"/>
    <w:rsid w:val="003B5129"/>
    <w:rsid w:val="003D35F9"/>
    <w:rsid w:val="003D4D88"/>
    <w:rsid w:val="003D509D"/>
    <w:rsid w:val="003E347F"/>
    <w:rsid w:val="003E7533"/>
    <w:rsid w:val="00400AAF"/>
    <w:rsid w:val="00403AC2"/>
    <w:rsid w:val="004109D0"/>
    <w:rsid w:val="004113CE"/>
    <w:rsid w:val="0041374A"/>
    <w:rsid w:val="0042794A"/>
    <w:rsid w:val="004346EC"/>
    <w:rsid w:val="00435BDD"/>
    <w:rsid w:val="00445E0C"/>
    <w:rsid w:val="00446B6D"/>
    <w:rsid w:val="00447BC1"/>
    <w:rsid w:val="004556E0"/>
    <w:rsid w:val="0045743E"/>
    <w:rsid w:val="00473846"/>
    <w:rsid w:val="004744D0"/>
    <w:rsid w:val="00474A15"/>
    <w:rsid w:val="004871A4"/>
    <w:rsid w:val="004875AA"/>
    <w:rsid w:val="004A0989"/>
    <w:rsid w:val="004A326A"/>
    <w:rsid w:val="004B5894"/>
    <w:rsid w:val="004B60E7"/>
    <w:rsid w:val="004C6AFF"/>
    <w:rsid w:val="004D165B"/>
    <w:rsid w:val="004D684F"/>
    <w:rsid w:val="004F3853"/>
    <w:rsid w:val="004F6461"/>
    <w:rsid w:val="0050088D"/>
    <w:rsid w:val="00512BE0"/>
    <w:rsid w:val="00523CFE"/>
    <w:rsid w:val="005263F2"/>
    <w:rsid w:val="00535B67"/>
    <w:rsid w:val="00537688"/>
    <w:rsid w:val="0053776F"/>
    <w:rsid w:val="0054603E"/>
    <w:rsid w:val="00547142"/>
    <w:rsid w:val="00552713"/>
    <w:rsid w:val="00556B03"/>
    <w:rsid w:val="00563C21"/>
    <w:rsid w:val="005763BE"/>
    <w:rsid w:val="005776B4"/>
    <w:rsid w:val="00581CE9"/>
    <w:rsid w:val="00590752"/>
    <w:rsid w:val="00591C68"/>
    <w:rsid w:val="005A0A0E"/>
    <w:rsid w:val="005A0A6A"/>
    <w:rsid w:val="005B4108"/>
    <w:rsid w:val="005C61BD"/>
    <w:rsid w:val="005D6159"/>
    <w:rsid w:val="005D77AA"/>
    <w:rsid w:val="005E244E"/>
    <w:rsid w:val="005E5562"/>
    <w:rsid w:val="005E5DF1"/>
    <w:rsid w:val="005E6FD2"/>
    <w:rsid w:val="00600442"/>
    <w:rsid w:val="0060341B"/>
    <w:rsid w:val="006053F5"/>
    <w:rsid w:val="00607AEB"/>
    <w:rsid w:val="00614367"/>
    <w:rsid w:val="00614FEA"/>
    <w:rsid w:val="006179CE"/>
    <w:rsid w:val="0062164A"/>
    <w:rsid w:val="00650543"/>
    <w:rsid w:val="00657016"/>
    <w:rsid w:val="00662854"/>
    <w:rsid w:val="00670DF8"/>
    <w:rsid w:val="006710C2"/>
    <w:rsid w:val="00682591"/>
    <w:rsid w:val="00694A8F"/>
    <w:rsid w:val="00696BAF"/>
    <w:rsid w:val="006A01AE"/>
    <w:rsid w:val="006A02E4"/>
    <w:rsid w:val="006A4809"/>
    <w:rsid w:val="006A4E13"/>
    <w:rsid w:val="006B02A3"/>
    <w:rsid w:val="006B66C5"/>
    <w:rsid w:val="006D1689"/>
    <w:rsid w:val="006D1C8A"/>
    <w:rsid w:val="006D6C82"/>
    <w:rsid w:val="006D7109"/>
    <w:rsid w:val="006F2BD3"/>
    <w:rsid w:val="006F3C8A"/>
    <w:rsid w:val="006F5F02"/>
    <w:rsid w:val="007031A2"/>
    <w:rsid w:val="0070524D"/>
    <w:rsid w:val="00710444"/>
    <w:rsid w:val="00710F83"/>
    <w:rsid w:val="00713F07"/>
    <w:rsid w:val="0071402E"/>
    <w:rsid w:val="007168B1"/>
    <w:rsid w:val="0071767D"/>
    <w:rsid w:val="0074577D"/>
    <w:rsid w:val="007502E3"/>
    <w:rsid w:val="00752530"/>
    <w:rsid w:val="00756D3D"/>
    <w:rsid w:val="0076004B"/>
    <w:rsid w:val="00761725"/>
    <w:rsid w:val="00773A68"/>
    <w:rsid w:val="00775937"/>
    <w:rsid w:val="00795BAB"/>
    <w:rsid w:val="00795FDB"/>
    <w:rsid w:val="007A5ED9"/>
    <w:rsid w:val="007A7F96"/>
    <w:rsid w:val="007B150B"/>
    <w:rsid w:val="007B2ED0"/>
    <w:rsid w:val="007C6B04"/>
    <w:rsid w:val="007C75AC"/>
    <w:rsid w:val="007C7C5A"/>
    <w:rsid w:val="007E449C"/>
    <w:rsid w:val="007E4945"/>
    <w:rsid w:val="007E66D9"/>
    <w:rsid w:val="00800294"/>
    <w:rsid w:val="00802E6E"/>
    <w:rsid w:val="00812300"/>
    <w:rsid w:val="008142A9"/>
    <w:rsid w:val="00814B1C"/>
    <w:rsid w:val="00814D7A"/>
    <w:rsid w:val="00835F4F"/>
    <w:rsid w:val="008401D3"/>
    <w:rsid w:val="00842A74"/>
    <w:rsid w:val="00846CDF"/>
    <w:rsid w:val="008529BA"/>
    <w:rsid w:val="0085408B"/>
    <w:rsid w:val="00861764"/>
    <w:rsid w:val="00863512"/>
    <w:rsid w:val="008658EB"/>
    <w:rsid w:val="00865CC6"/>
    <w:rsid w:val="00873034"/>
    <w:rsid w:val="00873806"/>
    <w:rsid w:val="00881698"/>
    <w:rsid w:val="008861EA"/>
    <w:rsid w:val="00886A36"/>
    <w:rsid w:val="0089296C"/>
    <w:rsid w:val="00892E34"/>
    <w:rsid w:val="0089493E"/>
    <w:rsid w:val="008B2E82"/>
    <w:rsid w:val="008B311D"/>
    <w:rsid w:val="008B36C6"/>
    <w:rsid w:val="008B3F03"/>
    <w:rsid w:val="008B4363"/>
    <w:rsid w:val="008C2630"/>
    <w:rsid w:val="008C5C3A"/>
    <w:rsid w:val="008E2A7A"/>
    <w:rsid w:val="008E51A6"/>
    <w:rsid w:val="008E79C6"/>
    <w:rsid w:val="008F301D"/>
    <w:rsid w:val="008F511D"/>
    <w:rsid w:val="009069C9"/>
    <w:rsid w:val="00911D18"/>
    <w:rsid w:val="00912899"/>
    <w:rsid w:val="0092454F"/>
    <w:rsid w:val="00924B7A"/>
    <w:rsid w:val="0092632C"/>
    <w:rsid w:val="0093445F"/>
    <w:rsid w:val="00936797"/>
    <w:rsid w:val="009445A8"/>
    <w:rsid w:val="0095088F"/>
    <w:rsid w:val="0095352E"/>
    <w:rsid w:val="009547AF"/>
    <w:rsid w:val="00960332"/>
    <w:rsid w:val="00971803"/>
    <w:rsid w:val="0098095A"/>
    <w:rsid w:val="00986BBC"/>
    <w:rsid w:val="00990DB3"/>
    <w:rsid w:val="00995ECC"/>
    <w:rsid w:val="009A5877"/>
    <w:rsid w:val="009B0543"/>
    <w:rsid w:val="009B3699"/>
    <w:rsid w:val="009B3A4A"/>
    <w:rsid w:val="009B4237"/>
    <w:rsid w:val="009B4E37"/>
    <w:rsid w:val="009B5AA4"/>
    <w:rsid w:val="009C03D8"/>
    <w:rsid w:val="009C13D3"/>
    <w:rsid w:val="009D0A83"/>
    <w:rsid w:val="009E16E0"/>
    <w:rsid w:val="009E5725"/>
    <w:rsid w:val="009F72D8"/>
    <w:rsid w:val="00A10111"/>
    <w:rsid w:val="00A22B17"/>
    <w:rsid w:val="00A245B1"/>
    <w:rsid w:val="00A31E16"/>
    <w:rsid w:val="00A323BC"/>
    <w:rsid w:val="00A45EE6"/>
    <w:rsid w:val="00A700B3"/>
    <w:rsid w:val="00A7175B"/>
    <w:rsid w:val="00A753C5"/>
    <w:rsid w:val="00A832AC"/>
    <w:rsid w:val="00A91CF5"/>
    <w:rsid w:val="00A93567"/>
    <w:rsid w:val="00A94B95"/>
    <w:rsid w:val="00AA28EB"/>
    <w:rsid w:val="00AA2FC6"/>
    <w:rsid w:val="00AB2D7E"/>
    <w:rsid w:val="00AC3261"/>
    <w:rsid w:val="00AD23E3"/>
    <w:rsid w:val="00AD2771"/>
    <w:rsid w:val="00AD5179"/>
    <w:rsid w:val="00AD523C"/>
    <w:rsid w:val="00AE33B8"/>
    <w:rsid w:val="00AE5058"/>
    <w:rsid w:val="00AE76F5"/>
    <w:rsid w:val="00AF73A3"/>
    <w:rsid w:val="00B0355B"/>
    <w:rsid w:val="00B10421"/>
    <w:rsid w:val="00B10A0D"/>
    <w:rsid w:val="00B1284B"/>
    <w:rsid w:val="00B12CC6"/>
    <w:rsid w:val="00B13040"/>
    <w:rsid w:val="00B17E05"/>
    <w:rsid w:val="00B267F3"/>
    <w:rsid w:val="00B435BE"/>
    <w:rsid w:val="00B51D59"/>
    <w:rsid w:val="00B621CD"/>
    <w:rsid w:val="00B64C8A"/>
    <w:rsid w:val="00B67255"/>
    <w:rsid w:val="00B775EF"/>
    <w:rsid w:val="00B81C99"/>
    <w:rsid w:val="00B84BF0"/>
    <w:rsid w:val="00B85179"/>
    <w:rsid w:val="00B9283D"/>
    <w:rsid w:val="00B9789C"/>
    <w:rsid w:val="00BA5A95"/>
    <w:rsid w:val="00BB5853"/>
    <w:rsid w:val="00BC27A3"/>
    <w:rsid w:val="00BC48FA"/>
    <w:rsid w:val="00BC5278"/>
    <w:rsid w:val="00BC7BDC"/>
    <w:rsid w:val="00BD0756"/>
    <w:rsid w:val="00BD3699"/>
    <w:rsid w:val="00BE0C8B"/>
    <w:rsid w:val="00BE0D49"/>
    <w:rsid w:val="00BE1BE1"/>
    <w:rsid w:val="00BE4C93"/>
    <w:rsid w:val="00BF3A3E"/>
    <w:rsid w:val="00C01AB6"/>
    <w:rsid w:val="00C02DCF"/>
    <w:rsid w:val="00C15049"/>
    <w:rsid w:val="00C16CA8"/>
    <w:rsid w:val="00C20DC7"/>
    <w:rsid w:val="00C249D8"/>
    <w:rsid w:val="00C26473"/>
    <w:rsid w:val="00C3043E"/>
    <w:rsid w:val="00C3108C"/>
    <w:rsid w:val="00C40271"/>
    <w:rsid w:val="00C41C1E"/>
    <w:rsid w:val="00C450FC"/>
    <w:rsid w:val="00C45C3F"/>
    <w:rsid w:val="00C467D7"/>
    <w:rsid w:val="00C50A81"/>
    <w:rsid w:val="00C51A31"/>
    <w:rsid w:val="00C5448D"/>
    <w:rsid w:val="00C623C5"/>
    <w:rsid w:val="00C64A20"/>
    <w:rsid w:val="00C71AEA"/>
    <w:rsid w:val="00C74548"/>
    <w:rsid w:val="00C8401D"/>
    <w:rsid w:val="00C91600"/>
    <w:rsid w:val="00CA4440"/>
    <w:rsid w:val="00CA70DF"/>
    <w:rsid w:val="00CB111F"/>
    <w:rsid w:val="00CC241B"/>
    <w:rsid w:val="00CD226A"/>
    <w:rsid w:val="00CD4F27"/>
    <w:rsid w:val="00CE0DE2"/>
    <w:rsid w:val="00CF010F"/>
    <w:rsid w:val="00CF137E"/>
    <w:rsid w:val="00CF4483"/>
    <w:rsid w:val="00D00A31"/>
    <w:rsid w:val="00D03D1D"/>
    <w:rsid w:val="00D04443"/>
    <w:rsid w:val="00D0449A"/>
    <w:rsid w:val="00D10B2A"/>
    <w:rsid w:val="00D20526"/>
    <w:rsid w:val="00D35AEB"/>
    <w:rsid w:val="00D43910"/>
    <w:rsid w:val="00D52A06"/>
    <w:rsid w:val="00D52AAA"/>
    <w:rsid w:val="00D53057"/>
    <w:rsid w:val="00D61FA2"/>
    <w:rsid w:val="00D66882"/>
    <w:rsid w:val="00D72B69"/>
    <w:rsid w:val="00D77FDB"/>
    <w:rsid w:val="00D81AD9"/>
    <w:rsid w:val="00D851C3"/>
    <w:rsid w:val="00D93109"/>
    <w:rsid w:val="00D9454F"/>
    <w:rsid w:val="00D95201"/>
    <w:rsid w:val="00DA473A"/>
    <w:rsid w:val="00DA5D3F"/>
    <w:rsid w:val="00DB13F6"/>
    <w:rsid w:val="00DC1CD8"/>
    <w:rsid w:val="00DC68DC"/>
    <w:rsid w:val="00DD140D"/>
    <w:rsid w:val="00DD1861"/>
    <w:rsid w:val="00DD46A4"/>
    <w:rsid w:val="00DE0A44"/>
    <w:rsid w:val="00DE0B0A"/>
    <w:rsid w:val="00DE32E6"/>
    <w:rsid w:val="00DE4263"/>
    <w:rsid w:val="00DF2B6A"/>
    <w:rsid w:val="00E0580F"/>
    <w:rsid w:val="00E114F0"/>
    <w:rsid w:val="00E1252E"/>
    <w:rsid w:val="00E13FBD"/>
    <w:rsid w:val="00E3188E"/>
    <w:rsid w:val="00E3569D"/>
    <w:rsid w:val="00E36AB7"/>
    <w:rsid w:val="00E42F09"/>
    <w:rsid w:val="00E476E3"/>
    <w:rsid w:val="00E53621"/>
    <w:rsid w:val="00E54925"/>
    <w:rsid w:val="00E61435"/>
    <w:rsid w:val="00E646B9"/>
    <w:rsid w:val="00E70CFA"/>
    <w:rsid w:val="00E714F5"/>
    <w:rsid w:val="00E77F62"/>
    <w:rsid w:val="00E82E02"/>
    <w:rsid w:val="00E83273"/>
    <w:rsid w:val="00E84C22"/>
    <w:rsid w:val="00E9411E"/>
    <w:rsid w:val="00E959DF"/>
    <w:rsid w:val="00E97DAD"/>
    <w:rsid w:val="00EA1A2A"/>
    <w:rsid w:val="00EB188E"/>
    <w:rsid w:val="00EB5294"/>
    <w:rsid w:val="00EC1A40"/>
    <w:rsid w:val="00EC271E"/>
    <w:rsid w:val="00EC2F11"/>
    <w:rsid w:val="00ED1F29"/>
    <w:rsid w:val="00ED2E62"/>
    <w:rsid w:val="00ED2EE4"/>
    <w:rsid w:val="00ED3178"/>
    <w:rsid w:val="00ED550D"/>
    <w:rsid w:val="00EE73D1"/>
    <w:rsid w:val="00EF1DDC"/>
    <w:rsid w:val="00EF3B78"/>
    <w:rsid w:val="00EF3D13"/>
    <w:rsid w:val="00EF6560"/>
    <w:rsid w:val="00EF6ACB"/>
    <w:rsid w:val="00EF7B43"/>
    <w:rsid w:val="00F03894"/>
    <w:rsid w:val="00F27EF3"/>
    <w:rsid w:val="00F3077B"/>
    <w:rsid w:val="00F37190"/>
    <w:rsid w:val="00F513D4"/>
    <w:rsid w:val="00F5285F"/>
    <w:rsid w:val="00F535C0"/>
    <w:rsid w:val="00F5734C"/>
    <w:rsid w:val="00F6333D"/>
    <w:rsid w:val="00F64AAD"/>
    <w:rsid w:val="00F76FDD"/>
    <w:rsid w:val="00F8082C"/>
    <w:rsid w:val="00F81402"/>
    <w:rsid w:val="00F81B90"/>
    <w:rsid w:val="00F83ADC"/>
    <w:rsid w:val="00F8786A"/>
    <w:rsid w:val="00F93E45"/>
    <w:rsid w:val="00F95F9E"/>
    <w:rsid w:val="00F96062"/>
    <w:rsid w:val="00FB0344"/>
    <w:rsid w:val="00FB6B1D"/>
    <w:rsid w:val="00FD44BB"/>
    <w:rsid w:val="00FD535C"/>
    <w:rsid w:val="00FD6AEC"/>
    <w:rsid w:val="00FE10DC"/>
    <w:rsid w:val="00FE19A0"/>
    <w:rsid w:val="00FE23A9"/>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BE1DE"/>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es.wikipedia.org/wiki/Red_neuronal_artificial" TargetMode="External"/><Relationship Id="rId47" Type="http://schemas.openxmlformats.org/officeDocument/2006/relationships/hyperlink" Target="https://www.tensorflow.org/recommenders/examples/featurization?hl=es-419" TargetMode="External"/><Relationship Id="rId63" Type="http://schemas.openxmlformats.org/officeDocument/2006/relationships/image" Target="media/image15.png"/><Relationship Id="rId68" Type="http://schemas.openxmlformats.org/officeDocument/2006/relationships/hyperlink" Target="https://es.wikipedia.org/wiki/Desarrollo_de_software" TargetMode="External"/><Relationship Id="rId84" Type="http://schemas.openxmlformats.org/officeDocument/2006/relationships/header" Target="header2.xml"/><Relationship Id="rId89" Type="http://schemas.openxmlformats.org/officeDocument/2006/relationships/theme" Target="theme/theme1.xml"/><Relationship Id="rId16" Type="http://schemas.openxmlformats.org/officeDocument/2006/relationships/hyperlink" Target="https://www.retailtouchpoints.com/resources/how-many-products-does-amazon-carry" TargetMode="External"/><Relationship Id="rId11" Type="http://schemas.openxmlformats.org/officeDocument/2006/relationships/hyperlink" Target="https://www.youtube.com/" TargetMode="External"/><Relationship Id="rId32" Type="http://schemas.openxmlformats.org/officeDocument/2006/relationships/hyperlink" Target="https://es.wikipedia.org/wiki/Programaci%C3%B3n_orientada_a_objetos" TargetMode="External"/><Relationship Id="rId37" Type="http://schemas.openxmlformats.org/officeDocument/2006/relationships/hyperlink" Target="https://es.wikipedia.org/wiki/Inform%C3%A1tica" TargetMode="External"/><Relationship Id="rId53" Type="http://schemas.openxmlformats.org/officeDocument/2006/relationships/hyperlink" Target="https://es.wikipedia.org/wiki/Matem%C3%A1ticas" TargetMode="External"/><Relationship Id="rId58" Type="http://schemas.openxmlformats.org/officeDocument/2006/relationships/hyperlink" Target="https://es.wikipedia.org/wiki/Software_libre" TargetMode="External"/><Relationship Id="rId74" Type="http://schemas.openxmlformats.org/officeDocument/2006/relationships/hyperlink" Target="https://es.wikipedia.org/wiki/Objetos_(programaci%C3%B3n_orientada_a_objetos)" TargetMode="External"/><Relationship Id="rId79" Type="http://schemas.openxmlformats.org/officeDocument/2006/relationships/image" Target="media/image22.png"/><Relationship Id="rId5" Type="http://schemas.openxmlformats.org/officeDocument/2006/relationships/webSettings" Target="webSettings.xml"/><Relationship Id="rId90" Type="http://schemas.microsoft.com/office/2016/09/relationships/commentsIds" Target="commentsIds.xml"/><Relationship Id="rId14" Type="http://schemas.openxmlformats.org/officeDocument/2006/relationships/hyperlink" Target="https://newsroom.spotify.com/company-info/"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es.wikipedia.org/wiki/Int%C3%A9rprete_(inform%C3%A1tica)" TargetMode="External"/><Relationship Id="rId35" Type="http://schemas.openxmlformats.org/officeDocument/2006/relationships/hyperlink" Target="https://es.wikipedia.org/wiki/Tipado_din%C3%A1mico" TargetMode="External"/><Relationship Id="rId43" Type="http://schemas.openxmlformats.org/officeDocument/2006/relationships/hyperlink" Target="https://es.wikipedia.org/wiki/Red_neuronal_artificial" TargetMode="External"/><Relationship Id="rId48" Type="http://schemas.openxmlformats.org/officeDocument/2006/relationships/hyperlink" Target="https://www.tensorflow.org/recommenders/examples/multitask/?hl=es-419" TargetMode="External"/><Relationship Id="rId56" Type="http://schemas.openxmlformats.org/officeDocument/2006/relationships/hyperlink" Target="https://es.wikipedia.org/wiki/An%C3%A1lisis_de_datos" TargetMode="External"/><Relationship Id="rId64" Type="http://schemas.openxmlformats.org/officeDocument/2006/relationships/image" Target="media/image16.png"/><Relationship Id="rId69" Type="http://schemas.openxmlformats.org/officeDocument/2006/relationships/hyperlink" Target="https://es.wikipedia.org/wiki/Dise%C3%B1o_orientado_a_objetos" TargetMode="External"/><Relationship Id="rId77" Type="http://schemas.openxmlformats.org/officeDocument/2006/relationships/hyperlink" Target="https://es.wikipedia.org/wiki/Clase_(inform%C3%A1tica)" TargetMode="External"/><Relationship Id="rId8" Type="http://schemas.openxmlformats.org/officeDocument/2006/relationships/image" Target="media/image1.jpeg"/><Relationship Id="rId51" Type="http://schemas.openxmlformats.org/officeDocument/2006/relationships/hyperlink" Target="https://es.wikipedia.org/wiki/Vector_(inform%C3%A1tica)" TargetMode="External"/><Relationship Id="rId72" Type="http://schemas.openxmlformats.org/officeDocument/2006/relationships/image" Target="media/image20.png"/><Relationship Id="rId80" Type="http://schemas.openxmlformats.org/officeDocument/2006/relationships/image" Target="media/image23.png"/><Relationship Id="rId85"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oberlo.com/blog/youtube-statistics"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hyperlink" Target="https://es.wikipedia.org/wiki/Programaci%C3%B3n_funcional" TargetMode="External"/><Relationship Id="rId38" Type="http://schemas.openxmlformats.org/officeDocument/2006/relationships/hyperlink" Target="https://es.wikipedia.org/wiki/Lenguaje_de_programaci%C3%B3n" TargetMode="External"/><Relationship Id="rId46" Type="http://schemas.openxmlformats.org/officeDocument/2006/relationships/hyperlink" Target="https://es.wikipedia.org/wiki/Aprendizaje_profundo" TargetMode="External"/><Relationship Id="rId59" Type="http://schemas.openxmlformats.org/officeDocument/2006/relationships/hyperlink" Target="https://es.wikipedia.org/wiki/Licencia_BSD" TargetMode="External"/><Relationship Id="rId67" Type="http://schemas.openxmlformats.org/officeDocument/2006/relationships/image" Target="media/image19.png"/><Relationship Id="rId20" Type="http://schemas.openxmlformats.org/officeDocument/2006/relationships/image" Target="media/image5.png"/><Relationship Id="rId41" Type="http://schemas.openxmlformats.org/officeDocument/2006/relationships/hyperlink" Target="https://es.wikipedia.org/wiki/Google" TargetMode="External"/><Relationship Id="rId54" Type="http://schemas.openxmlformats.org/officeDocument/2006/relationships/hyperlink" Target="https://es.wikipedia.org/wiki/Lenguaje_de_alto_nivel" TargetMode="External"/><Relationship Id="rId62" Type="http://schemas.openxmlformats.org/officeDocument/2006/relationships/image" Target="media/image14.png"/><Relationship Id="rId70" Type="http://schemas.openxmlformats.org/officeDocument/2006/relationships/hyperlink" Target="https://es.wikipedia.org/wiki/Acr%C3%B3nimo" TargetMode="External"/><Relationship Id="rId75" Type="http://schemas.openxmlformats.org/officeDocument/2006/relationships/hyperlink" Target="https://es.wikipedia.org/wiki/Clase_(inform%C3%A1tica)" TargetMode="External"/><Relationship Id="rId83" Type="http://schemas.openxmlformats.org/officeDocument/2006/relationships/header" Target="header1.xml"/><Relationship Id="rId88" Type="http://schemas.microsoft.com/office/2011/relationships/people" Target="people.xml"/><Relationship Id="rId9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amazon.com/"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es.wikipedia.org/wiki/Multiplataforma" TargetMode="External"/><Relationship Id="rId49" Type="http://schemas.openxmlformats.org/officeDocument/2006/relationships/hyperlink" Target="https://es.wikipedia.org/wiki/Python" TargetMode="External"/><Relationship Id="rId57" Type="http://schemas.openxmlformats.org/officeDocument/2006/relationships/hyperlink" Target="https://es.wikipedia.org/wiki/Series_temporales" TargetMode="External"/><Relationship Id="rId10" Type="http://schemas.microsoft.com/office/2011/relationships/commentsExtended" Target="commentsExtended.xml"/><Relationship Id="rId31" Type="http://schemas.openxmlformats.org/officeDocument/2006/relationships/hyperlink" Target="https://es.wikipedia.org/wiki/Codigo_fuente" TargetMode="External"/><Relationship Id="rId44" Type="http://schemas.openxmlformats.org/officeDocument/2006/relationships/hyperlink" Target="https://es.wikipedia.org/wiki/C%C3%B3digo_abierto" TargetMode="External"/><Relationship Id="rId52" Type="http://schemas.openxmlformats.org/officeDocument/2006/relationships/hyperlink" Target="https://es.wikipedia.org/wiki/Funci%C3%B3n_matem%C3%A1tica" TargetMode="External"/><Relationship Id="rId60" Type="http://schemas.openxmlformats.org/officeDocument/2006/relationships/hyperlink" Target="https://es.wikipedia.org/wiki/Datos_de_panel" TargetMode="External"/><Relationship Id="rId65" Type="http://schemas.openxmlformats.org/officeDocument/2006/relationships/image" Target="media/image17.png"/><Relationship Id="rId73" Type="http://schemas.openxmlformats.org/officeDocument/2006/relationships/hyperlink" Target="https://es.wikipedia.org/wiki/Instancia_(programaci%C3%B3n)" TargetMode="External"/><Relationship Id="rId78" Type="http://schemas.openxmlformats.org/officeDocument/2006/relationships/hyperlink" Target="https://es.wikipedia.org/wiki/Reutilizaci%C3%B3n_de_c%C3%B3digo" TargetMode="External"/><Relationship Id="rId81" Type="http://schemas.openxmlformats.org/officeDocument/2006/relationships/image" Target="media/image24.png"/><Relationship Id="rId86"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spotify.com/" TargetMode="External"/><Relationship Id="rId18" Type="http://schemas.openxmlformats.org/officeDocument/2006/relationships/image" Target="media/image3.png"/><Relationship Id="rId39" Type="http://schemas.openxmlformats.org/officeDocument/2006/relationships/hyperlink" Target="https://es.wikipedia.org/wiki/C%C3%B3digo_abierto" TargetMode="External"/><Relationship Id="rId34" Type="http://schemas.openxmlformats.org/officeDocument/2006/relationships/hyperlink" Target="https://es.wikipedia.org/wiki/Lenguaje_de_programaci%C3%B3n_interpretado" TargetMode="External"/><Relationship Id="rId50" Type="http://schemas.openxmlformats.org/officeDocument/2006/relationships/hyperlink" Target="https://es.wikipedia.org/wiki/Vector_(inform%C3%A1tica)" TargetMode="External"/><Relationship Id="rId55" Type="http://schemas.openxmlformats.org/officeDocument/2006/relationships/hyperlink" Target="https://es.wikipedia.org/wiki/Biblioteca_(inform%C3%A1tica)" TargetMode="External"/><Relationship Id="rId76"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hyperlink" Target="https://es.wikipedia.org/wiki/Patr%C3%B3n_de_dise%C3%B1o" TargetMode="External"/><Relationship Id="rId2" Type="http://schemas.openxmlformats.org/officeDocument/2006/relationships/numbering" Target="numbering.xml"/><Relationship Id="rId29" Type="http://schemas.openxmlformats.org/officeDocument/2006/relationships/hyperlink" Target="https://es.wikipedia.org/wiki/Lenguaje_de_programaci%C3%B3n" TargetMode="External"/><Relationship Id="rId24" Type="http://schemas.openxmlformats.org/officeDocument/2006/relationships/image" Target="media/image9.png"/><Relationship Id="rId40" Type="http://schemas.openxmlformats.org/officeDocument/2006/relationships/hyperlink" Target="https://es.wikipedia.org/wiki/Aprendizaje_autom%C3%A1tico" TargetMode="External"/><Relationship Id="rId45" Type="http://schemas.openxmlformats.org/officeDocument/2006/relationships/hyperlink" Target="https://es.wikipedia.org/wiki/Microsoft_Cognitive_Toolkit" TargetMode="External"/><Relationship Id="rId66" Type="http://schemas.openxmlformats.org/officeDocument/2006/relationships/image" Target="media/image18.png"/><Relationship Id="rId87" Type="http://schemas.openxmlformats.org/officeDocument/2006/relationships/fontTable" Target="fontTable.xml"/><Relationship Id="rId61" Type="http://schemas.openxmlformats.org/officeDocument/2006/relationships/hyperlink" Target="https://es.wikipedia.org/wiki/Econometr%C3%ADa" TargetMode="External"/><Relationship Id="rId82" Type="http://schemas.openxmlformats.org/officeDocument/2006/relationships/image" Target="media/image25.png"/><Relationship Id="rId1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437F2-70B6-4791-A87C-35BF472E9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TotalTime>
  <Pages>64</Pages>
  <Words>22575</Words>
  <Characters>124163</Characters>
  <Application>Microsoft Office Word</Application>
  <DocSecurity>0</DocSecurity>
  <Lines>1034</Lines>
  <Paragraphs>2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6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50</cp:revision>
  <dcterms:created xsi:type="dcterms:W3CDTF">2024-09-02T19:32:00Z</dcterms:created>
  <dcterms:modified xsi:type="dcterms:W3CDTF">2024-10-0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wiyO9rwy"/&gt;&lt;style id="http://www.zotero.org/styles/apa" locale="es-ES" hasBibliography="1" bibliographyStyleHasBeenSet="1"/&gt;&lt;prefs&gt;&lt;pref name="fieldType" value="Field"/&gt;&lt;/prefs&gt;&lt;/data&gt;</vt:lpwstr>
  </property>
</Properties>
</file>